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59F800" w14:textId="04BB8D4F" w:rsidR="00574FFF" w:rsidRPr="008326A9" w:rsidRDefault="004D1F91" w:rsidP="008326A9">
      <w:pPr>
        <w:rPr>
          <w:rFonts w:ascii="Times New Roman" w:eastAsia="Times New Roman" w:hAnsi="Times New Roman" w:cs="Times New Roman"/>
          <w:lang w:eastAsia="en-GB"/>
        </w:rPr>
      </w:pPr>
      <w:r>
        <w:rPr>
          <w:rFonts w:ascii="Times New Roman" w:eastAsia="Times New Roman" w:hAnsi="Times New Roman" w:cs="Times New Roman"/>
          <w:noProof/>
          <w:lang w:eastAsia="en-GB"/>
        </w:rPr>
        <w:drawing>
          <wp:anchor distT="0" distB="0" distL="114300" distR="114300" simplePos="0" relativeHeight="251611136" behindDoc="0" locked="0" layoutInCell="1" allowOverlap="1" wp14:anchorId="30AF4CD5" wp14:editId="501925D3">
            <wp:simplePos x="0" y="0"/>
            <wp:positionH relativeFrom="margin">
              <wp:align>center</wp:align>
            </wp:positionH>
            <wp:positionV relativeFrom="paragraph">
              <wp:posOffset>0</wp:posOffset>
            </wp:positionV>
            <wp:extent cx="1753235" cy="1774825"/>
            <wp:effectExtent l="0" t="0" r="0" b="3175"/>
            <wp:wrapSquare wrapText="bothSides"/>
            <wp:docPr id="7" name="Picture 7" descr="Robert Gordon University | Scotland.o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Robert Gordon University | Scotland.org"/>
                    <pic:cNvPicPr>
                      <a:picLocks noChangeAspect="1"/>
                    </pic:cNvPicPr>
                  </pic:nvPicPr>
                  <pic:blipFill rotWithShape="1">
                    <a:blip r:embed="rId6" cstate="print">
                      <a:extLst>
                        <a:ext uri="{28A0092B-C50C-407E-A947-70E740481C1C}">
                          <a14:useLocalDpi xmlns:a14="http://schemas.microsoft.com/office/drawing/2010/main" val="0"/>
                        </a:ext>
                      </a:extLst>
                    </a:blip>
                    <a:srcRect l="17503" t="32891" r="69455" b="33804"/>
                    <a:stretch/>
                  </pic:blipFill>
                  <pic:spPr bwMode="auto">
                    <a:xfrm>
                      <a:off x="0" y="0"/>
                      <a:ext cx="1753235" cy="17748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6D37" w:rsidRPr="00DF6D37">
        <w:rPr>
          <w:rFonts w:ascii="Times New Roman" w:eastAsia="Times New Roman" w:hAnsi="Times New Roman" w:cs="Times New Roman"/>
          <w:lang w:eastAsia="en-GB"/>
        </w:rPr>
        <w:fldChar w:fldCharType="begin"/>
      </w:r>
      <w:r w:rsidR="00DF6D37" w:rsidRPr="00DF6D37">
        <w:rPr>
          <w:rFonts w:ascii="Times New Roman" w:eastAsia="Times New Roman" w:hAnsi="Times New Roman" w:cs="Times New Roman"/>
          <w:lang w:eastAsia="en-GB"/>
        </w:rPr>
        <w:instrText xml:space="preserve"> INCLUDEPICTURE "https://d4ya733yr7s0y.cloudfront.net/images/made/images/uploads/general/Uni-logo-RobertGordon_730_290_80.jpg" \* MERGEFORMATINET </w:instrText>
      </w:r>
      <w:r w:rsidR="00DF6D37" w:rsidRPr="00DF6D37">
        <w:rPr>
          <w:rFonts w:ascii="Times New Roman" w:eastAsia="Times New Roman" w:hAnsi="Times New Roman" w:cs="Times New Roman"/>
          <w:lang w:eastAsia="en-GB"/>
        </w:rPr>
        <w:fldChar w:fldCharType="end"/>
      </w:r>
    </w:p>
    <w:p w14:paraId="3870573E" w14:textId="30161CA6" w:rsidR="00DF6D37" w:rsidRDefault="00DF6D37" w:rsidP="00DF6D37">
      <w:pPr>
        <w:rPr>
          <w:rFonts w:ascii="Times New Roman" w:eastAsia="Times New Roman" w:hAnsi="Times New Roman" w:cs="Times New Roman"/>
          <w:lang w:eastAsia="en-GB"/>
        </w:rPr>
      </w:pPr>
    </w:p>
    <w:p w14:paraId="6338381D" w14:textId="26A6F544" w:rsidR="00DF6D37" w:rsidRDefault="00DF6D37" w:rsidP="00DF6D37">
      <w:pPr>
        <w:rPr>
          <w:rFonts w:ascii="Times New Roman" w:eastAsia="Times New Roman" w:hAnsi="Times New Roman" w:cs="Times New Roman"/>
          <w:lang w:eastAsia="en-GB"/>
        </w:rPr>
      </w:pPr>
    </w:p>
    <w:p w14:paraId="3ECAF1AC" w14:textId="44CF9295" w:rsidR="004D1F91" w:rsidRDefault="004D1F91" w:rsidP="00DF6D37">
      <w:pPr>
        <w:rPr>
          <w:rFonts w:ascii="Times New Roman" w:eastAsia="Times New Roman" w:hAnsi="Times New Roman" w:cs="Times New Roman"/>
          <w:lang w:eastAsia="en-GB"/>
        </w:rPr>
      </w:pPr>
    </w:p>
    <w:p w14:paraId="0BD68E02" w14:textId="2329E816" w:rsidR="00DF6D37" w:rsidRPr="00DF6D37" w:rsidRDefault="00DF6D37" w:rsidP="00DF6D37">
      <w:pPr>
        <w:rPr>
          <w:rFonts w:ascii="Times New Roman" w:eastAsia="Times New Roman" w:hAnsi="Times New Roman" w:cs="Times New Roman"/>
          <w:lang w:eastAsia="en-GB"/>
        </w:rPr>
      </w:pPr>
      <w:r w:rsidRPr="00DF6D37">
        <w:rPr>
          <w:rFonts w:ascii="Times New Roman" w:eastAsia="Times New Roman" w:hAnsi="Times New Roman" w:cs="Times New Roman"/>
          <w:lang w:eastAsia="en-GB"/>
        </w:rPr>
        <w:fldChar w:fldCharType="begin"/>
      </w:r>
      <w:r w:rsidRPr="00DF6D37">
        <w:rPr>
          <w:rFonts w:ascii="Times New Roman" w:eastAsia="Times New Roman" w:hAnsi="Times New Roman" w:cs="Times New Roman"/>
          <w:lang w:eastAsia="en-GB"/>
        </w:rPr>
        <w:instrText xml:space="preserve"> INCLUDEPICTURE "https://www3.rgu.ac.uk/images/dmImage/SourceImage/TEF%20Gold%20logo%20RGB%20portrait.jpg" \* MERGEFORMATINET </w:instrText>
      </w:r>
      <w:r w:rsidRPr="00DF6D37">
        <w:rPr>
          <w:rFonts w:ascii="Times New Roman" w:eastAsia="Times New Roman" w:hAnsi="Times New Roman" w:cs="Times New Roman"/>
          <w:lang w:eastAsia="en-GB"/>
        </w:rPr>
        <w:fldChar w:fldCharType="end"/>
      </w:r>
    </w:p>
    <w:p w14:paraId="158BEF4C" w14:textId="77777777" w:rsidR="004D1F91" w:rsidRDefault="004D1F91" w:rsidP="00DF6D37">
      <w:pPr>
        <w:rPr>
          <w:rFonts w:ascii="Times New Roman" w:eastAsia="Times New Roman" w:hAnsi="Times New Roman" w:cs="Times New Roman"/>
          <w:lang w:eastAsia="en-GB"/>
        </w:rPr>
      </w:pPr>
    </w:p>
    <w:p w14:paraId="13918863" w14:textId="77777777" w:rsidR="004D1F91" w:rsidRDefault="004D1F91" w:rsidP="00DF6D37">
      <w:pPr>
        <w:rPr>
          <w:rFonts w:ascii="Times New Roman" w:eastAsia="Times New Roman" w:hAnsi="Times New Roman" w:cs="Times New Roman"/>
          <w:lang w:eastAsia="en-GB"/>
        </w:rPr>
      </w:pPr>
    </w:p>
    <w:p w14:paraId="54E06287" w14:textId="5C89BD33" w:rsidR="004D1F91" w:rsidRDefault="004D1F91" w:rsidP="00DF6D37">
      <w:pPr>
        <w:rPr>
          <w:rFonts w:ascii="Times New Roman" w:eastAsia="Times New Roman" w:hAnsi="Times New Roman" w:cs="Times New Roman"/>
          <w:lang w:eastAsia="en-GB"/>
        </w:rPr>
      </w:pPr>
    </w:p>
    <w:p w14:paraId="4A52DE88" w14:textId="7D99A329" w:rsidR="004D1F91" w:rsidRDefault="004D1F91" w:rsidP="00DF6D37">
      <w:pPr>
        <w:rPr>
          <w:rFonts w:ascii="Times New Roman" w:eastAsia="Times New Roman" w:hAnsi="Times New Roman" w:cs="Times New Roman"/>
          <w:lang w:eastAsia="en-GB"/>
        </w:rPr>
      </w:pPr>
    </w:p>
    <w:p w14:paraId="1D5417A4" w14:textId="0240BB42" w:rsidR="004D1F91" w:rsidRDefault="004D1F91" w:rsidP="00DF6D37">
      <w:pPr>
        <w:rPr>
          <w:rFonts w:ascii="Times New Roman" w:eastAsia="Times New Roman" w:hAnsi="Times New Roman" w:cs="Times New Roman"/>
          <w:lang w:eastAsia="en-GB"/>
        </w:rPr>
      </w:pPr>
    </w:p>
    <w:p w14:paraId="4804A3A6" w14:textId="769786FE" w:rsidR="004D1F91" w:rsidRDefault="004D1F91" w:rsidP="00DF6D37">
      <w:pPr>
        <w:rPr>
          <w:rFonts w:ascii="Times New Roman" w:eastAsia="Times New Roman" w:hAnsi="Times New Roman" w:cs="Times New Roman"/>
          <w:lang w:eastAsia="en-GB"/>
        </w:rPr>
      </w:pPr>
      <w:r>
        <w:rPr>
          <w:rFonts w:ascii="Times New Roman" w:eastAsia="Times New Roman" w:hAnsi="Times New Roman" w:cs="Times New Roman"/>
          <w:noProof/>
          <w:lang w:eastAsia="en-GB"/>
        </w:rPr>
        <w:drawing>
          <wp:anchor distT="0" distB="0" distL="114300" distR="114300" simplePos="0" relativeHeight="251616256" behindDoc="0" locked="0" layoutInCell="1" allowOverlap="1" wp14:anchorId="6E1B7FC1" wp14:editId="6FCCEAFD">
            <wp:simplePos x="0" y="0"/>
            <wp:positionH relativeFrom="margin">
              <wp:posOffset>882650</wp:posOffset>
            </wp:positionH>
            <wp:positionV relativeFrom="paragraph">
              <wp:posOffset>76088</wp:posOffset>
            </wp:positionV>
            <wp:extent cx="3958590" cy="1000125"/>
            <wp:effectExtent l="0" t="0" r="3810" b="3175"/>
            <wp:wrapSquare wrapText="bothSides"/>
            <wp:docPr id="12" name="Picture 12" descr="Robert Gordon University | Scotland.o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Robert Gordon University | Scotland.org"/>
                    <pic:cNvPicPr>
                      <a:picLocks noChangeAspect="1"/>
                    </pic:cNvPicPr>
                  </pic:nvPicPr>
                  <pic:blipFill rotWithShape="1">
                    <a:blip r:embed="rId6" cstate="print">
                      <a:extLst>
                        <a:ext uri="{28A0092B-C50C-407E-A947-70E740481C1C}">
                          <a14:useLocalDpi xmlns:a14="http://schemas.microsoft.com/office/drawing/2010/main" val="0"/>
                        </a:ext>
                      </a:extLst>
                    </a:blip>
                    <a:srcRect l="30686" t="32891" r="17074" b="33804"/>
                    <a:stretch/>
                  </pic:blipFill>
                  <pic:spPr bwMode="auto">
                    <a:xfrm>
                      <a:off x="0" y="0"/>
                      <a:ext cx="3958590" cy="10001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B62F4F" w14:textId="0EE15C1D" w:rsidR="004D1F91" w:rsidRDefault="004D1F91" w:rsidP="00DF6D37">
      <w:pPr>
        <w:rPr>
          <w:rFonts w:ascii="Times New Roman" w:eastAsia="Times New Roman" w:hAnsi="Times New Roman" w:cs="Times New Roman"/>
          <w:lang w:eastAsia="en-GB"/>
        </w:rPr>
      </w:pPr>
    </w:p>
    <w:p w14:paraId="47F6A8C4" w14:textId="77777777" w:rsidR="004D1F91" w:rsidRDefault="004D1F91" w:rsidP="00DF6D37">
      <w:pPr>
        <w:rPr>
          <w:rFonts w:ascii="Times New Roman" w:eastAsia="Times New Roman" w:hAnsi="Times New Roman" w:cs="Times New Roman"/>
          <w:lang w:eastAsia="en-GB"/>
        </w:rPr>
      </w:pPr>
    </w:p>
    <w:p w14:paraId="2F17657B" w14:textId="77777777" w:rsidR="004D1F91" w:rsidRDefault="004D1F91" w:rsidP="00DF6D37">
      <w:pPr>
        <w:rPr>
          <w:rFonts w:ascii="Times New Roman" w:eastAsia="Times New Roman" w:hAnsi="Times New Roman" w:cs="Times New Roman"/>
          <w:lang w:eastAsia="en-GB"/>
        </w:rPr>
      </w:pPr>
    </w:p>
    <w:p w14:paraId="33D85E75" w14:textId="77777777" w:rsidR="004D1F91" w:rsidRDefault="004D1F91" w:rsidP="00DF6D37">
      <w:pPr>
        <w:rPr>
          <w:rFonts w:ascii="Times New Roman" w:eastAsia="Times New Roman" w:hAnsi="Times New Roman" w:cs="Times New Roman"/>
          <w:lang w:eastAsia="en-GB"/>
        </w:rPr>
      </w:pPr>
    </w:p>
    <w:p w14:paraId="667DED1B" w14:textId="09BE1975" w:rsidR="004D1F91" w:rsidRDefault="004D1F91" w:rsidP="004D1F91">
      <w:pPr>
        <w:rPr>
          <w:rFonts w:ascii="Times New Roman" w:eastAsia="Times New Roman" w:hAnsi="Times New Roman" w:cs="Times New Roman"/>
          <w:lang w:eastAsia="en-GB"/>
        </w:rPr>
      </w:pPr>
    </w:p>
    <w:p w14:paraId="5CE36090" w14:textId="19FC63F5" w:rsidR="004D1F91" w:rsidRDefault="004D1F91" w:rsidP="004D1F91">
      <w:pPr>
        <w:rPr>
          <w:rFonts w:ascii="Times New Roman" w:eastAsia="Times New Roman" w:hAnsi="Times New Roman" w:cs="Times New Roman"/>
          <w:lang w:eastAsia="en-GB"/>
        </w:rPr>
      </w:pPr>
    </w:p>
    <w:p w14:paraId="02937A36" w14:textId="6EC412AD" w:rsidR="004D1F91" w:rsidRDefault="004D1F91" w:rsidP="004D1F91">
      <w:pPr>
        <w:rPr>
          <w:rFonts w:ascii="Times New Roman" w:eastAsia="Times New Roman" w:hAnsi="Times New Roman" w:cs="Times New Roman"/>
          <w:lang w:eastAsia="en-GB"/>
        </w:rPr>
      </w:pPr>
    </w:p>
    <w:p w14:paraId="730D655E" w14:textId="63F6B4EB" w:rsidR="004D1F91" w:rsidRDefault="004D1F91" w:rsidP="004D1F91">
      <w:pPr>
        <w:rPr>
          <w:rFonts w:ascii="Times New Roman" w:eastAsia="Times New Roman" w:hAnsi="Times New Roman" w:cs="Times New Roman"/>
          <w:lang w:eastAsia="en-GB"/>
        </w:rPr>
      </w:pPr>
    </w:p>
    <w:p w14:paraId="35618222" w14:textId="77777777" w:rsidR="00574FFF" w:rsidRPr="00010473" w:rsidRDefault="00574FFF" w:rsidP="00574FFF">
      <w:pPr>
        <w:rPr>
          <w:rFonts w:ascii="High Tower Text" w:eastAsia="Times New Roman" w:hAnsi="High Tower Text" w:cs="Rod"/>
          <w:sz w:val="40"/>
          <w:szCs w:val="40"/>
          <w:lang w:eastAsia="en-GB"/>
        </w:rPr>
      </w:pPr>
    </w:p>
    <w:p w14:paraId="61D7AA1E" w14:textId="00781C57" w:rsidR="00574FFF" w:rsidRPr="00010473" w:rsidRDefault="00574FFF" w:rsidP="00574FFF">
      <w:pPr>
        <w:jc w:val="center"/>
        <w:rPr>
          <w:rFonts w:ascii="High Tower Text" w:eastAsia="Times New Roman" w:hAnsi="High Tower Text" w:cs="Rod"/>
          <w:sz w:val="40"/>
          <w:szCs w:val="40"/>
          <w:lang w:eastAsia="en-GB"/>
        </w:rPr>
      </w:pPr>
      <w:r w:rsidRPr="00574FFF">
        <w:rPr>
          <w:rFonts w:ascii="High Tower Text" w:eastAsia="Times New Roman" w:hAnsi="High Tower Text" w:cs="Rod"/>
          <w:sz w:val="40"/>
          <w:szCs w:val="40"/>
          <w:lang w:eastAsia="en-GB"/>
        </w:rPr>
        <w:t>Bachelor</w:t>
      </w:r>
      <w:r w:rsidR="00010473" w:rsidRPr="00010473">
        <w:rPr>
          <w:rFonts w:ascii="High Tower Text" w:eastAsia="Times New Roman" w:hAnsi="High Tower Text" w:cs="Rod"/>
          <w:sz w:val="40"/>
          <w:szCs w:val="40"/>
          <w:lang w:eastAsia="en-GB"/>
        </w:rPr>
        <w:t xml:space="preserve"> (Hons)</w:t>
      </w:r>
      <w:r w:rsidRPr="00574FFF">
        <w:rPr>
          <w:rFonts w:ascii="High Tower Text" w:eastAsia="Times New Roman" w:hAnsi="High Tower Text" w:cs="Rod"/>
          <w:sz w:val="40"/>
          <w:szCs w:val="40"/>
          <w:lang w:eastAsia="en-GB"/>
        </w:rPr>
        <w:t xml:space="preserve"> of Science in Computer Science</w:t>
      </w:r>
    </w:p>
    <w:p w14:paraId="78889BA1" w14:textId="4F0D3AD5" w:rsidR="00574FFF" w:rsidRPr="00010473" w:rsidRDefault="00574FFF" w:rsidP="00574FFF">
      <w:pPr>
        <w:jc w:val="center"/>
        <w:rPr>
          <w:rFonts w:ascii="High Tower Text" w:eastAsia="Times New Roman" w:hAnsi="High Tower Text" w:cs="Rod"/>
          <w:sz w:val="40"/>
          <w:szCs w:val="40"/>
          <w:lang w:eastAsia="en-GB"/>
        </w:rPr>
      </w:pPr>
      <w:r w:rsidRPr="00574FFF">
        <w:rPr>
          <w:rFonts w:ascii="High Tower Text" w:eastAsia="Times New Roman" w:hAnsi="High Tower Text" w:cs="Times New Roman"/>
          <w:sz w:val="40"/>
          <w:szCs w:val="40"/>
          <w:lang w:eastAsia="en-GB"/>
        </w:rPr>
        <w:t>Honours Projec</w:t>
      </w:r>
      <w:r w:rsidRPr="00010473">
        <w:rPr>
          <w:rFonts w:ascii="High Tower Text" w:eastAsia="Times New Roman" w:hAnsi="High Tower Text" w:cs="Times New Roman"/>
          <w:sz w:val="40"/>
          <w:szCs w:val="40"/>
          <w:lang w:eastAsia="en-GB"/>
        </w:rPr>
        <w:t>t</w:t>
      </w:r>
    </w:p>
    <w:p w14:paraId="69B4D8C5" w14:textId="77777777" w:rsidR="00574FFF" w:rsidRDefault="00574FFF" w:rsidP="00574FFF">
      <w:pPr>
        <w:rPr>
          <w:rFonts w:ascii="Times New Roman" w:eastAsia="Times New Roman" w:hAnsi="Times New Roman" w:cs="Times New Roman"/>
          <w:lang w:eastAsia="en-GB"/>
        </w:rPr>
      </w:pPr>
    </w:p>
    <w:p w14:paraId="72FB89CE" w14:textId="0EB4AAA3" w:rsidR="00574FFF" w:rsidRDefault="00574FFF" w:rsidP="00574FFF">
      <w:pPr>
        <w:rPr>
          <w:rFonts w:ascii="Times New Roman" w:eastAsia="Times New Roman" w:hAnsi="Times New Roman" w:cs="Times New Roman"/>
          <w:lang w:eastAsia="en-GB"/>
        </w:rPr>
      </w:pPr>
    </w:p>
    <w:p w14:paraId="4402D641" w14:textId="26CD893D" w:rsidR="00010473" w:rsidRPr="008326A9" w:rsidRDefault="00DF6D37" w:rsidP="00DF6D37">
      <w:pPr>
        <w:jc w:val="center"/>
        <w:rPr>
          <w:rFonts w:ascii="High Tower Text" w:eastAsia="Times New Roman" w:hAnsi="High Tower Text" w:cs="Times New Roman"/>
          <w:sz w:val="40"/>
          <w:szCs w:val="40"/>
          <w:lang w:eastAsia="en-GB"/>
        </w:rPr>
      </w:pPr>
      <w:r w:rsidRPr="008326A9">
        <w:rPr>
          <w:rFonts w:ascii="High Tower Text" w:eastAsia="Times New Roman" w:hAnsi="High Tower Text" w:cs="Times New Roman"/>
          <w:sz w:val="40"/>
          <w:szCs w:val="40"/>
          <w:lang w:eastAsia="en-GB"/>
        </w:rPr>
        <w:t>M</w:t>
      </w:r>
      <w:r w:rsidR="008326A9" w:rsidRPr="008326A9">
        <w:rPr>
          <w:rFonts w:ascii="High Tower Text" w:eastAsia="Times New Roman" w:hAnsi="High Tower Text" w:cs="Times New Roman"/>
          <w:sz w:val="40"/>
          <w:szCs w:val="40"/>
          <w:lang w:eastAsia="en-GB"/>
        </w:rPr>
        <w:t>ay 2020</w:t>
      </w:r>
    </w:p>
    <w:p w14:paraId="72DB8CFE" w14:textId="157927D7" w:rsidR="00010473" w:rsidRDefault="00010473" w:rsidP="00574FFF">
      <w:pPr>
        <w:rPr>
          <w:rFonts w:ascii="Times New Roman" w:eastAsia="Times New Roman" w:hAnsi="Times New Roman" w:cs="Times New Roman"/>
          <w:lang w:eastAsia="en-GB"/>
        </w:rPr>
      </w:pPr>
    </w:p>
    <w:p w14:paraId="4CC62C7B" w14:textId="10587731" w:rsidR="00574FFF" w:rsidRDefault="00574FFF" w:rsidP="00574FFF">
      <w:pPr>
        <w:rPr>
          <w:rFonts w:ascii="Times New Roman" w:eastAsia="Times New Roman" w:hAnsi="Times New Roman" w:cs="Times New Roman"/>
          <w:lang w:eastAsia="en-GB"/>
        </w:rPr>
      </w:pPr>
    </w:p>
    <w:p w14:paraId="07AC730A" w14:textId="453F8848" w:rsidR="00574FFF" w:rsidRDefault="00574FFF" w:rsidP="00574FFF">
      <w:pPr>
        <w:pBdr>
          <w:top w:val="single" w:sz="4" w:space="1" w:color="auto"/>
        </w:pBdr>
        <w:rPr>
          <w:rFonts w:ascii="Times New Roman" w:eastAsia="Times New Roman" w:hAnsi="Times New Roman" w:cs="Times New Roman"/>
          <w:lang w:eastAsia="en-GB"/>
        </w:rPr>
      </w:pPr>
    </w:p>
    <w:p w14:paraId="5B06BBFA" w14:textId="3EC1154C" w:rsidR="00010473" w:rsidRPr="00010473" w:rsidRDefault="00010473" w:rsidP="00010473">
      <w:pPr>
        <w:jc w:val="center"/>
        <w:rPr>
          <w:rFonts w:ascii="High Tower Text" w:hAnsi="High Tower Text" w:cstheme="majorHAnsi"/>
          <w:b/>
          <w:bCs/>
          <w:sz w:val="48"/>
          <w:szCs w:val="48"/>
        </w:rPr>
      </w:pPr>
      <w:r w:rsidRPr="00010473">
        <w:rPr>
          <w:rFonts w:ascii="High Tower Text" w:hAnsi="High Tower Text" w:cstheme="majorHAnsi"/>
          <w:b/>
          <w:bCs/>
          <w:sz w:val="48"/>
          <w:szCs w:val="48"/>
        </w:rPr>
        <w:t>Increasing Usability of Flight Trackers using Augmented Reality</w:t>
      </w:r>
    </w:p>
    <w:p w14:paraId="6AC47B22" w14:textId="2035BFF6" w:rsidR="00010473" w:rsidRPr="00BE5929" w:rsidRDefault="00010473" w:rsidP="00010473">
      <w:pPr>
        <w:rPr>
          <w:rFonts w:asciiTheme="majorHAnsi" w:hAnsiTheme="majorHAnsi" w:cstheme="majorHAnsi"/>
        </w:rPr>
      </w:pPr>
    </w:p>
    <w:p w14:paraId="60417F05" w14:textId="3F167802" w:rsidR="00574FFF" w:rsidRDefault="00574FFF" w:rsidP="00574FFF">
      <w:pPr>
        <w:pBdr>
          <w:top w:val="single" w:sz="4" w:space="1" w:color="auto"/>
        </w:pBdr>
        <w:rPr>
          <w:rFonts w:ascii="Times New Roman" w:eastAsia="Times New Roman" w:hAnsi="Times New Roman" w:cs="Times New Roman"/>
          <w:lang w:eastAsia="en-GB"/>
        </w:rPr>
      </w:pPr>
    </w:p>
    <w:p w14:paraId="31017FDC" w14:textId="6E262CE8" w:rsidR="00574FFF" w:rsidRDefault="00574FFF" w:rsidP="00574FFF">
      <w:pPr>
        <w:rPr>
          <w:rFonts w:ascii="Times New Roman" w:eastAsia="Times New Roman" w:hAnsi="Times New Roman" w:cs="Times New Roman"/>
          <w:lang w:eastAsia="en-GB"/>
        </w:rPr>
      </w:pPr>
    </w:p>
    <w:p w14:paraId="1C32409F" w14:textId="225D30C9" w:rsidR="00574FFF" w:rsidRDefault="00574FFF" w:rsidP="00574FFF">
      <w:pPr>
        <w:rPr>
          <w:rFonts w:ascii="Times New Roman" w:eastAsia="Times New Roman" w:hAnsi="Times New Roman" w:cs="Times New Roman"/>
          <w:lang w:eastAsia="en-GB"/>
        </w:rPr>
      </w:pPr>
    </w:p>
    <w:tbl>
      <w:tblPr>
        <w:tblW w:w="0" w:type="auto"/>
        <w:tblInd w:w="704" w:type="dxa"/>
        <w:tblLook w:val="04A0" w:firstRow="1" w:lastRow="0" w:firstColumn="1" w:lastColumn="0" w:noHBand="0" w:noVBand="1"/>
      </w:tblPr>
      <w:tblGrid>
        <w:gridCol w:w="3801"/>
        <w:gridCol w:w="3854"/>
      </w:tblGrid>
      <w:tr w:rsidR="00010473" w14:paraId="57AC7ABC" w14:textId="77777777" w:rsidTr="00DF6D37">
        <w:tc>
          <w:tcPr>
            <w:tcW w:w="3801" w:type="dxa"/>
            <w:tcBorders>
              <w:top w:val="nil"/>
              <w:left w:val="nil"/>
              <w:bottom w:val="nil"/>
              <w:right w:val="nil"/>
            </w:tcBorders>
          </w:tcPr>
          <w:p w14:paraId="6B0FA648" w14:textId="62DBE801" w:rsidR="00010473" w:rsidRPr="00010473" w:rsidRDefault="00010473" w:rsidP="00574FFF">
            <w:pPr>
              <w:rPr>
                <w:rFonts w:ascii="High Tower Text" w:eastAsia="Times New Roman" w:hAnsi="High Tower Text" w:cs="Times New Roman"/>
                <w:i/>
                <w:iCs/>
                <w:sz w:val="28"/>
                <w:szCs w:val="28"/>
                <w:lang w:eastAsia="en-GB"/>
              </w:rPr>
            </w:pPr>
            <w:r w:rsidRPr="00010473">
              <w:rPr>
                <w:rFonts w:ascii="High Tower Text" w:eastAsia="Times New Roman" w:hAnsi="High Tower Text" w:cs="Times New Roman"/>
                <w:i/>
                <w:iCs/>
                <w:sz w:val="28"/>
                <w:szCs w:val="28"/>
                <w:lang w:eastAsia="en-GB"/>
              </w:rPr>
              <w:t>Author</w:t>
            </w:r>
          </w:p>
          <w:p w14:paraId="16C9DB62" w14:textId="30DB4FA2" w:rsidR="00010473" w:rsidRPr="00010473" w:rsidRDefault="00010473" w:rsidP="00574FFF">
            <w:pPr>
              <w:rPr>
                <w:rFonts w:ascii="High Tower Text" w:eastAsia="Times New Roman" w:hAnsi="High Tower Text" w:cs="Times New Roman"/>
                <w:lang w:eastAsia="en-GB"/>
              </w:rPr>
            </w:pPr>
            <w:r w:rsidRPr="00010473">
              <w:rPr>
                <w:rFonts w:ascii="High Tower Text" w:eastAsia="Times New Roman" w:hAnsi="High Tower Text" w:cs="Times New Roman"/>
                <w:sz w:val="28"/>
                <w:szCs w:val="28"/>
                <w:lang w:eastAsia="en-GB"/>
              </w:rPr>
              <w:t>Lee Patrick Robbie</w:t>
            </w:r>
          </w:p>
        </w:tc>
        <w:tc>
          <w:tcPr>
            <w:tcW w:w="3854" w:type="dxa"/>
            <w:tcBorders>
              <w:top w:val="nil"/>
              <w:left w:val="nil"/>
              <w:bottom w:val="nil"/>
              <w:right w:val="nil"/>
            </w:tcBorders>
          </w:tcPr>
          <w:p w14:paraId="79DFBC57" w14:textId="77777777" w:rsidR="00010473" w:rsidRPr="00DF6D37" w:rsidRDefault="00010473" w:rsidP="00DF6D37">
            <w:pPr>
              <w:jc w:val="right"/>
              <w:rPr>
                <w:rFonts w:ascii="High Tower Text" w:eastAsia="Times New Roman" w:hAnsi="High Tower Text" w:cs="Times New Roman"/>
                <w:i/>
                <w:iCs/>
                <w:sz w:val="28"/>
                <w:szCs w:val="28"/>
                <w:lang w:eastAsia="en-GB"/>
              </w:rPr>
            </w:pPr>
            <w:r w:rsidRPr="00DF6D37">
              <w:rPr>
                <w:rFonts w:ascii="High Tower Text" w:eastAsia="Times New Roman" w:hAnsi="High Tower Text" w:cs="Times New Roman"/>
                <w:i/>
                <w:iCs/>
                <w:sz w:val="28"/>
                <w:szCs w:val="28"/>
                <w:lang w:eastAsia="en-GB"/>
              </w:rPr>
              <w:t>Supervisor</w:t>
            </w:r>
          </w:p>
          <w:p w14:paraId="58F204BC" w14:textId="33E35587" w:rsidR="00010473" w:rsidRPr="00010473" w:rsidRDefault="00010473" w:rsidP="00DF6D37">
            <w:pPr>
              <w:jc w:val="right"/>
            </w:pPr>
            <w:r w:rsidRPr="00010473">
              <w:rPr>
                <w:rFonts w:ascii="High Tower Text" w:eastAsia="Times New Roman" w:hAnsi="High Tower Text" w:cs="Times New Roman"/>
                <w:sz w:val="28"/>
                <w:szCs w:val="28"/>
                <w:lang w:eastAsia="en-GB"/>
              </w:rPr>
              <w:t xml:space="preserve">Dr John </w:t>
            </w:r>
            <w:r>
              <w:rPr>
                <w:rFonts w:ascii="High Tower Text" w:eastAsia="Times New Roman" w:hAnsi="High Tower Text" w:cs="Times New Roman"/>
                <w:sz w:val="28"/>
                <w:szCs w:val="28"/>
                <w:lang w:eastAsia="en-GB"/>
              </w:rPr>
              <w:t xml:space="preserve">P </w:t>
            </w:r>
            <w:r w:rsidRPr="00010473">
              <w:rPr>
                <w:rFonts w:ascii="High Tower Text" w:eastAsia="Times New Roman" w:hAnsi="High Tower Text" w:cs="Times New Roman"/>
                <w:sz w:val="28"/>
                <w:szCs w:val="28"/>
                <w:lang w:eastAsia="en-GB"/>
              </w:rPr>
              <w:t>I</w:t>
            </w:r>
            <w:r w:rsidRPr="00010473">
              <w:rPr>
                <w:rFonts w:ascii="High Tower Text" w:hAnsi="High Tower Text" w:cs="Arial"/>
                <w:color w:val="222222"/>
                <w:sz w:val="28"/>
                <w:szCs w:val="28"/>
                <w:shd w:val="clear" w:color="auto" w:fill="FFFFFF"/>
              </w:rPr>
              <w:t>saacs</w:t>
            </w:r>
          </w:p>
        </w:tc>
      </w:tr>
    </w:tbl>
    <w:p w14:paraId="2F5FE985" w14:textId="6EE6FFE4" w:rsidR="00574FFF" w:rsidRDefault="00574FFF" w:rsidP="00574FFF">
      <w:pPr>
        <w:rPr>
          <w:rFonts w:ascii="Times New Roman" w:eastAsia="Times New Roman" w:hAnsi="Times New Roman" w:cs="Times New Roman"/>
          <w:lang w:eastAsia="en-GB"/>
        </w:rPr>
      </w:pPr>
    </w:p>
    <w:p w14:paraId="167C342D" w14:textId="6DCAD341" w:rsidR="008326A9" w:rsidRDefault="008326A9"/>
    <w:p w14:paraId="792D99DB" w14:textId="6C254409" w:rsidR="008326A9" w:rsidRDefault="008326A9"/>
    <w:p w14:paraId="3E0A136A" w14:textId="312C2BE6" w:rsidR="008326A9" w:rsidRDefault="008326A9"/>
    <w:p w14:paraId="0AA7876A" w14:textId="7ED13FE9" w:rsidR="008326A9" w:rsidRDefault="008326A9"/>
    <w:p w14:paraId="77BB9728" w14:textId="0CFAA604" w:rsidR="008326A9" w:rsidRDefault="008326A9"/>
    <w:p w14:paraId="3C43D0CB" w14:textId="106E9706" w:rsidR="00FE7A8D" w:rsidRDefault="00FE7A8D"/>
    <w:p w14:paraId="7DA4819D" w14:textId="707F1894" w:rsidR="008326A9" w:rsidRDefault="008326A9"/>
    <w:p w14:paraId="7B06B989" w14:textId="77777777" w:rsidR="00225BBC" w:rsidRPr="00225BBC" w:rsidRDefault="00225BBC" w:rsidP="00225BBC">
      <w:pPr>
        <w:rPr>
          <w:rFonts w:cstheme="minorHAnsi"/>
          <w:b/>
          <w:sz w:val="40"/>
        </w:rPr>
      </w:pPr>
      <w:r w:rsidRPr="00225BBC">
        <w:rPr>
          <w:rFonts w:cstheme="minorHAnsi"/>
          <w:b/>
          <w:sz w:val="40"/>
        </w:rPr>
        <w:lastRenderedPageBreak/>
        <w:t>Abstract</w:t>
      </w:r>
    </w:p>
    <w:p w14:paraId="7F48E1BE" w14:textId="13DBD34D" w:rsidR="008326A9" w:rsidRDefault="008326A9"/>
    <w:p w14:paraId="7345F71A" w14:textId="4BE5FA5B" w:rsidR="00225BBC" w:rsidRDefault="00225BBC"/>
    <w:p w14:paraId="50C24B60" w14:textId="471F7295" w:rsidR="00225BBC" w:rsidRDefault="00574050">
      <w:r w:rsidRPr="00574050">
        <w:rPr>
          <w:highlight w:val="yellow"/>
        </w:rPr>
        <w:t>&lt; To be written &gt;</w:t>
      </w:r>
    </w:p>
    <w:p w14:paraId="4F50DC99" w14:textId="6C2BBC8F" w:rsidR="00225BBC" w:rsidRDefault="00225BBC"/>
    <w:p w14:paraId="64EDB820" w14:textId="0EBD9F56" w:rsidR="00225BBC" w:rsidRDefault="00225BBC"/>
    <w:p w14:paraId="1B965573" w14:textId="7158E0E2" w:rsidR="00225BBC" w:rsidRDefault="00225BBC"/>
    <w:p w14:paraId="79B84292" w14:textId="2CDEE0A3" w:rsidR="00225BBC" w:rsidRDefault="00225BBC"/>
    <w:p w14:paraId="7D5CA1F5" w14:textId="65BE1E8D" w:rsidR="00225BBC" w:rsidRDefault="00225BBC"/>
    <w:p w14:paraId="49A6EC73" w14:textId="23C9E0D4" w:rsidR="00225BBC" w:rsidRDefault="00225BBC"/>
    <w:p w14:paraId="12C2F1D2" w14:textId="5BC3BFBB" w:rsidR="00225BBC" w:rsidRDefault="00225BBC"/>
    <w:p w14:paraId="7F9F5CD8" w14:textId="1FB9CA99" w:rsidR="00225BBC" w:rsidRDefault="00225BBC"/>
    <w:p w14:paraId="359E1A70" w14:textId="0D68FFC6" w:rsidR="00225BBC" w:rsidRDefault="00225BBC"/>
    <w:p w14:paraId="1029148B" w14:textId="1305C229" w:rsidR="00225BBC" w:rsidRDefault="00225BBC"/>
    <w:p w14:paraId="5EF65212" w14:textId="2AB758B4" w:rsidR="00225BBC" w:rsidRDefault="00225BBC"/>
    <w:p w14:paraId="56D2B4E6" w14:textId="6C72CEA4" w:rsidR="00225BBC" w:rsidRDefault="00225BBC"/>
    <w:p w14:paraId="0B6E69C9" w14:textId="25DCEF68" w:rsidR="00225BBC" w:rsidRDefault="00225BBC"/>
    <w:p w14:paraId="27D922C7" w14:textId="5017F665" w:rsidR="00225BBC" w:rsidRDefault="00225BBC"/>
    <w:p w14:paraId="4254732F" w14:textId="3CD39A88" w:rsidR="00225BBC" w:rsidRDefault="00225BBC"/>
    <w:p w14:paraId="1CDC1FB0" w14:textId="43B852F7" w:rsidR="00225BBC" w:rsidRDefault="00225BBC"/>
    <w:p w14:paraId="1153B822" w14:textId="53CBA121" w:rsidR="00225BBC" w:rsidRDefault="00225BBC"/>
    <w:p w14:paraId="45F15258" w14:textId="55F0CE43" w:rsidR="00225BBC" w:rsidRDefault="00225BBC"/>
    <w:p w14:paraId="1225C772" w14:textId="4E61117E" w:rsidR="00225BBC" w:rsidRDefault="00225BBC"/>
    <w:p w14:paraId="7CE8E7A3" w14:textId="0E0B4264" w:rsidR="00225BBC" w:rsidRDefault="00225BBC"/>
    <w:p w14:paraId="60FEB8A3" w14:textId="26FE3BE7" w:rsidR="00225BBC" w:rsidRDefault="00225BBC"/>
    <w:p w14:paraId="024CDBF9" w14:textId="599F84C5" w:rsidR="00225BBC" w:rsidRDefault="00225BBC"/>
    <w:p w14:paraId="57B564F1" w14:textId="64EE4731" w:rsidR="00225BBC" w:rsidRDefault="00225BBC"/>
    <w:p w14:paraId="242E143F" w14:textId="16CB6884" w:rsidR="00225BBC" w:rsidRDefault="00225BBC"/>
    <w:p w14:paraId="14754934" w14:textId="7285FAAC" w:rsidR="00225BBC" w:rsidRDefault="00225BBC"/>
    <w:p w14:paraId="18EE8DD3" w14:textId="12C39C84" w:rsidR="00225BBC" w:rsidRDefault="00225BBC"/>
    <w:p w14:paraId="755824A7" w14:textId="51831D6B" w:rsidR="00225BBC" w:rsidRDefault="00225BBC"/>
    <w:p w14:paraId="2E0C6A5D" w14:textId="2D59391E" w:rsidR="00225BBC" w:rsidRDefault="00225BBC"/>
    <w:p w14:paraId="52F10ABD" w14:textId="0435E282" w:rsidR="00225BBC" w:rsidRDefault="00225BBC"/>
    <w:p w14:paraId="223F53A5" w14:textId="7278A02E" w:rsidR="00225BBC" w:rsidRDefault="00225BBC"/>
    <w:p w14:paraId="18A5EA3E" w14:textId="301804CC" w:rsidR="00225BBC" w:rsidRDefault="00225BBC"/>
    <w:p w14:paraId="247CC966" w14:textId="624705E0" w:rsidR="00225BBC" w:rsidRDefault="00225BBC"/>
    <w:p w14:paraId="59B94893" w14:textId="34222651" w:rsidR="00225BBC" w:rsidRDefault="00225BBC"/>
    <w:p w14:paraId="1D24AF05" w14:textId="235B1222" w:rsidR="00225BBC" w:rsidRDefault="00225BBC"/>
    <w:p w14:paraId="77D3687B" w14:textId="045C377D" w:rsidR="00225BBC" w:rsidRDefault="00225BBC"/>
    <w:p w14:paraId="60C9732D" w14:textId="2B546B1A" w:rsidR="00225BBC" w:rsidRDefault="00225BBC"/>
    <w:p w14:paraId="609D918B" w14:textId="17E57E2E" w:rsidR="00225BBC" w:rsidRDefault="00225BBC"/>
    <w:p w14:paraId="5A2667C7" w14:textId="0E68188F" w:rsidR="00225BBC" w:rsidRDefault="00225BBC"/>
    <w:p w14:paraId="4A82E291" w14:textId="1A3AAC7F" w:rsidR="00225BBC" w:rsidRDefault="00225BBC"/>
    <w:p w14:paraId="57F8331E" w14:textId="67CDDB77" w:rsidR="00225BBC" w:rsidRDefault="00225BBC"/>
    <w:p w14:paraId="5F694EB4" w14:textId="65FD2D80" w:rsidR="00225BBC" w:rsidRDefault="00225BBC"/>
    <w:p w14:paraId="3CC766BC" w14:textId="48BD0EF7" w:rsidR="00225BBC" w:rsidRDefault="00225BBC"/>
    <w:p w14:paraId="2A51C7D0" w14:textId="07D7E428" w:rsidR="00225BBC" w:rsidRPr="00574050" w:rsidRDefault="00225BBC" w:rsidP="00225BBC">
      <w:pPr>
        <w:rPr>
          <w:rFonts w:cstheme="minorHAnsi"/>
          <w:b/>
          <w:sz w:val="40"/>
        </w:rPr>
      </w:pPr>
      <w:r w:rsidRPr="00574050">
        <w:rPr>
          <w:rFonts w:cstheme="minorHAnsi"/>
          <w:b/>
          <w:sz w:val="40"/>
        </w:rPr>
        <w:lastRenderedPageBreak/>
        <w:t>Acknowledgements</w:t>
      </w:r>
    </w:p>
    <w:p w14:paraId="005896F2" w14:textId="61A36F2B" w:rsidR="00225BBC" w:rsidRPr="00574050" w:rsidRDefault="00225BBC" w:rsidP="00225BBC">
      <w:pPr>
        <w:rPr>
          <w:rFonts w:cstheme="minorHAnsi"/>
          <w:bCs/>
        </w:rPr>
      </w:pPr>
    </w:p>
    <w:p w14:paraId="55ECB9BC" w14:textId="759E45D9" w:rsidR="00225BBC" w:rsidRPr="00574050" w:rsidRDefault="00225BBC" w:rsidP="00225BBC">
      <w:pPr>
        <w:rPr>
          <w:rFonts w:cstheme="minorHAnsi"/>
          <w:b/>
        </w:rPr>
      </w:pPr>
    </w:p>
    <w:p w14:paraId="53EA8CE4" w14:textId="42FCA6B9" w:rsidR="00225BBC" w:rsidRPr="00574050" w:rsidRDefault="00B14D26" w:rsidP="00225BBC">
      <w:pPr>
        <w:rPr>
          <w:rFonts w:cstheme="minorHAnsi"/>
          <w:bCs/>
        </w:rPr>
      </w:pPr>
      <w:r w:rsidRPr="00B14D26">
        <w:rPr>
          <w:rFonts w:cstheme="minorHAnsi"/>
          <w:bCs/>
        </w:rPr>
        <w:t>I would like to thank Dr John Isaacs, Head of the School of Computing Science and Digital Media at Robert Gordon University, for his dedication in providing guidance throughout the year and for his guidance throughout my time at the university. I would also like to take the time to thank and highlight the extreme professionalism of the university staff in dealing with a difficult transition to remote teaching with continued support during the Coronavirus pandemic. I would also like to thank Mark Scott-Kiddie, Fatima El-</w:t>
      </w:r>
      <w:proofErr w:type="spellStart"/>
      <w:r w:rsidRPr="00B14D26">
        <w:rPr>
          <w:rFonts w:cstheme="minorHAnsi"/>
          <w:bCs/>
        </w:rPr>
        <w:t>Ghanduri</w:t>
      </w:r>
      <w:proofErr w:type="spellEnd"/>
      <w:r w:rsidRPr="00B14D26">
        <w:rPr>
          <w:rFonts w:cstheme="minorHAnsi"/>
          <w:bCs/>
        </w:rPr>
        <w:t xml:space="preserve"> and Calum McGuire for their support and motivation throughout the years at university. Also, I’d like to thank all the participants who participated in any user testing that was conducted as the feedback was a crucial part of my project. Finally, of course, I would like to thank my family for their continued support throughout my time at university, especially emphasising the support received this year above all</w:t>
      </w:r>
      <w:r w:rsidR="006720AC">
        <w:rPr>
          <w:rFonts w:cstheme="minorHAnsi"/>
          <w:bCs/>
        </w:rPr>
        <w:t>.</w:t>
      </w:r>
    </w:p>
    <w:p w14:paraId="79F46826" w14:textId="304C62EE" w:rsidR="00225BBC" w:rsidRPr="00574050" w:rsidRDefault="00225BBC" w:rsidP="00225BBC">
      <w:pPr>
        <w:rPr>
          <w:rFonts w:cstheme="minorHAnsi"/>
          <w:b/>
        </w:rPr>
      </w:pPr>
    </w:p>
    <w:p w14:paraId="7D7C184D" w14:textId="1CBD4BFE" w:rsidR="00225BBC" w:rsidRPr="00574050" w:rsidRDefault="00225BBC" w:rsidP="00225BBC">
      <w:pPr>
        <w:rPr>
          <w:rFonts w:cstheme="minorHAnsi"/>
          <w:b/>
        </w:rPr>
      </w:pPr>
    </w:p>
    <w:p w14:paraId="2519193B" w14:textId="7194CD0A" w:rsidR="00225BBC" w:rsidRDefault="00225BBC" w:rsidP="00225BBC">
      <w:pPr>
        <w:rPr>
          <w:rFonts w:cstheme="minorHAnsi"/>
          <w:b/>
        </w:rPr>
      </w:pPr>
    </w:p>
    <w:p w14:paraId="748ADD8F" w14:textId="0E62AA91" w:rsidR="00B14D26" w:rsidRDefault="00B14D26" w:rsidP="00225BBC">
      <w:pPr>
        <w:rPr>
          <w:rFonts w:cstheme="minorHAnsi"/>
          <w:b/>
        </w:rPr>
      </w:pPr>
    </w:p>
    <w:p w14:paraId="7A363AA3" w14:textId="0D7487BD" w:rsidR="00B14D26" w:rsidRDefault="00B14D26" w:rsidP="00225BBC">
      <w:pPr>
        <w:rPr>
          <w:rFonts w:cstheme="minorHAnsi"/>
          <w:b/>
        </w:rPr>
      </w:pPr>
    </w:p>
    <w:p w14:paraId="4A880F56" w14:textId="60C1407D" w:rsidR="00B14D26" w:rsidRDefault="00B14D26" w:rsidP="00225BBC">
      <w:pPr>
        <w:rPr>
          <w:rFonts w:cstheme="minorHAnsi"/>
          <w:b/>
        </w:rPr>
      </w:pPr>
    </w:p>
    <w:p w14:paraId="70D3EAFA" w14:textId="0CEA646C" w:rsidR="00B14D26" w:rsidRDefault="00B14D26" w:rsidP="00225BBC">
      <w:pPr>
        <w:rPr>
          <w:rFonts w:cstheme="minorHAnsi"/>
          <w:b/>
        </w:rPr>
      </w:pPr>
    </w:p>
    <w:p w14:paraId="171B306B" w14:textId="091D40A8" w:rsidR="00B14D26" w:rsidRDefault="00B14D26" w:rsidP="00225BBC">
      <w:pPr>
        <w:rPr>
          <w:rFonts w:cstheme="minorHAnsi"/>
          <w:b/>
        </w:rPr>
      </w:pPr>
    </w:p>
    <w:p w14:paraId="424620F5" w14:textId="176B2C20" w:rsidR="00B14D26" w:rsidRDefault="00B14D26" w:rsidP="00225BBC">
      <w:pPr>
        <w:rPr>
          <w:rFonts w:cstheme="minorHAnsi"/>
          <w:b/>
        </w:rPr>
      </w:pPr>
    </w:p>
    <w:p w14:paraId="0588884B" w14:textId="77777777" w:rsidR="00B14D26" w:rsidRPr="00574050" w:rsidRDefault="00B14D26" w:rsidP="00225BBC">
      <w:pPr>
        <w:rPr>
          <w:rFonts w:cstheme="minorHAnsi"/>
          <w:b/>
        </w:rPr>
      </w:pPr>
    </w:p>
    <w:p w14:paraId="75438CD2" w14:textId="3B7E462E" w:rsidR="00225BBC" w:rsidRPr="00574050" w:rsidRDefault="00225BBC" w:rsidP="00225BBC">
      <w:pPr>
        <w:rPr>
          <w:rFonts w:cstheme="minorHAnsi"/>
          <w:b/>
        </w:rPr>
      </w:pPr>
    </w:p>
    <w:p w14:paraId="76573025" w14:textId="09DEE8B1" w:rsidR="00225BBC" w:rsidRPr="00574050" w:rsidRDefault="00225BBC" w:rsidP="00225BBC">
      <w:pPr>
        <w:rPr>
          <w:rFonts w:cstheme="minorHAnsi"/>
          <w:b/>
        </w:rPr>
      </w:pPr>
    </w:p>
    <w:p w14:paraId="47917B7B" w14:textId="333B0BD4" w:rsidR="00225BBC" w:rsidRPr="00574050" w:rsidRDefault="00225BBC" w:rsidP="00225BBC">
      <w:pPr>
        <w:rPr>
          <w:rFonts w:cstheme="minorHAnsi"/>
          <w:b/>
        </w:rPr>
      </w:pPr>
    </w:p>
    <w:p w14:paraId="7B419E4D" w14:textId="1F62EB75" w:rsidR="00225BBC" w:rsidRPr="00574050" w:rsidRDefault="00225BBC" w:rsidP="00225BBC">
      <w:pPr>
        <w:rPr>
          <w:rFonts w:cstheme="minorHAnsi"/>
          <w:b/>
        </w:rPr>
      </w:pPr>
    </w:p>
    <w:p w14:paraId="30EFA82B" w14:textId="75134A17" w:rsidR="00225BBC" w:rsidRPr="00574050" w:rsidRDefault="00225BBC" w:rsidP="00225BBC">
      <w:pPr>
        <w:rPr>
          <w:rFonts w:cstheme="minorHAnsi"/>
          <w:b/>
        </w:rPr>
      </w:pPr>
    </w:p>
    <w:p w14:paraId="000E57B6" w14:textId="41477E44" w:rsidR="00225BBC" w:rsidRPr="00574050" w:rsidRDefault="00225BBC" w:rsidP="00225BBC">
      <w:pPr>
        <w:rPr>
          <w:rFonts w:cstheme="minorHAnsi"/>
          <w:b/>
        </w:rPr>
      </w:pPr>
    </w:p>
    <w:p w14:paraId="5AB7E448" w14:textId="753734D9" w:rsidR="00574050" w:rsidRPr="000435B5" w:rsidRDefault="00574050" w:rsidP="00B14D26">
      <w:pPr>
        <w:rPr>
          <w:rFonts w:ascii="Calibri" w:hAnsi="Calibri" w:cs="Calibri"/>
        </w:rPr>
      </w:pPr>
    </w:p>
    <w:p w14:paraId="6EC3C36E" w14:textId="672D3A6F" w:rsidR="00225BBC" w:rsidRPr="00574050" w:rsidRDefault="00225BBC" w:rsidP="00225BBC">
      <w:pPr>
        <w:rPr>
          <w:rFonts w:cstheme="minorHAnsi"/>
          <w:b/>
        </w:rPr>
      </w:pPr>
    </w:p>
    <w:p w14:paraId="4D27AEAE" w14:textId="06653ACE" w:rsidR="00225BBC" w:rsidRPr="00574050" w:rsidRDefault="00225BBC" w:rsidP="00225BBC">
      <w:pPr>
        <w:rPr>
          <w:rFonts w:cstheme="minorHAnsi"/>
          <w:b/>
        </w:rPr>
      </w:pPr>
    </w:p>
    <w:p w14:paraId="748DB265" w14:textId="7B01CA6B" w:rsidR="00225BBC" w:rsidRPr="00574050" w:rsidRDefault="00225BBC" w:rsidP="00225BBC">
      <w:pPr>
        <w:rPr>
          <w:rFonts w:cstheme="minorHAnsi"/>
          <w:b/>
        </w:rPr>
      </w:pPr>
    </w:p>
    <w:p w14:paraId="0EBF6349" w14:textId="5F509719" w:rsidR="00225BBC" w:rsidRPr="00574050" w:rsidRDefault="00225BBC" w:rsidP="00225BBC">
      <w:pPr>
        <w:rPr>
          <w:rFonts w:cstheme="minorHAnsi"/>
          <w:b/>
        </w:rPr>
      </w:pPr>
    </w:p>
    <w:p w14:paraId="31C18109" w14:textId="677FFFC6" w:rsidR="00225BBC" w:rsidRPr="00574050" w:rsidRDefault="00225BBC" w:rsidP="00225BBC">
      <w:pPr>
        <w:rPr>
          <w:rFonts w:cstheme="minorHAnsi"/>
          <w:b/>
        </w:rPr>
      </w:pPr>
    </w:p>
    <w:p w14:paraId="3484300A" w14:textId="4E33B2B1" w:rsidR="00225BBC" w:rsidRPr="00574050" w:rsidRDefault="00225BBC" w:rsidP="00225BBC">
      <w:pPr>
        <w:rPr>
          <w:rFonts w:cstheme="minorHAnsi"/>
          <w:b/>
        </w:rPr>
      </w:pPr>
    </w:p>
    <w:p w14:paraId="305B1FF2" w14:textId="32E5531E" w:rsidR="00225BBC" w:rsidRPr="00574050" w:rsidRDefault="00225BBC" w:rsidP="00225BBC">
      <w:pPr>
        <w:rPr>
          <w:rFonts w:cstheme="minorHAnsi"/>
          <w:b/>
        </w:rPr>
      </w:pPr>
    </w:p>
    <w:p w14:paraId="22B27553" w14:textId="334BB94F" w:rsidR="00225BBC" w:rsidRPr="00574050" w:rsidRDefault="00225BBC" w:rsidP="00225BBC">
      <w:pPr>
        <w:rPr>
          <w:rFonts w:cstheme="minorHAnsi"/>
          <w:b/>
        </w:rPr>
      </w:pPr>
    </w:p>
    <w:p w14:paraId="7B10E277" w14:textId="51CCD61B" w:rsidR="00225BBC" w:rsidRPr="00574050" w:rsidRDefault="00225BBC" w:rsidP="00225BBC">
      <w:pPr>
        <w:rPr>
          <w:rFonts w:cstheme="minorHAnsi"/>
          <w:b/>
        </w:rPr>
      </w:pPr>
    </w:p>
    <w:p w14:paraId="3A3EB2C9" w14:textId="125D8EDB" w:rsidR="00225BBC" w:rsidRPr="00574050" w:rsidRDefault="00225BBC" w:rsidP="00225BBC">
      <w:pPr>
        <w:rPr>
          <w:rFonts w:cstheme="minorHAnsi"/>
          <w:b/>
        </w:rPr>
      </w:pPr>
    </w:p>
    <w:p w14:paraId="2A3E2620" w14:textId="2D4966CD" w:rsidR="00225BBC" w:rsidRPr="00574050" w:rsidRDefault="00225BBC" w:rsidP="00225BBC">
      <w:pPr>
        <w:rPr>
          <w:rFonts w:cstheme="minorHAnsi"/>
          <w:b/>
        </w:rPr>
      </w:pPr>
    </w:p>
    <w:p w14:paraId="73F9A3C1" w14:textId="4B0C28C9" w:rsidR="00225BBC" w:rsidRPr="00574050" w:rsidRDefault="00225BBC" w:rsidP="00225BBC">
      <w:pPr>
        <w:rPr>
          <w:rFonts w:cstheme="minorHAnsi"/>
          <w:b/>
        </w:rPr>
      </w:pPr>
    </w:p>
    <w:p w14:paraId="2C8582A9" w14:textId="18F2467E" w:rsidR="00225BBC" w:rsidRPr="00574050" w:rsidRDefault="00225BBC" w:rsidP="00225BBC">
      <w:pPr>
        <w:rPr>
          <w:rFonts w:cstheme="minorHAnsi"/>
          <w:b/>
        </w:rPr>
      </w:pPr>
    </w:p>
    <w:p w14:paraId="218712FC" w14:textId="55F024C3" w:rsidR="00225BBC" w:rsidRPr="00574050" w:rsidRDefault="00225BBC" w:rsidP="00225BBC">
      <w:pPr>
        <w:rPr>
          <w:rFonts w:cstheme="minorHAnsi"/>
          <w:b/>
        </w:rPr>
      </w:pPr>
    </w:p>
    <w:p w14:paraId="0EEB9B27" w14:textId="7FABEF52" w:rsidR="00225BBC" w:rsidRPr="00574050" w:rsidRDefault="00225BBC" w:rsidP="00225BBC">
      <w:pPr>
        <w:rPr>
          <w:rFonts w:cstheme="minorHAnsi"/>
          <w:b/>
        </w:rPr>
      </w:pPr>
    </w:p>
    <w:p w14:paraId="32343366" w14:textId="01A647A9" w:rsidR="00225BBC" w:rsidRDefault="00225BBC" w:rsidP="00225BBC">
      <w:pPr>
        <w:rPr>
          <w:rFonts w:cstheme="minorHAnsi"/>
          <w:b/>
          <w:sz w:val="40"/>
        </w:rPr>
      </w:pPr>
      <w:r>
        <w:rPr>
          <w:rFonts w:cstheme="minorHAnsi"/>
          <w:b/>
          <w:sz w:val="40"/>
        </w:rPr>
        <w:lastRenderedPageBreak/>
        <w:t>Declaration</w:t>
      </w:r>
    </w:p>
    <w:p w14:paraId="20BB0865" w14:textId="423DD6BE" w:rsidR="00225BBC" w:rsidRDefault="00225BBC" w:rsidP="00225BBC">
      <w:pPr>
        <w:rPr>
          <w:rFonts w:cstheme="minorHAnsi"/>
          <w:bCs/>
        </w:rPr>
      </w:pPr>
    </w:p>
    <w:p w14:paraId="59641EDF" w14:textId="77777777" w:rsidR="00225BBC" w:rsidRDefault="00225BBC" w:rsidP="00225BBC">
      <w:pPr>
        <w:rPr>
          <w:rFonts w:cstheme="minorHAnsi"/>
          <w:bCs/>
        </w:rPr>
      </w:pPr>
    </w:p>
    <w:p w14:paraId="358360C8" w14:textId="77777777" w:rsidR="00225BBC" w:rsidRPr="000435B5" w:rsidRDefault="00225BBC" w:rsidP="00225BBC">
      <w:pPr>
        <w:rPr>
          <w:rFonts w:ascii="Calibri" w:hAnsi="Calibri" w:cs="Calibri"/>
        </w:rPr>
      </w:pPr>
      <w:r w:rsidRPr="000435B5">
        <w:rPr>
          <w:rFonts w:ascii="Calibri" w:hAnsi="Calibri" w:cs="Calibri"/>
        </w:rPr>
        <w:t>I confirm that the work contained in this Honours project report has been composed solely by myself and has not been accepted in any previous application for a degree. All sources of information have been specifically acknowledged and all verbatim extracts are distinguished by quotation marks.</w:t>
      </w:r>
    </w:p>
    <w:p w14:paraId="0C24B2CC" w14:textId="79FF46B5" w:rsidR="00225BBC" w:rsidRDefault="00225BBC" w:rsidP="00225BBC">
      <w:pPr>
        <w:rPr>
          <w:rFonts w:ascii="Calibri" w:hAnsi="Calibri" w:cs="Calibri"/>
          <w:b/>
        </w:rPr>
      </w:pPr>
    </w:p>
    <w:p w14:paraId="514881AB" w14:textId="7158A3FD" w:rsidR="00225BBC" w:rsidRPr="000435B5" w:rsidRDefault="00225BBC" w:rsidP="00225BBC">
      <w:pPr>
        <w:rPr>
          <w:rFonts w:ascii="Calibri" w:hAnsi="Calibri" w:cs="Calibri"/>
          <w:b/>
        </w:rPr>
      </w:pPr>
    </w:p>
    <w:tbl>
      <w:tblPr>
        <w:tblW w:w="0" w:type="auto"/>
        <w:tblInd w:w="704" w:type="dxa"/>
        <w:tblLook w:val="04A0" w:firstRow="1" w:lastRow="0" w:firstColumn="1" w:lastColumn="0" w:noHBand="0" w:noVBand="1"/>
      </w:tblPr>
      <w:tblGrid>
        <w:gridCol w:w="3801"/>
        <w:gridCol w:w="3854"/>
      </w:tblGrid>
      <w:tr w:rsidR="00225BBC" w14:paraId="14FAF114" w14:textId="77777777" w:rsidTr="00574050">
        <w:tc>
          <w:tcPr>
            <w:tcW w:w="3801" w:type="dxa"/>
            <w:tcBorders>
              <w:top w:val="nil"/>
              <w:left w:val="nil"/>
              <w:bottom w:val="nil"/>
              <w:right w:val="nil"/>
            </w:tcBorders>
          </w:tcPr>
          <w:p w14:paraId="3C846D5E" w14:textId="1735678B" w:rsidR="00225BBC" w:rsidRDefault="00225BBC" w:rsidP="00225BBC">
            <w:pPr>
              <w:rPr>
                <w:rFonts w:ascii="Calibri" w:hAnsi="Calibri" w:cs="Calibri"/>
                <w:bCs/>
              </w:rPr>
            </w:pPr>
            <w:r>
              <w:rPr>
                <w:rFonts w:ascii="Calibri" w:hAnsi="Calibri" w:cs="Calibri"/>
                <w:bCs/>
                <w:noProof/>
              </w:rPr>
              <w:drawing>
                <wp:anchor distT="0" distB="0" distL="114300" distR="114300" simplePos="0" relativeHeight="251617280" behindDoc="0" locked="0" layoutInCell="1" allowOverlap="1" wp14:anchorId="57908A57" wp14:editId="235FD5DC">
                  <wp:simplePos x="0" y="0"/>
                  <wp:positionH relativeFrom="column">
                    <wp:posOffset>569595</wp:posOffset>
                  </wp:positionH>
                  <wp:positionV relativeFrom="paragraph">
                    <wp:posOffset>45267</wp:posOffset>
                  </wp:positionV>
                  <wp:extent cx="1276350" cy="407035"/>
                  <wp:effectExtent l="0" t="0" r="6350" b="0"/>
                  <wp:wrapSquare wrapText="bothSides"/>
                  <wp:docPr id="14" name="Picture 14" descr="A close up of an ani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lectronic Signature.png"/>
                          <pic:cNvPicPr/>
                        </pic:nvPicPr>
                        <pic:blipFill rotWithShape="1">
                          <a:blip r:embed="rId7">
                            <a:extLst>
                              <a:ext uri="{28A0092B-C50C-407E-A947-70E740481C1C}">
                                <a14:useLocalDpi xmlns:a14="http://schemas.microsoft.com/office/drawing/2010/main" val="0"/>
                              </a:ext>
                            </a:extLst>
                          </a:blip>
                          <a:srcRect l="4349" t="17748" r="8057" b="15621"/>
                          <a:stretch/>
                        </pic:blipFill>
                        <pic:spPr bwMode="auto">
                          <a:xfrm>
                            <a:off x="0" y="0"/>
                            <a:ext cx="1276350" cy="407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9E7327" w14:textId="3882BBFF" w:rsidR="00225BBC" w:rsidRDefault="00225BBC" w:rsidP="00225BBC">
            <w:pPr>
              <w:rPr>
                <w:rFonts w:ascii="Calibri" w:hAnsi="Calibri" w:cs="Calibri"/>
                <w:bCs/>
              </w:rPr>
            </w:pPr>
            <w:r w:rsidRPr="00225BBC">
              <w:rPr>
                <w:rFonts w:ascii="Calibri" w:hAnsi="Calibri" w:cs="Calibri"/>
                <w:bCs/>
              </w:rPr>
              <w:t>Signed:</w:t>
            </w:r>
          </w:p>
          <w:p w14:paraId="30236AA6" w14:textId="655B7DD1" w:rsidR="00225BBC" w:rsidRPr="00225BBC" w:rsidRDefault="00225BBC" w:rsidP="00574050">
            <w:pPr>
              <w:rPr>
                <w:rFonts w:ascii="Calibri" w:hAnsi="Calibri" w:cs="Calibri"/>
                <w:bCs/>
              </w:rPr>
            </w:pPr>
          </w:p>
        </w:tc>
        <w:tc>
          <w:tcPr>
            <w:tcW w:w="3854" w:type="dxa"/>
            <w:tcBorders>
              <w:top w:val="nil"/>
              <w:left w:val="nil"/>
              <w:bottom w:val="nil"/>
              <w:right w:val="nil"/>
            </w:tcBorders>
          </w:tcPr>
          <w:p w14:paraId="30B6A059" w14:textId="77777777" w:rsidR="00225BBC" w:rsidRPr="00574050" w:rsidRDefault="00225BBC" w:rsidP="00225BBC">
            <w:pPr>
              <w:rPr>
                <w:rFonts w:ascii="Calibri" w:hAnsi="Calibri" w:cs="Calibri"/>
                <w:bCs/>
                <w:sz w:val="13"/>
                <w:szCs w:val="13"/>
              </w:rPr>
            </w:pPr>
          </w:p>
          <w:p w14:paraId="59BF24FD" w14:textId="413F8B31" w:rsidR="00225BBC" w:rsidRPr="00225BBC" w:rsidRDefault="00225BBC" w:rsidP="00574050">
            <w:pPr>
              <w:rPr>
                <w:rFonts w:ascii="Calibri" w:hAnsi="Calibri" w:cs="Calibri"/>
                <w:bCs/>
              </w:rPr>
            </w:pPr>
            <w:r w:rsidRPr="00225BBC">
              <w:rPr>
                <w:rFonts w:ascii="Calibri" w:hAnsi="Calibri" w:cs="Calibri"/>
                <w:bCs/>
              </w:rPr>
              <w:t>Date:</w:t>
            </w:r>
            <w:r>
              <w:rPr>
                <w:rFonts w:ascii="Calibri" w:hAnsi="Calibri" w:cs="Calibri"/>
                <w:bCs/>
              </w:rPr>
              <w:t xml:space="preserve"> </w:t>
            </w:r>
            <w:r w:rsidR="00574050">
              <w:rPr>
                <w:rFonts w:ascii="Calibri" w:hAnsi="Calibri" w:cs="Calibri"/>
                <w:bCs/>
              </w:rPr>
              <w:t xml:space="preserve">         </w:t>
            </w:r>
            <w:r w:rsidRPr="00574050">
              <w:rPr>
                <w:rFonts w:ascii="Calibri" w:hAnsi="Calibri" w:cs="Calibri"/>
                <w:bCs/>
                <w:sz w:val="36"/>
                <w:szCs w:val="36"/>
              </w:rPr>
              <w:t>18/05/2020</w:t>
            </w:r>
          </w:p>
        </w:tc>
      </w:tr>
    </w:tbl>
    <w:p w14:paraId="76EC034A" w14:textId="79D523FB" w:rsidR="00225BBC" w:rsidRDefault="00225BBC" w:rsidP="00225BBC">
      <w:pPr>
        <w:rPr>
          <w:rFonts w:ascii="Calibri" w:hAnsi="Calibri" w:cs="Calibri"/>
          <w:b/>
        </w:rPr>
      </w:pPr>
    </w:p>
    <w:p w14:paraId="00D24BD9" w14:textId="1EB47A75" w:rsidR="00225BBC" w:rsidRDefault="00225BBC" w:rsidP="00225BBC">
      <w:pPr>
        <w:rPr>
          <w:rFonts w:ascii="Calibri" w:hAnsi="Calibri" w:cs="Calibri"/>
          <w:b/>
        </w:rPr>
      </w:pPr>
    </w:p>
    <w:p w14:paraId="0CCA9DF2" w14:textId="5419F7CF" w:rsidR="00225BBC" w:rsidRDefault="00225BBC" w:rsidP="00225BBC">
      <w:pPr>
        <w:rPr>
          <w:rFonts w:ascii="Calibri" w:hAnsi="Calibri" w:cs="Calibri"/>
          <w:b/>
        </w:rPr>
      </w:pPr>
    </w:p>
    <w:p w14:paraId="1A65A8B5" w14:textId="77777777" w:rsidR="00225BBC" w:rsidRPr="00225BBC" w:rsidRDefault="00225BBC" w:rsidP="00225BBC">
      <w:pPr>
        <w:rPr>
          <w:rFonts w:cstheme="minorHAnsi"/>
          <w:bCs/>
        </w:rPr>
      </w:pPr>
    </w:p>
    <w:p w14:paraId="020919EC" w14:textId="77777777" w:rsidR="00225BBC" w:rsidRPr="00225BBC" w:rsidRDefault="00225BBC" w:rsidP="00225BBC">
      <w:pPr>
        <w:rPr>
          <w:rFonts w:cstheme="minorHAnsi"/>
          <w:b/>
          <w:sz w:val="40"/>
        </w:rPr>
      </w:pPr>
    </w:p>
    <w:p w14:paraId="52E15A4B" w14:textId="42DA59C3" w:rsidR="00225BBC" w:rsidRDefault="00225BBC"/>
    <w:p w14:paraId="4DB26B20" w14:textId="50C489EF" w:rsidR="001664F1" w:rsidRDefault="001664F1"/>
    <w:p w14:paraId="1EEC7177" w14:textId="6FC99B53" w:rsidR="001664F1" w:rsidRDefault="001664F1"/>
    <w:p w14:paraId="2458A8BA" w14:textId="784DBEDC" w:rsidR="001664F1" w:rsidRDefault="001664F1"/>
    <w:p w14:paraId="599FEF36" w14:textId="67A8DD08" w:rsidR="001664F1" w:rsidRDefault="001664F1"/>
    <w:p w14:paraId="543463C2" w14:textId="78E3D9DF" w:rsidR="001664F1" w:rsidRDefault="001664F1"/>
    <w:p w14:paraId="582A3C64" w14:textId="675BB63F" w:rsidR="001664F1" w:rsidRDefault="001664F1"/>
    <w:p w14:paraId="446B7AA2" w14:textId="6A4C7A55" w:rsidR="001664F1" w:rsidRDefault="001664F1"/>
    <w:p w14:paraId="12FDF4C9" w14:textId="33A477B2" w:rsidR="001664F1" w:rsidRDefault="001664F1"/>
    <w:p w14:paraId="4790B5BD" w14:textId="1598F7D8" w:rsidR="001664F1" w:rsidRDefault="001664F1"/>
    <w:p w14:paraId="2868C754" w14:textId="56B39B49" w:rsidR="001664F1" w:rsidRDefault="001664F1"/>
    <w:p w14:paraId="43591B15" w14:textId="4C70CD1E" w:rsidR="001664F1" w:rsidRDefault="001664F1"/>
    <w:p w14:paraId="1E79E599" w14:textId="4569CF10" w:rsidR="001664F1" w:rsidRDefault="001664F1"/>
    <w:p w14:paraId="0739604C" w14:textId="3F300206" w:rsidR="001664F1" w:rsidRDefault="001664F1"/>
    <w:p w14:paraId="2FCA85C9" w14:textId="077B2F30" w:rsidR="001664F1" w:rsidRDefault="001664F1"/>
    <w:p w14:paraId="1BCDFCA3" w14:textId="4861B588" w:rsidR="001664F1" w:rsidRDefault="001664F1"/>
    <w:p w14:paraId="677E04B6" w14:textId="68879FF1" w:rsidR="001664F1" w:rsidRDefault="001664F1"/>
    <w:p w14:paraId="360FDAFC" w14:textId="1950C7BF" w:rsidR="001664F1" w:rsidRDefault="001664F1"/>
    <w:p w14:paraId="4B0BA7D4" w14:textId="193247C2" w:rsidR="001664F1" w:rsidRDefault="001664F1"/>
    <w:p w14:paraId="38F7ABDA" w14:textId="1088A3E3" w:rsidR="001664F1" w:rsidRDefault="001664F1"/>
    <w:p w14:paraId="6503FF33" w14:textId="65622928" w:rsidR="001664F1" w:rsidRDefault="001664F1"/>
    <w:p w14:paraId="01D1D760" w14:textId="6A402A4E" w:rsidR="001664F1" w:rsidRDefault="001664F1"/>
    <w:p w14:paraId="3AA3E787" w14:textId="3CF5F3D2" w:rsidR="001664F1" w:rsidRDefault="001664F1"/>
    <w:p w14:paraId="42978798" w14:textId="4A39B6EC" w:rsidR="001664F1" w:rsidRDefault="001664F1"/>
    <w:p w14:paraId="232B5A5F" w14:textId="5136B1CC" w:rsidR="001664F1" w:rsidRDefault="001664F1"/>
    <w:p w14:paraId="3A4FBD4B" w14:textId="201DCC73" w:rsidR="001664F1" w:rsidRDefault="001664F1"/>
    <w:p w14:paraId="32392854" w14:textId="55CCDC1B" w:rsidR="001664F1" w:rsidRDefault="001664F1"/>
    <w:p w14:paraId="2F24DD7D" w14:textId="3451CA8B" w:rsidR="001664F1" w:rsidRDefault="001664F1"/>
    <w:p w14:paraId="40D410EF" w14:textId="229A83E2" w:rsidR="001664F1" w:rsidRDefault="001664F1"/>
    <w:p w14:paraId="515453DF" w14:textId="329B19B8" w:rsidR="001664F1" w:rsidRDefault="001664F1" w:rsidP="001664F1">
      <w:pPr>
        <w:rPr>
          <w:rFonts w:cstheme="minorHAnsi"/>
          <w:color w:val="2F5496" w:themeColor="accent1" w:themeShade="BF"/>
          <w:sz w:val="72"/>
          <w:szCs w:val="72"/>
        </w:rPr>
      </w:pPr>
      <w:r>
        <w:rPr>
          <w:rFonts w:cstheme="minorHAnsi"/>
          <w:color w:val="2F5496" w:themeColor="accent1" w:themeShade="BF"/>
          <w:sz w:val="72"/>
          <w:szCs w:val="72"/>
        </w:rPr>
        <w:lastRenderedPageBreak/>
        <w:t>Contents</w:t>
      </w:r>
    </w:p>
    <w:p w14:paraId="2B2281E2" w14:textId="77777777" w:rsidR="001664F1" w:rsidRPr="002203DB" w:rsidRDefault="001664F1" w:rsidP="001664F1">
      <w:pPr>
        <w:rPr>
          <w:rFonts w:cstheme="minorHAnsi"/>
          <w:color w:val="2F5496" w:themeColor="accent1" w:themeShade="BF"/>
          <w:sz w:val="20"/>
          <w:szCs w:val="20"/>
        </w:rPr>
      </w:pPr>
    </w:p>
    <w:p w14:paraId="65DD75D8" w14:textId="77777777" w:rsidR="001664F1" w:rsidRPr="00E416DA" w:rsidRDefault="001664F1" w:rsidP="001664F1">
      <w:pPr>
        <w:shd w:val="clear" w:color="auto" w:fill="D9E2F3" w:themeFill="accent1" w:themeFillTint="33"/>
        <w:rPr>
          <w:rFonts w:cstheme="minorHAnsi"/>
          <w:color w:val="2F5496" w:themeColor="accent1" w:themeShade="BF"/>
          <w:sz w:val="28"/>
          <w:szCs w:val="28"/>
        </w:rPr>
      </w:pPr>
    </w:p>
    <w:p w14:paraId="5ACEF9DC" w14:textId="03366F7B" w:rsidR="001664F1" w:rsidRDefault="001664F1"/>
    <w:p w14:paraId="77600242" w14:textId="39438AEC" w:rsidR="001664F1" w:rsidRDefault="001664F1"/>
    <w:p w14:paraId="6F355DC4" w14:textId="6D5B26D4" w:rsidR="001664F1" w:rsidRDefault="001664F1"/>
    <w:p w14:paraId="5CED9251" w14:textId="21131EA5" w:rsidR="001664F1" w:rsidRDefault="001664F1"/>
    <w:p w14:paraId="758B6506" w14:textId="7FAF8326" w:rsidR="001664F1" w:rsidRDefault="001664F1"/>
    <w:p w14:paraId="0B473F45" w14:textId="4752F449" w:rsidR="001664F1" w:rsidRDefault="001664F1"/>
    <w:p w14:paraId="54727387" w14:textId="45C6E82C" w:rsidR="001664F1" w:rsidRDefault="001664F1"/>
    <w:p w14:paraId="7AC5A990" w14:textId="0C06E164" w:rsidR="001664F1" w:rsidRDefault="001664F1"/>
    <w:p w14:paraId="7F017857" w14:textId="76729897" w:rsidR="001664F1" w:rsidRDefault="001664F1"/>
    <w:p w14:paraId="0DD52436" w14:textId="77777777" w:rsidR="00C26F8A" w:rsidRPr="00862A6D" w:rsidRDefault="00C26F8A" w:rsidP="00C26F8A">
      <w:pPr>
        <w:rPr>
          <w:color w:val="2F5496" w:themeColor="accent1" w:themeShade="BF"/>
        </w:rPr>
      </w:pPr>
      <w:r>
        <w:rPr>
          <w:color w:val="2F5496" w:themeColor="accent1" w:themeShade="BF"/>
        </w:rPr>
        <w:t xml:space="preserve">1.8 </w:t>
      </w:r>
      <w:r w:rsidRPr="00862A6D">
        <w:rPr>
          <w:color w:val="2F5496" w:themeColor="accent1" w:themeShade="BF"/>
        </w:rPr>
        <w:t>Figures</w:t>
      </w:r>
    </w:p>
    <w:p w14:paraId="44DAF173" w14:textId="77777777" w:rsidR="00C26F8A" w:rsidRDefault="00C26F8A" w:rsidP="00C26F8A">
      <w:pPr>
        <w:rPr>
          <w:sz w:val="28"/>
          <w:szCs w:val="28"/>
        </w:rPr>
      </w:pPr>
    </w:p>
    <w:p w14:paraId="1E6DADB5" w14:textId="77777777" w:rsidR="00C26F8A" w:rsidRPr="00072C46" w:rsidRDefault="00C26F8A" w:rsidP="00C26F8A">
      <w:pPr>
        <w:rPr>
          <w:sz w:val="20"/>
          <w:szCs w:val="20"/>
        </w:rPr>
      </w:pPr>
      <w:r w:rsidRPr="00072C46">
        <w:rPr>
          <w:sz w:val="20"/>
          <w:szCs w:val="20"/>
        </w:rPr>
        <w:t xml:space="preserve">Figure 1: How ADS-B works </w:t>
      </w:r>
      <w:r w:rsidRPr="00072C46">
        <w:rPr>
          <w:sz w:val="20"/>
          <w:szCs w:val="20"/>
        </w:rPr>
        <w:fldChar w:fldCharType="begin" w:fldLock="1"/>
      </w:r>
      <w:r w:rsidRPr="00072C46">
        <w:rPr>
          <w:sz w:val="20"/>
          <w:szCs w:val="20"/>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et al., 2010)","plainTextFormattedCitation":"(Richards et al., 2010)","previouslyFormattedCitation":"(Richards et al., 2010)"},"properties":{"noteIndex":0},"schema":"https://github.com/citation-style-language/schema/raw/master/csl-citation.json"}</w:instrText>
      </w:r>
      <w:r w:rsidRPr="00072C46">
        <w:rPr>
          <w:sz w:val="20"/>
          <w:szCs w:val="20"/>
        </w:rPr>
        <w:fldChar w:fldCharType="separate"/>
      </w:r>
      <w:r w:rsidRPr="00072C46">
        <w:rPr>
          <w:noProof/>
          <w:sz w:val="20"/>
          <w:szCs w:val="20"/>
        </w:rPr>
        <w:t>(Richards et al., 2010)</w:t>
      </w:r>
      <w:r w:rsidRPr="00072C46">
        <w:rPr>
          <w:sz w:val="20"/>
          <w:szCs w:val="20"/>
        </w:rPr>
        <w:fldChar w:fldCharType="end"/>
      </w:r>
    </w:p>
    <w:p w14:paraId="70ADC5ED" w14:textId="77777777" w:rsidR="00C26F8A" w:rsidRPr="00072C46" w:rsidRDefault="00C26F8A" w:rsidP="00C26F8A">
      <w:pPr>
        <w:rPr>
          <w:sz w:val="20"/>
          <w:szCs w:val="20"/>
        </w:rPr>
      </w:pPr>
      <w:r w:rsidRPr="00072C46">
        <w:rPr>
          <w:sz w:val="20"/>
          <w:szCs w:val="20"/>
        </w:rPr>
        <w:t xml:space="preserve">Figure 2: How MLAT works </w:t>
      </w:r>
      <w:r w:rsidRPr="00072C46">
        <w:rPr>
          <w:sz w:val="20"/>
          <w:szCs w:val="20"/>
        </w:rPr>
        <w:fldChar w:fldCharType="begin" w:fldLock="1"/>
      </w:r>
      <w:r w:rsidRPr="00072C46">
        <w:rPr>
          <w:sz w:val="20"/>
          <w:szCs w:val="20"/>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sidRPr="00072C46">
        <w:rPr>
          <w:sz w:val="20"/>
          <w:szCs w:val="20"/>
        </w:rPr>
        <w:fldChar w:fldCharType="separate"/>
      </w:r>
      <w:r w:rsidRPr="00072C46">
        <w:rPr>
          <w:noProof/>
          <w:sz w:val="20"/>
          <w:szCs w:val="20"/>
        </w:rPr>
        <w:t>(“Multilateration (MLAT) - FlightAware,” 2019)</w:t>
      </w:r>
      <w:r w:rsidRPr="00072C46">
        <w:rPr>
          <w:sz w:val="20"/>
          <w:szCs w:val="20"/>
        </w:rPr>
        <w:fldChar w:fldCharType="end"/>
      </w:r>
    </w:p>
    <w:p w14:paraId="558F18BF" w14:textId="77777777" w:rsidR="00C26F8A" w:rsidRPr="00072C46" w:rsidRDefault="00C26F8A" w:rsidP="00C26F8A">
      <w:pPr>
        <w:rPr>
          <w:sz w:val="20"/>
          <w:szCs w:val="20"/>
          <w:shd w:val="clear" w:color="auto" w:fill="FFFFFF"/>
        </w:rPr>
      </w:pPr>
      <w:r w:rsidRPr="00072C46">
        <w:rPr>
          <w:sz w:val="20"/>
          <w:szCs w:val="20"/>
          <w:shd w:val="clear" w:color="auto" w:fill="FFFFFF"/>
        </w:rPr>
        <w:t xml:space="preserve">Figure 3: 27 </w:t>
      </w:r>
      <w:proofErr w:type="spellStart"/>
      <w:r w:rsidRPr="00072C46">
        <w:rPr>
          <w:sz w:val="20"/>
          <w:szCs w:val="20"/>
          <w:shd w:val="clear" w:color="auto" w:fill="FFFFFF"/>
        </w:rPr>
        <w:t>OpenSky</w:t>
      </w:r>
      <w:proofErr w:type="spellEnd"/>
      <w:r w:rsidRPr="00072C46">
        <w:rPr>
          <w:sz w:val="20"/>
          <w:szCs w:val="20"/>
          <w:shd w:val="clear" w:color="auto" w:fill="FFFFFF"/>
        </w:rPr>
        <w:t xml:space="preserve"> Network sensors 2017 </w:t>
      </w:r>
      <w:r w:rsidRPr="00072C46">
        <w:rPr>
          <w:sz w:val="20"/>
          <w:szCs w:val="20"/>
          <w:shd w:val="clear" w:color="auto" w:fill="FFFFFF"/>
        </w:rPr>
        <w:fldChar w:fldCharType="begin" w:fldLock="1"/>
      </w:r>
      <w:r w:rsidRPr="00072C46">
        <w:rPr>
          <w:sz w:val="20"/>
          <w:szCs w:val="20"/>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sidRPr="00072C46">
        <w:rPr>
          <w:sz w:val="20"/>
          <w:szCs w:val="20"/>
          <w:shd w:val="clear" w:color="auto" w:fill="FFFFFF"/>
        </w:rPr>
        <w:fldChar w:fldCharType="separate"/>
      </w:r>
      <w:r w:rsidRPr="00072C46">
        <w:rPr>
          <w:noProof/>
          <w:sz w:val="20"/>
          <w:szCs w:val="20"/>
          <w:shd w:val="clear" w:color="auto" w:fill="FFFFFF"/>
        </w:rPr>
        <w:t>(Strohmeier et al., 2015)</w:t>
      </w:r>
      <w:r w:rsidRPr="00072C46">
        <w:rPr>
          <w:sz w:val="20"/>
          <w:szCs w:val="20"/>
          <w:shd w:val="clear" w:color="auto" w:fill="FFFFFF"/>
        </w:rPr>
        <w:fldChar w:fldCharType="end"/>
      </w:r>
    </w:p>
    <w:p w14:paraId="6DB536C5" w14:textId="77777777" w:rsidR="00C26F8A" w:rsidRPr="00072C46" w:rsidRDefault="00C26F8A" w:rsidP="00C26F8A">
      <w:pPr>
        <w:rPr>
          <w:sz w:val="20"/>
          <w:szCs w:val="20"/>
          <w:shd w:val="clear" w:color="auto" w:fill="FFFFFF"/>
        </w:rPr>
      </w:pPr>
      <w:r w:rsidRPr="00072C46">
        <w:rPr>
          <w:sz w:val="20"/>
          <w:szCs w:val="20"/>
          <w:shd w:val="clear" w:color="auto" w:fill="FFFFFF"/>
        </w:rPr>
        <w:t xml:space="preserve">Figure 4: </w:t>
      </w:r>
      <w:proofErr w:type="spellStart"/>
      <w:r w:rsidRPr="00072C46">
        <w:rPr>
          <w:sz w:val="20"/>
          <w:szCs w:val="20"/>
          <w:shd w:val="clear" w:color="auto" w:fill="FFFFFF"/>
        </w:rPr>
        <w:t>OpenSky</w:t>
      </w:r>
      <w:proofErr w:type="spellEnd"/>
      <w:r w:rsidRPr="00072C46">
        <w:rPr>
          <w:sz w:val="20"/>
          <w:szCs w:val="20"/>
          <w:shd w:val="clear" w:color="auto" w:fill="FFFFFF"/>
        </w:rPr>
        <w:t xml:space="preserve"> world-wide coverage </w:t>
      </w:r>
      <w:r w:rsidRPr="00072C46">
        <w:rPr>
          <w:sz w:val="20"/>
          <w:szCs w:val="20"/>
          <w:shd w:val="clear" w:color="auto" w:fill="FFFFFF"/>
        </w:rPr>
        <w:fldChar w:fldCharType="begin" w:fldLock="1"/>
      </w:r>
      <w:r w:rsidRPr="00072C46">
        <w:rPr>
          <w:sz w:val="20"/>
          <w:szCs w:val="20"/>
          <w:shd w:val="clear" w:color="auto" w:fill="FFFFFF"/>
        </w:rPr>
        <w:instrText>ADDIN CSL_CITATION {"citationItems":[{"id":"ITEM-1","itemData":{"URL":"https://www.researchgate.net/figure/OpenSkys-reception-coverage-July-2017-based-on-crowdsourced-ADS-B-and-Mode-S-sensors_fig4_321889869","accessed":{"date-parts":[["2019","10","31"]]},"id":"ITEM-1","issued":{"date-parts":[["0"]]},"title":"OpenSky's reception coverage (July 2017) based on crowdsourced ADS-B... | Download Scientific Diagram","type":"webpage"},"uris":["http://www.mendeley.com/documents/?uuid=30d6b307-b51a-3c3c-bbc8-f402c58f80dc"]}],"mendeley":{"formattedCitation":"(“OpenSky’s reception coverage (July 2017) based on crowdsourced ADS-B... | Download Scientific Diagram,” n.d.)","manualFormatting":"(“OpenSky’s reception coverage (July 2017) based on crowdsourced ADS-B... | Download Scientific Diagram,” 2019)","plainTextFormattedCitation":"(“OpenSky’s reception coverage (July 2017) based on crowdsourced ADS-B... | Download Scientific Diagram,” n.d.)","previouslyFormattedCitation":"(“OpenSky’s reception coverage (July 2017) based on crowdsourced ADS-B... | Download Scientific Diagram,” n.d.)"},"properties":{"noteIndex":0},"schema":"https://github.com/citation-style-language/schema/raw/master/csl-citation.json"}</w:instrText>
      </w:r>
      <w:r w:rsidRPr="00072C46">
        <w:rPr>
          <w:sz w:val="20"/>
          <w:szCs w:val="20"/>
          <w:shd w:val="clear" w:color="auto" w:fill="FFFFFF"/>
        </w:rPr>
        <w:fldChar w:fldCharType="separate"/>
      </w:r>
      <w:r w:rsidRPr="00072C46">
        <w:rPr>
          <w:noProof/>
          <w:sz w:val="20"/>
          <w:szCs w:val="20"/>
          <w:shd w:val="clear" w:color="auto" w:fill="FFFFFF"/>
        </w:rPr>
        <w:t>(“OpenSky’s reception coverage (July 2017) based on crowdsourced ADS-B... | Download Scientific Diagram,” 2019)</w:t>
      </w:r>
      <w:r w:rsidRPr="00072C46">
        <w:rPr>
          <w:sz w:val="20"/>
          <w:szCs w:val="20"/>
          <w:shd w:val="clear" w:color="auto" w:fill="FFFFFF"/>
        </w:rPr>
        <w:fldChar w:fldCharType="end"/>
      </w:r>
    </w:p>
    <w:p w14:paraId="5C03062C" w14:textId="77777777" w:rsidR="00C26F8A" w:rsidRPr="00072C46" w:rsidRDefault="00C26F8A" w:rsidP="00C26F8A">
      <w:pPr>
        <w:rPr>
          <w:color w:val="000000"/>
          <w:sz w:val="20"/>
          <w:szCs w:val="20"/>
        </w:rPr>
      </w:pPr>
      <w:r w:rsidRPr="00072C46">
        <w:rPr>
          <w:color w:val="000000"/>
          <w:sz w:val="20"/>
          <w:szCs w:val="20"/>
        </w:rPr>
        <w:t xml:space="preserve">Figure 5: FlightAware ADS-B/MLAT coverage </w:t>
      </w:r>
      <w:r w:rsidRPr="00072C46">
        <w:rPr>
          <w:color w:val="000000"/>
          <w:sz w:val="20"/>
          <w:szCs w:val="20"/>
        </w:rPr>
        <w:fldChar w:fldCharType="begin" w:fldLock="1"/>
      </w:r>
      <w:r w:rsidRPr="00072C46">
        <w:rPr>
          <w:color w:val="000000"/>
          <w:sz w:val="20"/>
          <w:szCs w:val="20"/>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sidRPr="00072C46">
        <w:rPr>
          <w:color w:val="000000"/>
          <w:sz w:val="20"/>
          <w:szCs w:val="20"/>
        </w:rPr>
        <w:fldChar w:fldCharType="separate"/>
      </w:r>
      <w:r w:rsidRPr="00072C46">
        <w:rPr>
          <w:noProof/>
          <w:color w:val="000000"/>
          <w:sz w:val="20"/>
          <w:szCs w:val="20"/>
        </w:rPr>
        <w:t>(“FlightAware ADS-B Coverage Map - FlightAware,” 2019)</w:t>
      </w:r>
      <w:r w:rsidRPr="00072C46">
        <w:rPr>
          <w:color w:val="000000"/>
          <w:sz w:val="20"/>
          <w:szCs w:val="20"/>
        </w:rPr>
        <w:fldChar w:fldCharType="end"/>
      </w:r>
    </w:p>
    <w:p w14:paraId="7B10A152" w14:textId="77777777" w:rsidR="00C26F8A" w:rsidRPr="00072C46" w:rsidRDefault="00C26F8A" w:rsidP="00C26F8A">
      <w:pPr>
        <w:rPr>
          <w:color w:val="000000"/>
          <w:sz w:val="20"/>
          <w:szCs w:val="20"/>
        </w:rPr>
      </w:pPr>
      <w:r w:rsidRPr="00072C46">
        <w:rPr>
          <w:color w:val="000000"/>
          <w:sz w:val="20"/>
          <w:szCs w:val="20"/>
        </w:rPr>
        <w:t xml:space="preserve">Figure 6: FlightAware satellite coverage </w:t>
      </w:r>
      <w:r w:rsidRPr="00072C46">
        <w:rPr>
          <w:color w:val="000000"/>
          <w:sz w:val="20"/>
          <w:szCs w:val="20"/>
        </w:rPr>
        <w:fldChar w:fldCharType="begin" w:fldLock="1"/>
      </w:r>
      <w:r w:rsidRPr="00072C46">
        <w:rPr>
          <w:color w:val="000000"/>
          <w:sz w:val="20"/>
          <w:szCs w:val="20"/>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sidRPr="00072C46">
        <w:rPr>
          <w:color w:val="000000"/>
          <w:sz w:val="20"/>
          <w:szCs w:val="20"/>
        </w:rPr>
        <w:fldChar w:fldCharType="separate"/>
      </w:r>
      <w:r w:rsidRPr="00072C46">
        <w:rPr>
          <w:noProof/>
          <w:color w:val="000000"/>
          <w:sz w:val="20"/>
          <w:szCs w:val="20"/>
        </w:rPr>
        <w:t>(“FlightAware ADS-B Coverage Map - FlightAware,” 2019)</w:t>
      </w:r>
      <w:r w:rsidRPr="00072C46">
        <w:rPr>
          <w:color w:val="000000"/>
          <w:sz w:val="20"/>
          <w:szCs w:val="20"/>
        </w:rPr>
        <w:fldChar w:fldCharType="end"/>
      </w:r>
    </w:p>
    <w:p w14:paraId="4809B0BD" w14:textId="77777777" w:rsidR="00C26F8A" w:rsidRPr="00072C46" w:rsidRDefault="00C26F8A" w:rsidP="00C26F8A">
      <w:pPr>
        <w:rPr>
          <w:sz w:val="20"/>
          <w:szCs w:val="20"/>
        </w:rPr>
      </w:pPr>
      <w:r w:rsidRPr="00072C46">
        <w:rPr>
          <w:sz w:val="20"/>
          <w:szCs w:val="20"/>
        </w:rPr>
        <w:t xml:space="preserve">Figure 7: Marker based AR </w:t>
      </w:r>
      <w:r w:rsidRPr="00072C46">
        <w:rPr>
          <w:sz w:val="20"/>
          <w:szCs w:val="20"/>
        </w:rPr>
        <w:fldChar w:fldCharType="begin" w:fldLock="1"/>
      </w:r>
      <w:r w:rsidRPr="00072C46">
        <w:rPr>
          <w:sz w:val="20"/>
          <w:szCs w:val="20"/>
        </w:rPr>
        <w:instrText>ADDIN CSL_CITATION {"citationItems":[{"id":"ITEM-1","itemData":{"URL":"https://www.researchgate.net/figure/example-of-marker-based-AR_fig1_332543647","accessed":{"date-parts":[["2019","11","3"]]},"id":"ITEM-1","issued":{"date-parts":[["0"]]},"title":"example of marker-based AR | Download Scientific Diagram","type":"webpage"},"uris":["http://www.mendeley.com/documents/?uuid=948fdfb2-7a69-386c-8562-4859fe291d6f"]}],"mendeley":{"formattedCitation":"(“example of marker-based AR | Download Scientific Diagram,” n.d.)","manualFormatting":"(“example of marker-based AR | Download Scientific Diagram,” 2019)","plainTextFormattedCitation":"(“example of marker-based AR | Download Scientific Diagram,” n.d.)","previouslyFormattedCitation":"(“example of marker-based AR | Download Scientific Diagram,” n.d.)"},"properties":{"noteIndex":0},"schema":"https://github.com/citation-style-language/schema/raw/master/csl-citation.json"}</w:instrText>
      </w:r>
      <w:r w:rsidRPr="00072C46">
        <w:rPr>
          <w:sz w:val="20"/>
          <w:szCs w:val="20"/>
        </w:rPr>
        <w:fldChar w:fldCharType="separate"/>
      </w:r>
      <w:r w:rsidRPr="00072C46">
        <w:rPr>
          <w:noProof/>
          <w:sz w:val="20"/>
          <w:szCs w:val="20"/>
        </w:rPr>
        <w:t>(“example of marker-based AR | Download Scientific Diagram,” 2019)</w:t>
      </w:r>
      <w:r w:rsidRPr="00072C46">
        <w:rPr>
          <w:sz w:val="20"/>
          <w:szCs w:val="20"/>
        </w:rPr>
        <w:fldChar w:fldCharType="end"/>
      </w:r>
    </w:p>
    <w:p w14:paraId="36CE1681" w14:textId="77777777" w:rsidR="00C26F8A" w:rsidRPr="00072C46" w:rsidRDefault="00C26F8A" w:rsidP="00C26F8A">
      <w:pPr>
        <w:rPr>
          <w:sz w:val="20"/>
          <w:szCs w:val="20"/>
        </w:rPr>
      </w:pPr>
      <w:r w:rsidRPr="00072C46">
        <w:rPr>
          <w:sz w:val="20"/>
          <w:szCs w:val="20"/>
        </w:rPr>
        <w:t xml:space="preserve">Figure 8: Location based AR </w:t>
      </w:r>
      <w:r w:rsidRPr="00072C46">
        <w:rPr>
          <w:sz w:val="20"/>
          <w:szCs w:val="20"/>
        </w:rPr>
        <w:fldChar w:fldCharType="begin" w:fldLock="1"/>
      </w:r>
      <w:r w:rsidRPr="00072C46">
        <w:rPr>
          <w:sz w:val="20"/>
          <w:szCs w:val="20"/>
        </w:rPr>
        <w:instrText>ADDIN CSL_CITATION {"citationItems":[{"id":"ITEM-1","itemData":{"URL":"https://blog.vakoms.com/everything-you-need-to-knowto-build-location-based-ar-app/","accessed":{"date-parts":[["2019","11","3"]]},"author":[{"dropping-particle":"","family":"Vakoms","given":"","non-dropping-particle":"","parse-names":false,"suffix":""}],"id":"ITEM-1","issued":{"date-parts":[["2019"]]},"title":"Everything You Need to Know to Build Location-Based AR App (Updated)","type":"webpage"},"uris":["http://www.mendeley.com/documents/?uuid=d2b79f26-f890-3523-bfa4-62f2c4b7e34a"]}],"mendeley":{"formattedCitation":"(Vakoms, 2019)","plainTextFormattedCitation":"(Vakoms, 2019)","previouslyFormattedCitation":"(Vakoms, 2019)"},"properties":{"noteIndex":0},"schema":"https://github.com/citation-style-language/schema/raw/master/csl-citation.json"}</w:instrText>
      </w:r>
      <w:r w:rsidRPr="00072C46">
        <w:rPr>
          <w:sz w:val="20"/>
          <w:szCs w:val="20"/>
        </w:rPr>
        <w:fldChar w:fldCharType="separate"/>
      </w:r>
      <w:r w:rsidRPr="00072C46">
        <w:rPr>
          <w:noProof/>
          <w:sz w:val="20"/>
          <w:szCs w:val="20"/>
        </w:rPr>
        <w:t>(Vakoms, 2019)</w:t>
      </w:r>
      <w:r w:rsidRPr="00072C46">
        <w:rPr>
          <w:sz w:val="20"/>
          <w:szCs w:val="20"/>
        </w:rPr>
        <w:fldChar w:fldCharType="end"/>
      </w:r>
    </w:p>
    <w:p w14:paraId="1B423685" w14:textId="77777777" w:rsidR="00C26F8A" w:rsidRPr="00072C46" w:rsidRDefault="00C26F8A" w:rsidP="00C26F8A">
      <w:pPr>
        <w:rPr>
          <w:sz w:val="20"/>
          <w:szCs w:val="20"/>
        </w:rPr>
      </w:pPr>
      <w:r w:rsidRPr="00072C46">
        <w:rPr>
          <w:sz w:val="20"/>
          <w:szCs w:val="20"/>
        </w:rPr>
        <w:t xml:space="preserve">Figure 9: Uber colour palette </w:t>
      </w:r>
      <w:r w:rsidRPr="00072C46">
        <w:rPr>
          <w:sz w:val="20"/>
          <w:szCs w:val="20"/>
        </w:rPr>
        <w:fldChar w:fldCharType="begin" w:fldLock="1"/>
      </w:r>
      <w:r w:rsidRPr="00072C46">
        <w:rPr>
          <w:sz w:val="20"/>
          <w:szCs w:val="20"/>
        </w:rPr>
        <w:instrText>ADDIN CSL_CITATION {"citationItems":[{"id":"ITEM-1","itemData":{"URL":"https://piktochart.com/blog/inspirational-brand-colors/","accessed":{"date-parts":[["2019","11","7"]]},"id":"ITEM-1","issued":{"date-parts":[["0"]]},"title":"31 Inspirational Brand Colors And How To Use Them | Piktochart Blog | Piktochart","type":"webpage"},"uris":["http://www.mendeley.com/documents/?uuid=48fa563f-9913-3c85-82d4-cc046622b546"]}],"mendeley":{"formattedCitation":"(“31 Inspirational Brand Colors And How To Use Them | Piktochart Blog | Piktochart,” n.d.)","manualFormatting":"(“31 Inspirational Brand Colors And How To Use Them | Piktochart Blog | Piktochart,” 2019)","plainTextFormattedCitation":"(“31 Inspirational Brand Colors And How To Use Them | Piktochart Blog | Piktochart,” n.d.)","previouslyFormattedCitation":"(“31 Inspirational Brand Colors And How To Use Them | Piktochart Blog | Piktochart,” n.d.)"},"properties":{"noteIndex":0},"schema":"https://github.com/citation-style-language/schema/raw/master/csl-citation.json"}</w:instrText>
      </w:r>
      <w:r w:rsidRPr="00072C46">
        <w:rPr>
          <w:sz w:val="20"/>
          <w:szCs w:val="20"/>
        </w:rPr>
        <w:fldChar w:fldCharType="separate"/>
      </w:r>
      <w:r w:rsidRPr="00072C46">
        <w:rPr>
          <w:noProof/>
          <w:sz w:val="20"/>
          <w:szCs w:val="20"/>
        </w:rPr>
        <w:t>(“31 Inspirational Brand Colors And How To Use Them | Piktochart Blog | Piktochart,” 2019)</w:t>
      </w:r>
      <w:r w:rsidRPr="00072C46">
        <w:rPr>
          <w:sz w:val="20"/>
          <w:szCs w:val="20"/>
        </w:rPr>
        <w:fldChar w:fldCharType="end"/>
      </w:r>
    </w:p>
    <w:p w14:paraId="5632561F" w14:textId="77777777" w:rsidR="00C26F8A" w:rsidRPr="00072C46" w:rsidRDefault="00C26F8A" w:rsidP="00C26F8A">
      <w:pPr>
        <w:rPr>
          <w:sz w:val="20"/>
          <w:szCs w:val="20"/>
        </w:rPr>
      </w:pPr>
      <w:r w:rsidRPr="00072C46">
        <w:rPr>
          <w:sz w:val="20"/>
          <w:szCs w:val="20"/>
        </w:rPr>
        <w:t xml:space="preserve">Figure 10: </w:t>
      </w:r>
      <w:proofErr w:type="spellStart"/>
      <w:r w:rsidRPr="00072C46">
        <w:rPr>
          <w:sz w:val="20"/>
          <w:szCs w:val="20"/>
        </w:rPr>
        <w:t>Heetch</w:t>
      </w:r>
      <w:proofErr w:type="spellEnd"/>
      <w:r w:rsidRPr="00072C46">
        <w:rPr>
          <w:sz w:val="20"/>
          <w:szCs w:val="20"/>
        </w:rPr>
        <w:t xml:space="preserve"> logo </w:t>
      </w:r>
      <w:r w:rsidRPr="00072C46">
        <w:rPr>
          <w:sz w:val="20"/>
          <w:szCs w:val="20"/>
        </w:rPr>
        <w:fldChar w:fldCharType="begin" w:fldLock="1"/>
      </w:r>
      <w:r w:rsidRPr="00072C46">
        <w:rPr>
          <w:sz w:val="20"/>
          <w:szCs w:val="20"/>
        </w:rPr>
        <w:instrText>ADDIN CSL_CITATION {"citationItems":[{"id":"ITEM-1","itemData":{"URL":"https://www.pinterest.co.uk/pin/672584525572462544/","accessed":{"date-parts":[["2019","11","7"]]},"id":"ITEM-1","issued":{"date-parts":[["0"]]},"title":"Heetch raises $12 million to reboot its ridesharing service | Tech | Tech companies, Tech, Company logo","type":"webpage"},"uris":["http://www.mendeley.com/documents/?uuid=c5d196e6-19a0-3b61-bc71-e76f3b7e2ebe"]}],"mendeley":{"formattedCitation":"(“Heetch raises $12 million to reboot its ridesharing service | Tech | Tech companies, Tech, Company logo,” n.d.)","plainTextFormattedCitation":"(“Heetch raises $12 million to reboot its ridesharing service | Tech | Tech companies, Tech, Company logo,” n.d.)","previouslyFormattedCitation":"(“Heetch raises $12 million to reboot its ridesharing service | Tech | Tech companies, Tech, Company logo,” n.d.)"},"properties":{"noteIndex":0},"schema":"https://github.com/citation-style-language/schema/raw/master/csl-citation.json"}</w:instrText>
      </w:r>
      <w:r w:rsidRPr="00072C46">
        <w:rPr>
          <w:sz w:val="20"/>
          <w:szCs w:val="20"/>
        </w:rPr>
        <w:fldChar w:fldCharType="separate"/>
      </w:r>
      <w:r w:rsidRPr="00072C46">
        <w:rPr>
          <w:noProof/>
          <w:sz w:val="20"/>
          <w:szCs w:val="20"/>
        </w:rPr>
        <w:t xml:space="preserve">(“Heetch raises $12 million to reboot its ridesharing service | Tech | Tech companies, Tech, Company logo,” </w:t>
      </w:r>
      <w:r>
        <w:rPr>
          <w:noProof/>
          <w:sz w:val="20"/>
          <w:szCs w:val="20"/>
        </w:rPr>
        <w:t>2019</w:t>
      </w:r>
      <w:r w:rsidRPr="00072C46">
        <w:rPr>
          <w:noProof/>
          <w:sz w:val="20"/>
          <w:szCs w:val="20"/>
        </w:rPr>
        <w:t>)</w:t>
      </w:r>
      <w:r w:rsidRPr="00072C46">
        <w:rPr>
          <w:sz w:val="20"/>
          <w:szCs w:val="20"/>
        </w:rPr>
        <w:fldChar w:fldCharType="end"/>
      </w:r>
    </w:p>
    <w:p w14:paraId="2554C3C8" w14:textId="3FE78AED" w:rsidR="001664F1" w:rsidRDefault="001664F1"/>
    <w:p w14:paraId="30C97393" w14:textId="3B63A133" w:rsidR="001664F1" w:rsidRDefault="001664F1"/>
    <w:p w14:paraId="782BF059" w14:textId="48B089D5" w:rsidR="001664F1" w:rsidRDefault="001664F1"/>
    <w:p w14:paraId="37A481D4" w14:textId="3D156680" w:rsidR="001664F1" w:rsidRDefault="001664F1"/>
    <w:p w14:paraId="790A1716" w14:textId="132497FD" w:rsidR="001664F1" w:rsidRDefault="001664F1"/>
    <w:p w14:paraId="7DE77516" w14:textId="3383C554" w:rsidR="001664F1" w:rsidRDefault="001664F1"/>
    <w:p w14:paraId="6135F690" w14:textId="6E40E45A" w:rsidR="001664F1" w:rsidRDefault="001664F1"/>
    <w:p w14:paraId="4A853C11" w14:textId="745E3D40" w:rsidR="001664F1" w:rsidRDefault="001664F1"/>
    <w:p w14:paraId="5E60C1B9" w14:textId="40F4D19D" w:rsidR="001664F1" w:rsidRDefault="001664F1"/>
    <w:p w14:paraId="0B1A5419" w14:textId="0C18F151" w:rsidR="001664F1" w:rsidRDefault="001664F1"/>
    <w:p w14:paraId="33EE66AD" w14:textId="5BE5C1CE" w:rsidR="001664F1" w:rsidRDefault="001664F1"/>
    <w:p w14:paraId="1848D634" w14:textId="3D4E3E9D" w:rsidR="001664F1" w:rsidRDefault="001664F1"/>
    <w:p w14:paraId="7DC4EFF0" w14:textId="0735C167" w:rsidR="001664F1" w:rsidRDefault="001664F1"/>
    <w:p w14:paraId="34493F98" w14:textId="79198661" w:rsidR="001664F1" w:rsidRDefault="001664F1"/>
    <w:p w14:paraId="6345211C" w14:textId="6E142256" w:rsidR="001664F1" w:rsidRDefault="001664F1"/>
    <w:p w14:paraId="15761E0D" w14:textId="6F6BA645" w:rsidR="001664F1" w:rsidRDefault="001664F1"/>
    <w:p w14:paraId="0FD6A532" w14:textId="388C3A05" w:rsidR="001664F1" w:rsidRDefault="001664F1"/>
    <w:p w14:paraId="769A96E6" w14:textId="239BE187" w:rsidR="001664F1" w:rsidRDefault="001664F1"/>
    <w:p w14:paraId="2E27C825" w14:textId="4735ED96" w:rsidR="001664F1" w:rsidRDefault="001664F1"/>
    <w:p w14:paraId="77E616A1" w14:textId="50FF1D0B" w:rsidR="001664F1" w:rsidRDefault="001664F1" w:rsidP="001664F1"/>
    <w:p w14:paraId="04FF6B2F" w14:textId="5C45C7D4" w:rsidR="001664F1" w:rsidRDefault="00EA5532" w:rsidP="001664F1">
      <w:pPr>
        <w:rPr>
          <w:rFonts w:cstheme="minorHAnsi"/>
          <w:color w:val="2F5496" w:themeColor="accent1" w:themeShade="BF"/>
          <w:sz w:val="72"/>
          <w:szCs w:val="72"/>
        </w:rPr>
      </w:pPr>
      <w:r>
        <w:rPr>
          <w:rFonts w:cstheme="minorHAnsi"/>
          <w:color w:val="2F5496" w:themeColor="accent1" w:themeShade="BF"/>
          <w:sz w:val="72"/>
          <w:szCs w:val="72"/>
        </w:rPr>
        <w:lastRenderedPageBreak/>
        <w:t xml:space="preserve">1 </w:t>
      </w:r>
      <w:r w:rsidR="001664F1">
        <w:rPr>
          <w:rFonts w:cstheme="minorHAnsi"/>
          <w:color w:val="2F5496" w:themeColor="accent1" w:themeShade="BF"/>
          <w:sz w:val="72"/>
          <w:szCs w:val="72"/>
        </w:rPr>
        <w:t>Introduction</w:t>
      </w:r>
    </w:p>
    <w:p w14:paraId="55BF90A9" w14:textId="77777777" w:rsidR="001664F1" w:rsidRPr="002203DB" w:rsidRDefault="001664F1" w:rsidP="001664F1">
      <w:pPr>
        <w:rPr>
          <w:rFonts w:cstheme="minorHAnsi"/>
          <w:color w:val="2F5496" w:themeColor="accent1" w:themeShade="BF"/>
          <w:sz w:val="20"/>
          <w:szCs w:val="20"/>
        </w:rPr>
      </w:pPr>
    </w:p>
    <w:p w14:paraId="311D9224" w14:textId="77777777" w:rsidR="001664F1" w:rsidRPr="00E416DA" w:rsidRDefault="001664F1" w:rsidP="001664F1">
      <w:pPr>
        <w:shd w:val="clear" w:color="auto" w:fill="D9E2F3" w:themeFill="accent1" w:themeFillTint="33"/>
        <w:rPr>
          <w:rFonts w:cstheme="minorHAnsi"/>
          <w:color w:val="2F5496" w:themeColor="accent1" w:themeShade="BF"/>
          <w:sz w:val="28"/>
          <w:szCs w:val="28"/>
        </w:rPr>
      </w:pPr>
    </w:p>
    <w:p w14:paraId="78BDA27C" w14:textId="27CE6A15" w:rsidR="001664F1" w:rsidRDefault="001664F1" w:rsidP="001664F1"/>
    <w:p w14:paraId="34C8813F" w14:textId="0B130AA8" w:rsidR="001664F1" w:rsidRDefault="001664F1" w:rsidP="001664F1"/>
    <w:p w14:paraId="748C8E6B" w14:textId="4F409256" w:rsidR="001664F1" w:rsidRDefault="001664F1" w:rsidP="001664F1"/>
    <w:p w14:paraId="7B3AC3A2" w14:textId="18700841" w:rsidR="001664F1" w:rsidRDefault="001664F1" w:rsidP="001664F1"/>
    <w:p w14:paraId="1CF95665" w14:textId="24741DAF" w:rsidR="001664F1" w:rsidRDefault="001664F1" w:rsidP="001664F1"/>
    <w:p w14:paraId="15A396DF" w14:textId="3FDFA9C0" w:rsidR="001664F1" w:rsidRDefault="001664F1" w:rsidP="001664F1"/>
    <w:p w14:paraId="02800232" w14:textId="03E0EAAB" w:rsidR="001664F1" w:rsidRDefault="001664F1" w:rsidP="001664F1"/>
    <w:p w14:paraId="669765EE" w14:textId="592E5B0E" w:rsidR="001664F1" w:rsidRDefault="001664F1" w:rsidP="001664F1"/>
    <w:p w14:paraId="6267FF73" w14:textId="4ABFD709" w:rsidR="001664F1" w:rsidRDefault="001664F1" w:rsidP="001664F1"/>
    <w:p w14:paraId="3CA96291" w14:textId="4937168A" w:rsidR="001664F1" w:rsidRDefault="001664F1" w:rsidP="001664F1"/>
    <w:p w14:paraId="61687902" w14:textId="7FF72980" w:rsidR="001664F1" w:rsidRDefault="001664F1" w:rsidP="001664F1"/>
    <w:p w14:paraId="4800034B" w14:textId="438B2E63" w:rsidR="001664F1" w:rsidRDefault="001664F1" w:rsidP="001664F1"/>
    <w:p w14:paraId="4D7F5325" w14:textId="28A5A1B6" w:rsidR="001664F1" w:rsidRDefault="001664F1" w:rsidP="001664F1"/>
    <w:p w14:paraId="753992D7" w14:textId="3CC32623" w:rsidR="001664F1" w:rsidRDefault="001664F1" w:rsidP="001664F1"/>
    <w:p w14:paraId="259AD313" w14:textId="3FA048E2" w:rsidR="001664F1" w:rsidRDefault="001664F1" w:rsidP="001664F1"/>
    <w:p w14:paraId="0318DCCC" w14:textId="6BDB37A7" w:rsidR="001664F1" w:rsidRDefault="001664F1" w:rsidP="001664F1"/>
    <w:p w14:paraId="53F2EEB1" w14:textId="29BBD1CC" w:rsidR="001664F1" w:rsidRDefault="001664F1" w:rsidP="001664F1"/>
    <w:p w14:paraId="256C3C41" w14:textId="4450457B" w:rsidR="001664F1" w:rsidRDefault="001664F1" w:rsidP="001664F1"/>
    <w:p w14:paraId="56865E8B" w14:textId="7BE5D2AF" w:rsidR="001664F1" w:rsidRDefault="001664F1" w:rsidP="001664F1"/>
    <w:p w14:paraId="3AD07BC3" w14:textId="6B28A8CD" w:rsidR="001664F1" w:rsidRDefault="001664F1" w:rsidP="001664F1"/>
    <w:p w14:paraId="11E0ACD2" w14:textId="7352C0F0" w:rsidR="001664F1" w:rsidRDefault="001664F1" w:rsidP="001664F1"/>
    <w:p w14:paraId="48C0B06C" w14:textId="233CF52E" w:rsidR="001664F1" w:rsidRDefault="001664F1" w:rsidP="001664F1"/>
    <w:p w14:paraId="7496A64C" w14:textId="5276A17A" w:rsidR="001664F1" w:rsidRDefault="001664F1" w:rsidP="001664F1"/>
    <w:p w14:paraId="2C1DA681" w14:textId="08896CE5" w:rsidR="001664F1" w:rsidRDefault="001664F1" w:rsidP="001664F1"/>
    <w:p w14:paraId="1B23525A" w14:textId="351B1346" w:rsidR="001664F1" w:rsidRDefault="001664F1" w:rsidP="001664F1"/>
    <w:p w14:paraId="6ABF3054" w14:textId="43AE06CB" w:rsidR="001664F1" w:rsidRDefault="001664F1" w:rsidP="001664F1"/>
    <w:p w14:paraId="06477264" w14:textId="7DFC153B" w:rsidR="001664F1" w:rsidRDefault="001664F1" w:rsidP="001664F1"/>
    <w:p w14:paraId="4AC76D65" w14:textId="5FBCAA5C" w:rsidR="001664F1" w:rsidRDefault="001664F1" w:rsidP="001664F1"/>
    <w:p w14:paraId="63E07020" w14:textId="343A5A43" w:rsidR="001664F1" w:rsidRDefault="001664F1" w:rsidP="001664F1"/>
    <w:p w14:paraId="3DA57FA0" w14:textId="111DFB50" w:rsidR="001664F1" w:rsidRDefault="001664F1" w:rsidP="001664F1"/>
    <w:p w14:paraId="463EEBE7" w14:textId="76ECCD76" w:rsidR="001664F1" w:rsidRDefault="001664F1" w:rsidP="001664F1"/>
    <w:p w14:paraId="7593322F" w14:textId="2AF91AE7" w:rsidR="001664F1" w:rsidRDefault="001664F1" w:rsidP="001664F1"/>
    <w:p w14:paraId="3189E410" w14:textId="11FF12FB" w:rsidR="001664F1" w:rsidRDefault="001664F1" w:rsidP="001664F1"/>
    <w:p w14:paraId="0187E082" w14:textId="54BC8CFA" w:rsidR="001664F1" w:rsidRDefault="001664F1" w:rsidP="001664F1"/>
    <w:p w14:paraId="60794409" w14:textId="2734042F" w:rsidR="001664F1" w:rsidRDefault="001664F1" w:rsidP="001664F1"/>
    <w:p w14:paraId="11913CAB" w14:textId="0BD12B70" w:rsidR="001664F1" w:rsidRDefault="001664F1" w:rsidP="001664F1"/>
    <w:p w14:paraId="727C2DD1" w14:textId="20F6ABBB" w:rsidR="001664F1" w:rsidRDefault="001664F1" w:rsidP="001664F1"/>
    <w:p w14:paraId="3226E1B4" w14:textId="18AD75C8" w:rsidR="001664F1" w:rsidRDefault="001664F1" w:rsidP="001664F1"/>
    <w:p w14:paraId="518C46C2" w14:textId="0D8356CC" w:rsidR="001664F1" w:rsidRDefault="001664F1" w:rsidP="001664F1"/>
    <w:p w14:paraId="02A58D2E" w14:textId="2425D29D" w:rsidR="001664F1" w:rsidRDefault="001664F1" w:rsidP="001664F1"/>
    <w:p w14:paraId="74ADE08A" w14:textId="77777777" w:rsidR="001664F1" w:rsidRDefault="001664F1" w:rsidP="001664F1">
      <w:pPr>
        <w:rPr>
          <w:rFonts w:cstheme="minorHAnsi"/>
          <w:sz w:val="56"/>
          <w:szCs w:val="56"/>
        </w:rPr>
      </w:pPr>
    </w:p>
    <w:p w14:paraId="4D8C099D" w14:textId="263F0E6B" w:rsidR="001664F1" w:rsidRDefault="006D69A5" w:rsidP="001664F1">
      <w:pPr>
        <w:rPr>
          <w:rFonts w:cstheme="minorHAnsi"/>
          <w:color w:val="2F5496" w:themeColor="accent1" w:themeShade="BF"/>
          <w:sz w:val="72"/>
          <w:szCs w:val="72"/>
        </w:rPr>
      </w:pPr>
      <w:r>
        <w:rPr>
          <w:rFonts w:cstheme="minorHAnsi"/>
          <w:color w:val="2F5496" w:themeColor="accent1" w:themeShade="BF"/>
          <w:sz w:val="72"/>
          <w:szCs w:val="72"/>
        </w:rPr>
        <w:lastRenderedPageBreak/>
        <w:t xml:space="preserve">2 </w:t>
      </w:r>
      <w:r w:rsidR="001664F1" w:rsidRPr="00E416DA">
        <w:rPr>
          <w:rFonts w:cstheme="minorHAnsi"/>
          <w:color w:val="2F5496" w:themeColor="accent1" w:themeShade="BF"/>
          <w:sz w:val="72"/>
          <w:szCs w:val="72"/>
        </w:rPr>
        <w:t>Literature Review</w:t>
      </w:r>
    </w:p>
    <w:p w14:paraId="1059B311" w14:textId="77777777" w:rsidR="001664F1" w:rsidRPr="002203DB" w:rsidRDefault="001664F1" w:rsidP="001664F1">
      <w:pPr>
        <w:rPr>
          <w:rFonts w:cstheme="minorHAnsi"/>
          <w:color w:val="2F5496" w:themeColor="accent1" w:themeShade="BF"/>
          <w:sz w:val="20"/>
          <w:szCs w:val="20"/>
        </w:rPr>
      </w:pPr>
    </w:p>
    <w:p w14:paraId="5C373D49" w14:textId="77777777" w:rsidR="001664F1" w:rsidRPr="00E416DA" w:rsidRDefault="001664F1" w:rsidP="001664F1">
      <w:pPr>
        <w:shd w:val="clear" w:color="auto" w:fill="D9E2F3" w:themeFill="accent1" w:themeFillTint="33"/>
        <w:rPr>
          <w:rFonts w:cstheme="minorHAnsi"/>
          <w:color w:val="2F5496" w:themeColor="accent1" w:themeShade="BF"/>
          <w:sz w:val="28"/>
          <w:szCs w:val="28"/>
        </w:rPr>
      </w:pPr>
    </w:p>
    <w:p w14:paraId="4E36F681" w14:textId="77777777" w:rsidR="001664F1" w:rsidRDefault="001664F1"/>
    <w:p w14:paraId="2D9B9CAA" w14:textId="77777777" w:rsidR="001664F1" w:rsidRDefault="001664F1">
      <w:r w:rsidRPr="00BE6D73">
        <w:t xml:space="preserve">This chapter aims to research and review the literature surrounding current flight tracking technologies available, flight tracking application programming interfaces using relevant data sources, how augmented reality </w:t>
      </w:r>
      <w:r>
        <w:t xml:space="preserve">is used in mobile applications and </w:t>
      </w:r>
      <w:r w:rsidRPr="00BE6D73">
        <w:t>aids in user experience, and techniques used to assist in the usability of mobile applications.</w:t>
      </w:r>
    </w:p>
    <w:p w14:paraId="45D5EB84" w14:textId="77777777" w:rsidR="001664F1" w:rsidRDefault="001664F1"/>
    <w:p w14:paraId="3AB904EA" w14:textId="4D534300" w:rsidR="001664F1" w:rsidRPr="006D69A5" w:rsidRDefault="001664F1" w:rsidP="006D69A5">
      <w:pPr>
        <w:pStyle w:val="ListParagraph"/>
        <w:numPr>
          <w:ilvl w:val="1"/>
          <w:numId w:val="27"/>
        </w:numPr>
        <w:rPr>
          <w:rFonts w:asciiTheme="minorHAnsi" w:hAnsiTheme="minorHAnsi" w:cstheme="minorHAnsi"/>
          <w:color w:val="2F5496" w:themeColor="accent1" w:themeShade="BF"/>
        </w:rPr>
      </w:pPr>
      <w:r w:rsidRPr="006D69A5">
        <w:rPr>
          <w:rFonts w:asciiTheme="minorHAnsi" w:hAnsiTheme="minorHAnsi" w:cstheme="minorHAnsi"/>
          <w:color w:val="2F5496" w:themeColor="accent1" w:themeShade="BF"/>
        </w:rPr>
        <w:t>Background</w:t>
      </w:r>
    </w:p>
    <w:p w14:paraId="66FE564E" w14:textId="77777777" w:rsidR="001664F1" w:rsidRDefault="001664F1"/>
    <w:p w14:paraId="4641CB3F" w14:textId="77777777" w:rsidR="001664F1" w:rsidRDefault="001664F1" w:rsidP="001664F1">
      <w:r w:rsidRPr="004D1B97">
        <w:t>Multiple flight tracking applications are available for download from the App Store and Google Play, such as FlightAware, Plane Finder, Planes Live, and Flight Tracker. The most profound flight tracking application on the market is Flightradar24, being ranked number one on the App Store in over 130 countries and the number one travel app on the App Store in over 150 countries. The application boasts over 40 million downloads with one of the largest ADS-B networks in the world, with over 20,000 receivers. The application tracks 180,000 flights per day with an active user base of over 2 million users per day. This user base also contains major airlines using the application with other well know names within the industry such as Airbus, Boeing, and Embrae</w:t>
      </w:r>
      <w:r>
        <w:t>r</w:t>
      </w:r>
      <w:r w:rsidRPr="004D1B97">
        <w:t>.</w:t>
      </w:r>
      <w:r>
        <w:t xml:space="preserve"> </w:t>
      </w:r>
      <w:r>
        <w:fldChar w:fldCharType="begin" w:fldLock="1"/>
      </w:r>
      <w:r>
        <w:instrText>ADDIN CSL_CITATION {"citationItems":[{"id":"ITEM-1","itemData":{"URL":"https://www.flightradar24.com/about","accessed":{"date-parts":[["2019","11","6"]]},"id":"ITEM-1","issued":{"date-parts":[["0"]]},"title":"About us - Find out about the world’s most popular flight tracker | Flightradar24","type":"webpage"},"uris":["http://www.mendeley.com/documents/?uuid=ad2c3615-478f-3924-96af-cf49a7b00e14"]}],"mendeley":{"formattedCitation":"(“About us - Find out about the world’s most popular flight tracker | Flightradar24,” n.d.)","manualFormatting":"(“About us - Find out about the world’s most popular flight tracker | Flightradar24,” 2019)","plainTextFormattedCitation":"(“About us - Find out about the world’s most popular flight tracker | Flightradar24,” n.d.)","previouslyFormattedCitation":"(“About us - Find out about the world’s most popular flight tracker | Flightradar24,” n.d.)"},"properties":{"noteIndex":0},"schema":"https://github.com/citation-style-language/schema/raw/master/csl-citation.json"}</w:instrText>
      </w:r>
      <w:r>
        <w:fldChar w:fldCharType="separate"/>
      </w:r>
      <w:r w:rsidRPr="004D1B97">
        <w:rPr>
          <w:noProof/>
        </w:rPr>
        <w:t xml:space="preserve">(“About us - Find out about the world’s most popular flight tracker | Flightradar24,” </w:t>
      </w:r>
      <w:r>
        <w:rPr>
          <w:noProof/>
        </w:rPr>
        <w:t>2019</w:t>
      </w:r>
      <w:r w:rsidRPr="004D1B97">
        <w:rPr>
          <w:noProof/>
        </w:rPr>
        <w:t>)</w:t>
      </w:r>
      <w:r>
        <w:fldChar w:fldCharType="end"/>
      </w:r>
      <w:r>
        <w:t xml:space="preserve"> </w:t>
      </w:r>
    </w:p>
    <w:p w14:paraId="651F12B7" w14:textId="77777777" w:rsidR="001664F1" w:rsidRDefault="001664F1" w:rsidP="001664F1"/>
    <w:p w14:paraId="741DE6B8" w14:textId="77777777" w:rsidR="001664F1" w:rsidRDefault="001664F1" w:rsidP="001664F1">
      <w:r w:rsidRPr="00AE13B3">
        <w:t>The application comes in three forms, standard (free) and premium (Silver/Gold). The standard version enables users to view aircraft in real-time, view departure and arrival times, and search aircraft by flight number, airport, or airline. Additionally, it has content specially targeted towards aviation enthusiasts such as photos of the aircraft being tracked, historical flight data, and a 3D pilot view. The premium version of the application, Silver charged at $1.50 a month and Gold charged at $4 a month, provides users with increased flight history, live weather overlays, aeronautical charts, and other additional features. The application is also supported on Apple Watch and Android Wear for an alternative device choice for the user.</w:t>
      </w:r>
      <w:r>
        <w:t xml:space="preserve"> </w:t>
      </w:r>
      <w:r>
        <w:fldChar w:fldCharType="begin" w:fldLock="1"/>
      </w:r>
      <w:r>
        <w:instrText>ADDIN CSL_CITATION {"citationItems":[{"id":"ITEM-1","itemData":{"URL":"https://www.digitaltrends.com/mobile/best-flight-tracking-apps/","accessed":{"date-parts":[["2019","11","6"]]},"author":[{"dropping-particle":"","family":"Hill","given":"Simon","non-dropping-particle":"","parse-names":false,"suffix":""}],"id":"ITEM-1","issued":{"date-parts":[["2018"]]},"title":"The Best Flight Tracking Apps for iOS and Android | Digital Trends","type":"webpage"},"uris":["http://www.mendeley.com/documents/?uuid=fac3241e-86fc-3ca4-b9b1-4f96e474f180"]}],"mendeley":{"formattedCitation":"(Hill, 2018)","plainTextFormattedCitation":"(Hill, 2018)","previouslyFormattedCitation":"(Hill, 2018)"},"properties":{"noteIndex":0},"schema":"https://github.com/citation-style-language/schema/raw/master/csl-citation.json"}</w:instrText>
      </w:r>
      <w:r>
        <w:fldChar w:fldCharType="separate"/>
      </w:r>
      <w:r w:rsidRPr="00AE13B3">
        <w:rPr>
          <w:noProof/>
        </w:rPr>
        <w:t>(Hill, 2018)</w:t>
      </w:r>
      <w:r>
        <w:fldChar w:fldCharType="end"/>
      </w:r>
    </w:p>
    <w:p w14:paraId="3A2924CB" w14:textId="77777777" w:rsidR="001664F1" w:rsidRPr="004D1B97" w:rsidRDefault="001664F1" w:rsidP="001664F1">
      <w:r w:rsidRPr="004D1B97">
        <w:t xml:space="preserve"> </w:t>
      </w:r>
    </w:p>
    <w:p w14:paraId="577554A4" w14:textId="77777777" w:rsidR="001664F1" w:rsidRDefault="001664F1" w:rsidP="001664F1">
      <w:r w:rsidRPr="004D1B97">
        <w:t xml:space="preserve">Flightradar24 initially started as a hobby in 2006, where a network of ADS-B receivers was built over Northern and Central Europe. However, it was not until 2009, where the network was opened to the public and allowed anyone with an ADS-B receiver to upload data to the network. The network began to cover the globe quickly; however, complete coverage is ongoing. </w:t>
      </w:r>
      <w:r>
        <w:fldChar w:fldCharType="begin" w:fldLock="1"/>
      </w:r>
      <w:r>
        <w:instrText>ADDIN CSL_CITATION {"citationItems":[{"id":"ITEM-1","itemData":{"URL":"https://www.flightradar24.com/about","accessed":{"date-parts":[["2019","11","6"]]},"id":"ITEM-1","issued":{"date-parts":[["0"]]},"title":"About us - Find out about the world’s most popular flight tracker | Flightradar24","type":"webpage"},"uris":["http://www.mendeley.com/documents/?uuid=ad2c3615-478f-3924-96af-cf49a7b00e14"]}],"mendeley":{"formattedCitation":"(“About us - Find out about the world’s most popular flight tracker | Flightradar24,” n.d.)","manualFormatting":"(“About us - Find out about the world’s most popular flight tracker | Flightradar24,” 2019)","plainTextFormattedCitation":"(“About us - Find out about the world’s most popular flight tracker | Flightradar24,” n.d.)","previouslyFormattedCitation":"(“About us - Find out about the world’s most popular flight tracker | Flightradar24,” n.d.)"},"properties":{"noteIndex":0},"schema":"https://github.com/citation-style-language/schema/raw/master/csl-citation.json"}</w:instrText>
      </w:r>
      <w:r>
        <w:fldChar w:fldCharType="separate"/>
      </w:r>
      <w:r w:rsidRPr="004D1B97">
        <w:rPr>
          <w:noProof/>
        </w:rPr>
        <w:t xml:space="preserve">(“About us - Find out about the world’s most popular flight tracker | Flightradar24,” </w:t>
      </w:r>
      <w:r>
        <w:rPr>
          <w:noProof/>
        </w:rPr>
        <w:t>2019</w:t>
      </w:r>
      <w:r w:rsidRPr="004D1B97">
        <w:rPr>
          <w:noProof/>
        </w:rPr>
        <w:t>)</w:t>
      </w:r>
      <w:r>
        <w:fldChar w:fldCharType="end"/>
      </w:r>
      <w:r>
        <w:t xml:space="preserve"> </w:t>
      </w:r>
      <w:r w:rsidRPr="004D1B97">
        <w:t>Other flight tracking applications started in a similar way, such as Flightradar24’s main competitor, FlightAware. Both networks are competing to expand their network with the most accurate data sources available. The networks both rely on users to expand their network compared to waiting for governments to create the infrastructure to support technologies like ADS-B.</w:t>
      </w:r>
    </w:p>
    <w:p w14:paraId="4B3CE9B3" w14:textId="39D5DE7A" w:rsidR="001664F1" w:rsidRDefault="001664F1"/>
    <w:p w14:paraId="5CC4CA7B" w14:textId="0498BA90" w:rsidR="001664F1" w:rsidRDefault="001664F1"/>
    <w:p w14:paraId="7239CCAC" w14:textId="77777777" w:rsidR="001664F1" w:rsidRPr="00A32180" w:rsidRDefault="001664F1"/>
    <w:p w14:paraId="7ADE54DC" w14:textId="78433342" w:rsidR="001664F1" w:rsidRPr="006D69A5" w:rsidRDefault="001664F1" w:rsidP="006D69A5">
      <w:pPr>
        <w:pStyle w:val="ListParagraph"/>
        <w:numPr>
          <w:ilvl w:val="1"/>
          <w:numId w:val="27"/>
        </w:numPr>
        <w:rPr>
          <w:rFonts w:asciiTheme="minorHAnsi" w:hAnsiTheme="minorHAnsi" w:cstheme="minorHAnsi"/>
          <w:color w:val="2F5496" w:themeColor="accent1" w:themeShade="BF"/>
        </w:rPr>
      </w:pPr>
      <w:r w:rsidRPr="006D69A5">
        <w:rPr>
          <w:rFonts w:asciiTheme="minorHAnsi" w:hAnsiTheme="minorHAnsi" w:cstheme="minorHAnsi"/>
          <w:color w:val="2F5496" w:themeColor="accent1" w:themeShade="BF"/>
        </w:rPr>
        <w:lastRenderedPageBreak/>
        <w:t>Flight Tracking Technology</w:t>
      </w:r>
    </w:p>
    <w:p w14:paraId="3E6A7E26" w14:textId="77777777" w:rsidR="001664F1" w:rsidRDefault="001664F1" w:rsidP="001664F1"/>
    <w:p w14:paraId="167645F5" w14:textId="77777777" w:rsidR="001664F1" w:rsidRDefault="001664F1" w:rsidP="001664F1">
      <w:r w:rsidRPr="002203DB">
        <w:t xml:space="preserve">The technology behind flight tracking comes from combining multiple data sources such as ADS-B and MLAT. This data is combined with aircraft schedules and statuses of flights which are acquired from airlines and airports. Newer aircraft such as all Airbus models, Boeing models between 737-787, are equipped with Automatic Dependent Surveillance-Broadcast (ADS-B) transceiver whereby it transmits signals containing data about the flight such as location and altitude. </w:t>
      </w:r>
      <w:r>
        <w:fldChar w:fldCharType="begin" w:fldLock="1"/>
      </w:r>
      <w: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r>
        <w:t xml:space="preserve"> </w:t>
      </w:r>
      <w:r w:rsidRPr="002203DB">
        <w:t xml:space="preserve">The data is transmitted at a frequency of 1090 MHz with a transmitting pulse length of 120 </w:t>
      </w:r>
      <w:proofErr w:type="spellStart"/>
      <w:r w:rsidRPr="002203DB">
        <w:t>μs</w:t>
      </w:r>
      <w:proofErr w:type="spellEnd"/>
      <w:r w:rsidRPr="002203DB">
        <w:t xml:space="preserve"> allowing for data to be received by anyone/network with the appropriate ADS-B receivers. </w:t>
      </w:r>
      <w:r>
        <w:fldChar w:fldCharType="begin" w:fldLock="1"/>
      </w:r>
      <w:r>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9b8cb18e-019b-3951-83b8-73d7292c5db1"]}],"mendeley":{"formattedCitation":"(Huang, Narayanan, &amp; Feinberg, 2008)","plainTextFormattedCitation":"(Huang, Narayanan, &amp; Feinberg, 2008)","previouslyFormattedCitation":"(Huang, Narayanan, &amp; Feinberg, 2008)"},"properties":{"noteIndex":0},"schema":"https://github.com/citation-style-language/schema/raw/master/csl-citation.json"}</w:instrText>
      </w:r>
      <w:r>
        <w:fldChar w:fldCharType="separate"/>
      </w:r>
      <w:r w:rsidRPr="00D07E35">
        <w:rPr>
          <w:noProof/>
        </w:rPr>
        <w:t>(Huang, Narayanan, &amp; Feinberg, 2008)</w:t>
      </w:r>
      <w:r>
        <w:fldChar w:fldCharType="end"/>
      </w:r>
      <w:r>
        <w:t xml:space="preserve"> </w:t>
      </w:r>
      <w:r w:rsidRPr="002203DB">
        <w:t xml:space="preserve">Older aircraft which are not equipped with the newer ADS-B transceivers can be located by calculating their position using </w:t>
      </w:r>
      <w:proofErr w:type="spellStart"/>
      <w:r w:rsidRPr="002203DB">
        <w:t>Multilateration</w:t>
      </w:r>
      <w:proofErr w:type="spellEnd"/>
      <w:r w:rsidRPr="002203DB">
        <w:t xml:space="preserve"> (MLAT). MLAT uses a method called the Time Difference of Arrival, which measures the time a signal is received from an aircraft using an older transponder, the Mode S, whereby the position can then be calculated. </w:t>
      </w:r>
      <w:r>
        <w:fldChar w:fldCharType="begin" w:fldLock="1"/>
      </w:r>
      <w: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r>
        <w:t xml:space="preserve"> </w:t>
      </w:r>
      <w:r w:rsidRPr="002203DB">
        <w:t>The literature will convey the benefits and disadvantages of the data receivers to convey whether ADS-B is better suited to retrieve flight data compared to MLAT or if flight data is better retrieved using a combination of both ADS-B and MLAT.</w:t>
      </w:r>
    </w:p>
    <w:p w14:paraId="52668CCA" w14:textId="77777777" w:rsidR="001664F1" w:rsidRPr="00A32180" w:rsidRDefault="001664F1" w:rsidP="001664F1"/>
    <w:p w14:paraId="4333F17B" w14:textId="16D61A6C" w:rsidR="001664F1" w:rsidRPr="00A32180" w:rsidRDefault="006D69A5" w:rsidP="001664F1">
      <w:pPr>
        <w:rPr>
          <w:color w:val="2F5496" w:themeColor="accent1" w:themeShade="BF"/>
        </w:rPr>
      </w:pPr>
      <w:bookmarkStart w:id="0" w:name="OLE_LINK5"/>
      <w:bookmarkStart w:id="1" w:name="OLE_LINK6"/>
      <w:r>
        <w:rPr>
          <w:color w:val="2F5496" w:themeColor="accent1" w:themeShade="BF"/>
        </w:rPr>
        <w:t>2</w:t>
      </w:r>
      <w:r w:rsidR="001664F1" w:rsidRPr="00A32180">
        <w:rPr>
          <w:color w:val="2F5496" w:themeColor="accent1" w:themeShade="BF"/>
        </w:rPr>
        <w:t>.</w:t>
      </w:r>
      <w:r w:rsidR="001664F1">
        <w:rPr>
          <w:color w:val="2F5496" w:themeColor="accent1" w:themeShade="BF"/>
        </w:rPr>
        <w:t>2</w:t>
      </w:r>
      <w:r w:rsidR="001664F1" w:rsidRPr="00A32180">
        <w:rPr>
          <w:color w:val="2F5496" w:themeColor="accent1" w:themeShade="BF"/>
        </w:rPr>
        <w:t>.1 Automatic Dependent Surveillance-Broadcast (ADS-B)</w:t>
      </w:r>
    </w:p>
    <w:p w14:paraId="3AC3DC31" w14:textId="77777777" w:rsidR="001664F1" w:rsidRDefault="001664F1" w:rsidP="001664F1"/>
    <w:p w14:paraId="06E31BD8" w14:textId="77777777" w:rsidR="001664F1" w:rsidRDefault="001664F1" w:rsidP="001664F1">
      <w:r w:rsidRPr="002203DB">
        <w:t xml:space="preserve">Air Traffic Management systems will face considerable challenges over the coming decades due to rapid growth in air traffic and demand. America alone expected in 2015 for air traffic to increase by 25-30% and in some cases, exceed that prediction. </w:t>
      </w:r>
      <w:r>
        <w:fldChar w:fldCharType="begin" w:fldLock="1"/>
      </w:r>
      <w:r>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9b8cb18e-019b-3951-83b8-73d7292c5db1"]}],"mendeley":{"formattedCitation":"(Huang et al., 2008)","plainTextFormattedCitation":"(Huang et al., 2008)","previouslyFormattedCitation":"(Huang et al., 2008)"},"properties":{"noteIndex":0},"schema":"https://github.com/citation-style-language/schema/raw/master/csl-citation.json"}</w:instrText>
      </w:r>
      <w:r>
        <w:fldChar w:fldCharType="separate"/>
      </w:r>
      <w:r w:rsidRPr="00D07E35">
        <w:rPr>
          <w:noProof/>
        </w:rPr>
        <w:t>(Huang et al., 2008)</w:t>
      </w:r>
      <w:r>
        <w:fldChar w:fldCharType="end"/>
      </w:r>
      <w:r>
        <w:t xml:space="preserve"> </w:t>
      </w:r>
      <w:r w:rsidRPr="002203DB">
        <w:t xml:space="preserve">Modernisation of flight tracking has been gradual with places such as western China beginning to consider ADS-B tracking due to restrictions of terrain and meteorological conditions preventing construction of new radar stations. </w:t>
      </w:r>
      <w:r>
        <w:fldChar w:fldCharType="begin" w:fldLock="1"/>
      </w:r>
      <w:r>
        <w:instrText>ADDIN CSL_CITATION {"citationItems":[{"id":"ITEM-1","itemData":{"DOI":"10.1016/S1000-9361(11)60053-8","ISSN":"10009361","abstract":"In western China, the terrain and meteorological conditions are so complex that it is not suitable to construct new radar stations. Automatic dependent surveillance-broadcast (ADS-B) is a totally new surveillance method, so before practically applied and operated in China, abundant tests and evaluations are necessary to validate the performance of ADS-B and guarantee the operational security. During the flight tests, we collect the data of radar, ADS-B and high accuracy position and compare the performance of ADS-B with radar based on high accuracy position. To solve the asynchronous problem among radar data, ADS-B data and real-time kinematic (RTK) data caused by different update rates, this article proposes the technique of synchronizing multi-surveillance data by extrapolating from the data of low update rate to high update rate according to velocity and heading. Meanwhile, because radar data, ADS-B data and RTK data are expressed in different coordinates and cannot be compared each other, this article provides a method to unifying the coordinates of multi-surveillance data. By the analysis and evaluation, we can conclude that the performance of ADS-B is better than radar. © 2011 Chinese Journal of Aeronautics All rights reserved.","author":[{"dropping-particle":"","family":"Zhang","given":"Jun","non-dropping-particle":"","parse-names":false,"suffix":""},{"dropping-particle":"","family":"Liu","given":"Wei","non-dropping-particle":"","parse-names":false,"suffix":""},{"dropping-particle":"","family":"Zhu","given":"Yanbo","non-dropping-particle":"","parse-names":false,"suffix":""}],"container-title":"Chinese Journal of Aeronautics","id":"ITEM-1","issue":"4","issued":{"date-parts":[["2011","8"]]},"page":"461-466","title":"Study of ADS-B data evaluation","type":"article-journal","volume":"24"},"uris":["http://www.mendeley.com/documents/?uuid=7286b969-21ee-392d-b65b-092953b108ec"]}],"mendeley":{"formattedCitation":"(Zhang, Liu, &amp; Zhu, 2011)","plainTextFormattedCitation":"(Zhang, Liu, &amp; Zhu, 2011)","previouslyFormattedCitation":"(Zhang, Liu, &amp; Zhu, 2011)"},"properties":{"noteIndex":0},"schema":"https://github.com/citation-style-language/schema/raw/master/csl-citation.json"}</w:instrText>
      </w:r>
      <w:r>
        <w:fldChar w:fldCharType="separate"/>
      </w:r>
      <w:r w:rsidRPr="00D07E35">
        <w:rPr>
          <w:noProof/>
        </w:rPr>
        <w:t>(Zhang, Liu, &amp; Zhu, 2011)</w:t>
      </w:r>
      <w:r>
        <w:fldChar w:fldCharType="end"/>
      </w:r>
      <w:r>
        <w:t xml:space="preserve"> </w:t>
      </w:r>
      <w:r w:rsidRPr="002203DB">
        <w:t xml:space="preserve">Developed countries/continents such as Europe, United States, Australia, and Canada are beginning to enforce/drive ADS-B as a mandatory requirement on aircraft by 2020 </w:t>
      </w:r>
      <w:r>
        <w:fldChar w:fldCharType="begin" w:fldLock="1"/>
      </w:r>
      <w: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r>
        <w:t xml:space="preserve"> </w:t>
      </w:r>
      <w:r w:rsidRPr="002203DB">
        <w:t xml:space="preserve">within their respective airspace. Enforcement of ADS-B tracking pushes applications to favourite ADS-B data sources for future data retrieval of flight tracking applications due to the drive to expand the network world-wide. </w:t>
      </w:r>
      <w:r>
        <w:fldChar w:fldCharType="begin" w:fldLock="1"/>
      </w:r>
      <w:r>
        <w:instrText>ADDIN CSL_CITATION {"citationItems":[{"id":"ITEM-1","itemData":{"URL":"https://www.universalweather.com/blog/ads-b-for-2019-and-beyond/","accessed":{"date-parts":[["2019","10","10"]]},"author":[{"dropping-particle":"","family":"Davidson","given":"Jason","non-dropping-particle":"","parse-names":false,"suffix":""}],"id":"ITEM-1","issued":{"date-parts":[["2019"]]},"title":"ADS-B: 2019 &amp;amp; Beyond","type":"webpage"},"uris":["http://www.mendeley.com/documents/?uuid=5b935e12-a564-3748-b412-324934507461"]}],"mendeley":{"formattedCitation":"(Davidson, 2019)","plainTextFormattedCitation":"(Davidson, 2019)","previouslyFormattedCitation":"(Davidson, 2019)"},"properties":{"noteIndex":0},"schema":"https://github.com/citation-style-language/schema/raw/master/csl-citation.json"}</w:instrText>
      </w:r>
      <w:r>
        <w:fldChar w:fldCharType="separate"/>
      </w:r>
      <w:r w:rsidRPr="00D07E35">
        <w:rPr>
          <w:noProof/>
        </w:rPr>
        <w:t>(Davidson, 2019)</w:t>
      </w:r>
      <w:r>
        <w:fldChar w:fldCharType="end"/>
      </w:r>
      <w:r>
        <w:t xml:space="preserve"> </w:t>
      </w:r>
      <w:r w:rsidRPr="002203DB">
        <w:t>ADS-B is a composition of CNS/ATM (Communication, Navigation, and Surveillance/Air Traffic Management) using Mode S transponders capable of ADS-B transmissions. ADS-B is the recommended surveillance method by the ICAO (International Civil Aviation Organisation) for the future generation of ATM.</w:t>
      </w:r>
    </w:p>
    <w:p w14:paraId="51AFF15A" w14:textId="77777777" w:rsidR="001664F1" w:rsidRDefault="001664F1" w:rsidP="001664F1"/>
    <w:p w14:paraId="65CAF943" w14:textId="77777777" w:rsidR="001664F1" w:rsidRDefault="001664F1" w:rsidP="001664F1">
      <w:r w:rsidRPr="00BE6D73">
        <w:t>With the use of ADS-B, air traffic control will change from a radar-based system into a satellite-derived location system. The change will increase safety as aircraft will no longer rely solely on ATC as aircraft will have surveillance of other aircraft.</w:t>
      </w:r>
      <w:r>
        <w:t xml:space="preserve"> </w:t>
      </w:r>
      <w:r>
        <w:fldChar w:fldCharType="begin" w:fldLock="1"/>
      </w:r>
      <w:r>
        <w:instrText>ADDIN CSL_CITATION {"citationItems":[{"id":"ITEM-1","itemData":{"id":"ITEM-1","issued":{"date-parts":[["2010"]]},"title":"Part III Department of Transportation Federal Aviation Administration 14 CFR Part 91 Automatic Dependent Surveillance-Broadcast (ADS-B) Out Performance Requirements To Support Air Traffic Control (ATC) Service; Final Rule mstockstill on DSKH9S0YB1PROD wit","type":"report"},"uris":["http://www.mendeley.com/documents/?uuid=b908f8a3-0c02-3948-af7a-618b024e7ca2"]}],"mendele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lainTextFormattedCitation":"(Part III Department of Transportation Federal Aviation Administration 14 CFR Part 91 Automatic Dependent Surveillance-Broadcast (ADS-B) Out Performance Requirements To Support Air Traffic Control (ATC) Service; Final Rule mstockstill on DSKH9S0YB1PROD wit, 2010)","previousl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roperties":{"noteIndex":0},"schema":"https://github.com/citation-style-language/schema/raw/master/csl-citation.json"}</w:instrText>
      </w:r>
      <w:r>
        <w:fldChar w:fldCharType="separate"/>
      </w:r>
      <w:r w:rsidRPr="00D07E35">
        <w:rPr>
          <w:noProof/>
        </w:rPr>
        <w:t>(</w:t>
      </w:r>
      <w:r w:rsidRPr="00D07E35">
        <w:rPr>
          <w:iCs/>
          <w:noProof/>
        </w:rPr>
        <w:t>Part III Department of Transportation Federal Aviation Administration 14 CFR Part 91 Automatic Dependent Surveillance-Broadcast (ADS-B) Out Performance Requirements To Support Air Traffic Control (ATC) Service; Final Rule mstockstill on DSKH9S0YB1PROD wit,</w:t>
      </w:r>
      <w:r w:rsidRPr="00D07E35">
        <w:rPr>
          <w:noProof/>
        </w:rPr>
        <w:t xml:space="preserve"> 2010)</w:t>
      </w:r>
      <w:r>
        <w:fldChar w:fldCharType="end"/>
      </w:r>
      <w:r w:rsidRPr="00BE6D73">
        <w:t xml:space="preserve"> This surveillance will significantly improve a pilot’s situational awareness of the traffic environment due to data of location and bearings being transmitted by aircraft in close </w:t>
      </w:r>
      <w:r w:rsidRPr="00BE6D73">
        <w:lastRenderedPageBreak/>
        <w:t>proximity</w:t>
      </w:r>
      <w:r>
        <w:t>, as shown in Figure 1</w:t>
      </w:r>
      <w:r w:rsidRPr="00BE6D73">
        <w:t xml:space="preserve">. </w:t>
      </w:r>
      <w:r>
        <w:fldChar w:fldCharType="begin" w:fldLock="1"/>
      </w:r>
      <w:r>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9b8cb18e-019b-3951-83b8-73d7292c5db1"]}],"mendeley":{"formattedCitation":"(Huang et al., 2008)","plainTextFormattedCitation":"(Huang et al., 2008)","previouslyFormattedCitation":"(Huang et al., 2008)"},"properties":{"noteIndex":0},"schema":"https://github.com/citation-style-language/schema/raw/master/csl-citation.json"}</w:instrText>
      </w:r>
      <w:r>
        <w:fldChar w:fldCharType="separate"/>
      </w:r>
      <w:r w:rsidRPr="00D07E35">
        <w:rPr>
          <w:noProof/>
        </w:rPr>
        <w:t>(Huang et al., 2008)</w:t>
      </w:r>
      <w:r>
        <w:fldChar w:fldCharType="end"/>
      </w:r>
      <w:r>
        <w:t xml:space="preserve"> </w:t>
      </w:r>
      <w:r w:rsidRPr="00BE6D73">
        <w:t>Additionally, this change brings enhanced accuracy and speed of data beneficial for precise flight positioning for tracking applications</w:t>
      </w:r>
      <w:r>
        <w:t xml:space="preserve">. </w:t>
      </w:r>
      <w:r>
        <w:fldChar w:fldCharType="begin" w:fldLock="1"/>
      </w:r>
      <w:r>
        <w:instrText>ADDIN CSL_CITATION {"citationItems":[{"id":"ITEM-1","itemData":{"id":"ITEM-1","issued":{"date-parts":[["2010"]]},"title":"Part III Department of Transportation Federal Aviation Administration 14 CFR Part 91 Automatic Dependent Surveillance-Broadcast (ADS-B) Out Performance Requirements To Support Air Traffic Control (ATC) Service; Final Rule mstockstill on DSKH9S0YB1PROD wit","type":"report"},"uris":["http://www.mendeley.com/documents/?uuid=b908f8a3-0c02-3948-af7a-618b024e7ca2"]}],"mendele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lainTextFormattedCitation":"(Part III Department of Transportation Federal Aviation Administration 14 CFR Part 91 Automatic Dependent Surveillance-Broadcast (ADS-B) Out Performance Requirements To Support Air Traffic Control (ATC) Service; Final Rule mstockstill on DSKH9S0YB1PROD wit, 2010)","previousl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roperties":{"noteIndex":0},"schema":"https://github.com/citation-style-language/schema/raw/master/csl-citation.json"}</w:instrText>
      </w:r>
      <w:r>
        <w:fldChar w:fldCharType="separate"/>
      </w:r>
      <w:r w:rsidRPr="00D07E35">
        <w:rPr>
          <w:noProof/>
        </w:rPr>
        <w:t>(</w:t>
      </w:r>
      <w:r w:rsidRPr="00D07E35">
        <w:rPr>
          <w:iCs/>
          <w:noProof/>
        </w:rPr>
        <w:t>Part III Department of Transportation Federal Aviation Administration 14 CFR Part 91 Automatic Dependent Surveillance-Broadcast (ADS-B) Out Performance Requirements To Support Air Traffic Control (ATC) Service; Final Rule mstockstill on DSKH9S0YB1PROD wit</w:t>
      </w:r>
      <w:r w:rsidRPr="00D07E35">
        <w:rPr>
          <w:noProof/>
        </w:rPr>
        <w:t>, 2010)</w:t>
      </w:r>
      <w:r>
        <w:fldChar w:fldCharType="end"/>
      </w:r>
    </w:p>
    <w:p w14:paraId="36C96AF0" w14:textId="77777777" w:rsidR="001664F1" w:rsidRPr="00BE6D73" w:rsidRDefault="001664F1" w:rsidP="001664F1"/>
    <w:p w14:paraId="68184CBB" w14:textId="77777777" w:rsidR="001664F1" w:rsidRDefault="001664F1" w:rsidP="001664F1">
      <w:r>
        <w:rPr>
          <w:noProof/>
        </w:rPr>
        <w:drawing>
          <wp:anchor distT="0" distB="0" distL="114300" distR="114300" simplePos="0" relativeHeight="251619328" behindDoc="1" locked="0" layoutInCell="1" allowOverlap="1" wp14:anchorId="63397EC0" wp14:editId="2E9C2CC5">
            <wp:simplePos x="0" y="0"/>
            <wp:positionH relativeFrom="column">
              <wp:posOffset>904875</wp:posOffset>
            </wp:positionH>
            <wp:positionV relativeFrom="paragraph">
              <wp:posOffset>114723</wp:posOffset>
            </wp:positionV>
            <wp:extent cx="3903345" cy="2690495"/>
            <wp:effectExtent l="0" t="0" r="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S-B.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03345" cy="2690495"/>
                    </a:xfrm>
                    <a:prstGeom prst="rect">
                      <a:avLst/>
                    </a:prstGeom>
                  </pic:spPr>
                </pic:pic>
              </a:graphicData>
            </a:graphic>
            <wp14:sizeRelH relativeFrom="page">
              <wp14:pctWidth>0</wp14:pctWidth>
            </wp14:sizeRelH>
            <wp14:sizeRelV relativeFrom="page">
              <wp14:pctHeight>0</wp14:pctHeight>
            </wp14:sizeRelV>
          </wp:anchor>
        </w:drawing>
      </w:r>
    </w:p>
    <w:p w14:paraId="07449015" w14:textId="77777777" w:rsidR="001664F1" w:rsidRDefault="001664F1" w:rsidP="001664F1"/>
    <w:p w14:paraId="6C58298D" w14:textId="77777777" w:rsidR="001664F1" w:rsidRDefault="001664F1" w:rsidP="001664F1"/>
    <w:p w14:paraId="0D3F01B5" w14:textId="77777777" w:rsidR="001664F1" w:rsidRDefault="001664F1" w:rsidP="001664F1"/>
    <w:p w14:paraId="45313D6B" w14:textId="77777777" w:rsidR="001664F1" w:rsidRDefault="001664F1" w:rsidP="001664F1"/>
    <w:p w14:paraId="0D0E0259" w14:textId="77777777" w:rsidR="001664F1" w:rsidRDefault="001664F1" w:rsidP="001664F1"/>
    <w:p w14:paraId="6D7CC6F4" w14:textId="77777777" w:rsidR="001664F1" w:rsidRDefault="001664F1" w:rsidP="001664F1"/>
    <w:p w14:paraId="66E96870" w14:textId="77777777" w:rsidR="001664F1" w:rsidRDefault="001664F1" w:rsidP="001664F1"/>
    <w:p w14:paraId="23587CD0" w14:textId="77777777" w:rsidR="001664F1" w:rsidRDefault="001664F1" w:rsidP="001664F1"/>
    <w:p w14:paraId="14B8EF2A" w14:textId="77777777" w:rsidR="001664F1" w:rsidRDefault="001664F1" w:rsidP="001664F1"/>
    <w:p w14:paraId="15BBC932" w14:textId="77777777" w:rsidR="001664F1" w:rsidRDefault="001664F1" w:rsidP="001664F1"/>
    <w:p w14:paraId="602239B6" w14:textId="77777777" w:rsidR="001664F1" w:rsidRDefault="001664F1" w:rsidP="001664F1"/>
    <w:p w14:paraId="1C0CDDF3" w14:textId="77777777" w:rsidR="001664F1" w:rsidRDefault="001664F1" w:rsidP="001664F1"/>
    <w:p w14:paraId="34AB7D28" w14:textId="77777777" w:rsidR="001664F1" w:rsidRDefault="001664F1" w:rsidP="001664F1"/>
    <w:p w14:paraId="31ED451E" w14:textId="77777777" w:rsidR="001664F1" w:rsidRDefault="001664F1" w:rsidP="001664F1"/>
    <w:p w14:paraId="768164B7" w14:textId="77777777" w:rsidR="001664F1" w:rsidRDefault="001664F1" w:rsidP="001664F1"/>
    <w:p w14:paraId="5D01B1FF" w14:textId="77777777" w:rsidR="001664F1" w:rsidRDefault="001664F1" w:rsidP="001664F1">
      <w:pPr>
        <w:jc w:val="center"/>
        <w:rPr>
          <w:i/>
          <w:iCs/>
          <w:sz w:val="18"/>
          <w:szCs w:val="18"/>
        </w:rPr>
      </w:pPr>
    </w:p>
    <w:p w14:paraId="251664AC" w14:textId="77777777" w:rsidR="001664F1" w:rsidRPr="00A32180" w:rsidRDefault="001664F1" w:rsidP="001664F1">
      <w:pPr>
        <w:jc w:val="center"/>
        <w:rPr>
          <w:i/>
          <w:iCs/>
          <w:sz w:val="18"/>
          <w:szCs w:val="18"/>
        </w:rPr>
      </w:pPr>
      <w:r w:rsidRPr="00A32180">
        <w:rPr>
          <w:i/>
          <w:iCs/>
          <w:sz w:val="18"/>
          <w:szCs w:val="18"/>
        </w:rPr>
        <w:t xml:space="preserve">Figure 1: How ADS-B works </w:t>
      </w:r>
      <w:r w:rsidRPr="00A32180">
        <w:rPr>
          <w:i/>
          <w:iCs/>
          <w:sz w:val="18"/>
          <w:szCs w:val="18"/>
        </w:rPr>
        <w:fldChar w:fldCharType="begin" w:fldLock="1"/>
      </w:r>
      <w:r w:rsidRPr="00A32180">
        <w:rPr>
          <w:i/>
          <w:iCs/>
          <w:sz w:val="18"/>
          <w:szCs w:val="18"/>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O’Brien, &amp; Miller, 2010)","plainTextFormattedCitation":"(Richards, O’Brien, &amp; Miller, 2010)","previouslyFormattedCitation":"(Richards, O’Brien, &amp; Miller, 2010)"},"properties":{"noteIndex":0},"schema":"https://github.com/citation-style-language/schema/raw/master/csl-citation.json"}</w:instrText>
      </w:r>
      <w:r w:rsidRPr="00A32180">
        <w:rPr>
          <w:i/>
          <w:iCs/>
          <w:sz w:val="18"/>
          <w:szCs w:val="18"/>
        </w:rPr>
        <w:fldChar w:fldCharType="separate"/>
      </w:r>
      <w:r w:rsidRPr="00A32180">
        <w:rPr>
          <w:iCs/>
          <w:noProof/>
          <w:sz w:val="18"/>
          <w:szCs w:val="18"/>
        </w:rPr>
        <w:t>(Richards, O’Brien, &amp; Miller, 2010)</w:t>
      </w:r>
      <w:r w:rsidRPr="00A32180">
        <w:rPr>
          <w:i/>
          <w:iCs/>
          <w:sz w:val="18"/>
          <w:szCs w:val="18"/>
        </w:rPr>
        <w:fldChar w:fldCharType="end"/>
      </w:r>
    </w:p>
    <w:p w14:paraId="6720D693" w14:textId="77777777" w:rsidR="001664F1" w:rsidRPr="00A32180" w:rsidRDefault="001664F1" w:rsidP="001664F1"/>
    <w:bookmarkEnd w:id="0"/>
    <w:bookmarkEnd w:id="1"/>
    <w:p w14:paraId="71D4B92A" w14:textId="77777777" w:rsidR="001664F1" w:rsidRDefault="001664F1" w:rsidP="001664F1">
      <w:r w:rsidRPr="002203DB">
        <w:t xml:space="preserve">Although many clear advantages of ADS-B for airlines related to safety and fuel efficiency, from more direct routings, </w:t>
      </w:r>
      <w:r>
        <w:fldChar w:fldCharType="begin" w:fldLock="1"/>
      </w:r>
      <w: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et al., 2010)","plainTextFormattedCitation":"(Richards et al., 2010)","previouslyFormattedCitation":"(Richards et al., 2010)"},"properties":{"noteIndex":0},"schema":"https://github.com/citation-style-language/schema/raw/master/csl-citation.json"}</w:instrText>
      </w:r>
      <w:r>
        <w:fldChar w:fldCharType="separate"/>
      </w:r>
      <w:r w:rsidRPr="00D07E35">
        <w:rPr>
          <w:noProof/>
        </w:rPr>
        <w:t>(Richards et al., 2010)</w:t>
      </w:r>
      <w:r>
        <w:fldChar w:fldCharType="end"/>
      </w:r>
      <w:r>
        <w:t xml:space="preserve"> </w:t>
      </w:r>
      <w:r w:rsidRPr="002203DB">
        <w:t xml:space="preserve">airlines such as JetBlue Airways are challenging to persuade due to historical tendencies to not invest in technologies unless a compelling safety and business case are given. </w:t>
      </w:r>
      <w:r>
        <w:fldChar w:fldCharType="begin" w:fldLock="1"/>
      </w:r>
      <w:r>
        <w:instrText>ADDIN CSL_CITATION {"citationItems":[{"id":"ITEM-1","itemData":{"URL":"http://interactive.aviationtoday.com/unlocking-the-benefits-of-ads-b-in/","accessed":{"date-parts":[["2019","10","19"]]},"author":[{"dropping-particle":"","family":"Moorman","given":"Robert","non-dropping-particle":"","parse-names":false,"suffix":""}],"id":"ITEM-1","issued":{"date-parts":[["2016"]]},"title":"Unlocking the Benefits of ADS-B In - Aviation Today","type":"webpage"},"uris":["http://www.mendeley.com/documents/?uuid=d8e10a8c-6743-39e3-bf7a-79696c8d9fa1"]}],"mendeley":{"formattedCitation":"(Moorman, 2016)","plainTextFormattedCitation":"(Moorman, 2016)","previouslyFormattedCitation":"(Moorman, 2016)"},"properties":{"noteIndex":0},"schema":"https://github.com/citation-style-language/schema/raw/master/csl-citation.json"}</w:instrText>
      </w:r>
      <w:r>
        <w:fldChar w:fldCharType="separate"/>
      </w:r>
      <w:r w:rsidRPr="00D07E35">
        <w:rPr>
          <w:noProof/>
        </w:rPr>
        <w:t>(Moorman, 2016)</w:t>
      </w:r>
      <w:r>
        <w:fldChar w:fldCharType="end"/>
      </w:r>
      <w:r>
        <w:t xml:space="preserve"> </w:t>
      </w:r>
      <w:r w:rsidRPr="002203DB">
        <w:t xml:space="preserve">However, due to the lesser cost of older technologies and the reliability of current global infrastructure, ADS-B in comparison, lacks the overall world-wide coverage its counterparts have established. </w:t>
      </w:r>
      <w:r>
        <w:fldChar w:fldCharType="begin" w:fldLock="1"/>
      </w:r>
      <w:r>
        <w:instrText>ADDIN CSL_CITATION {"citationItems":[{"id":"ITEM-1","itemData":{"DOI":"10.1016/S1000-9361(11)60053-8","ISSN":"10009361","abstract":"In western China, the terrain and meteorological conditions are so complex that it is not suitable to construct new radar stations. Automatic dependent surveillance-broadcast (ADS-B) is a totally new surveillance method, so before practically applied and operated in China, abundant tests and evaluations are necessary to validate the performance of ADS-B and guarantee the operational security. During the flight tests, we collect the data of radar, ADS-B and high accuracy position and compare the performance of ADS-B with radar based on high accuracy position. To solve the asynchronous problem among radar data, ADS-B data and real-time kinematic (RTK) data caused by different update rates, this article proposes the technique of synchronizing multi-surveillance data by extrapolating from the data of low update rate to high update rate according to velocity and heading. Meanwhile, because radar data, ADS-B data and RTK data are expressed in different coordinates and cannot be compared each other, this article provides a method to unifying the coordinates of multi-surveillance data. By the analysis and evaluation, we can conclude that the performance of ADS-B is better than radar. © 2011 Chinese Journal of Aeronautics All rights reserved.","author":[{"dropping-particle":"","family":"Zhang","given":"Jun","non-dropping-particle":"","parse-names":false,"suffix":""},{"dropping-particle":"","family":"Liu","given":"Wei","non-dropping-particle":"","parse-names":false,"suffix":""},{"dropping-particle":"","family":"Zhu","given":"Yanbo","non-dropping-particle":"","parse-names":false,"suffix":""}],"container-title":"Chinese Journal of Aeronautics","id":"ITEM-1","issue":"4","issued":{"date-parts":[["2011","8"]]},"page":"461-466","title":"Study of ADS-B data evaluation","type":"article-journal","volume":"24"},"uris":["http://www.mendeley.com/documents/?uuid=7286b969-21ee-392d-b65b-092953b108ec"]}],"mendeley":{"formattedCitation":"(Zhang et al., 2011)","plainTextFormattedCitation":"(Zhang et al., 2011)","previouslyFormattedCitation":"(Zhang et al., 2011)"},"properties":{"noteIndex":0},"schema":"https://github.com/citation-style-language/schema/raw/master/csl-citation.json"}</w:instrText>
      </w:r>
      <w:r>
        <w:fldChar w:fldCharType="separate"/>
      </w:r>
      <w:r w:rsidRPr="00D07E35">
        <w:rPr>
          <w:noProof/>
        </w:rPr>
        <w:t>(Zhang et al., 2011)</w:t>
      </w:r>
      <w:r>
        <w:fldChar w:fldCharType="end"/>
      </w:r>
      <w:r>
        <w:t xml:space="preserve"> </w:t>
      </w:r>
      <w:r w:rsidRPr="002203DB">
        <w:t>Hence airlines are discussing whether to outfit their aircraft with newer ADS-B enabled Mode S transponders compared to the traditional Mode A, B, S transponders rendering some aircraft hidden to ADS-B tracking. Flight tracking applications require accurate data for users, and with limitations of reduced aircraft activity shows an obstacle for app developers. The problem shows that the data source is crucial for the most accurate data.</w:t>
      </w:r>
    </w:p>
    <w:p w14:paraId="08D07274" w14:textId="77777777" w:rsidR="001664F1" w:rsidRPr="000C55E9" w:rsidRDefault="001664F1" w:rsidP="001664F1"/>
    <w:p w14:paraId="3FC378B9" w14:textId="271F1205" w:rsidR="001664F1" w:rsidRPr="000C55E9" w:rsidRDefault="006D69A5" w:rsidP="001664F1">
      <w:pPr>
        <w:rPr>
          <w:color w:val="2F5496" w:themeColor="accent1" w:themeShade="BF"/>
        </w:rPr>
      </w:pPr>
      <w:r>
        <w:rPr>
          <w:color w:val="2F5496" w:themeColor="accent1" w:themeShade="BF"/>
          <w:shd w:val="clear" w:color="auto" w:fill="FFFFFF"/>
        </w:rPr>
        <w:t>2</w:t>
      </w:r>
      <w:r w:rsidR="001664F1" w:rsidRPr="000C55E9">
        <w:rPr>
          <w:color w:val="2F5496" w:themeColor="accent1" w:themeShade="BF"/>
          <w:shd w:val="clear" w:color="auto" w:fill="FFFFFF"/>
        </w:rPr>
        <w:t>.</w:t>
      </w:r>
      <w:r w:rsidR="001664F1">
        <w:rPr>
          <w:color w:val="2F5496" w:themeColor="accent1" w:themeShade="BF"/>
          <w:shd w:val="clear" w:color="auto" w:fill="FFFFFF"/>
        </w:rPr>
        <w:t>2</w:t>
      </w:r>
      <w:r w:rsidR="001664F1" w:rsidRPr="000C55E9">
        <w:rPr>
          <w:color w:val="2F5496" w:themeColor="accent1" w:themeShade="BF"/>
          <w:shd w:val="clear" w:color="auto" w:fill="FFFFFF"/>
        </w:rPr>
        <w:t xml:space="preserve">.2 </w:t>
      </w:r>
      <w:proofErr w:type="spellStart"/>
      <w:r w:rsidR="001664F1" w:rsidRPr="000C55E9">
        <w:rPr>
          <w:color w:val="2F5496" w:themeColor="accent1" w:themeShade="BF"/>
          <w:shd w:val="clear" w:color="auto" w:fill="FFFFFF"/>
        </w:rPr>
        <w:t>Multilateration</w:t>
      </w:r>
      <w:proofErr w:type="spellEnd"/>
      <w:r w:rsidR="001664F1" w:rsidRPr="000C55E9">
        <w:rPr>
          <w:color w:val="2F5496" w:themeColor="accent1" w:themeShade="BF"/>
          <w:shd w:val="clear" w:color="auto" w:fill="FFFFFF"/>
        </w:rPr>
        <w:t xml:space="preserve"> (MLAT)</w:t>
      </w:r>
    </w:p>
    <w:p w14:paraId="48FB2DF8" w14:textId="77777777" w:rsidR="001664F1" w:rsidRDefault="001664F1" w:rsidP="001664F1"/>
    <w:p w14:paraId="671F57FC" w14:textId="77777777" w:rsidR="001664F1" w:rsidRPr="002203DB" w:rsidRDefault="001664F1" w:rsidP="001664F1">
      <w:r w:rsidRPr="002203DB">
        <w:t xml:space="preserve">The International Civil Aviation Organisation (ICAO) in the early 1990s approved the model of the Future Air Navigation System (FANS) to be based on satellite and data link technology, later this would be known as CNS/ATM. As traditional air traffic control surveillance had limitations that would have constrained future air traffic growth. The solution was to upgrade to newer technologies such as ADS-B, as already discussed, SSR and MLAT. </w:t>
      </w:r>
      <w:r>
        <w:fldChar w:fldCharType="begin" w:fldLock="1"/>
      </w:r>
      <w: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He, Tang, &amp; Li, 2015)","plainTextFormattedCitation":"(Xu, He, Tang, &amp; Li, 2015)","previouslyFormattedCitation":"(Xu, He, Tang, &amp; Li, 2015)"},"properties":{"noteIndex":0},"schema":"https://github.com/citation-style-language/schema/raw/master/csl-citation.json"}</w:instrText>
      </w:r>
      <w:r>
        <w:fldChar w:fldCharType="separate"/>
      </w:r>
      <w:r w:rsidRPr="00D07E35">
        <w:rPr>
          <w:noProof/>
        </w:rPr>
        <w:t>(Xu, He, Tang, &amp; Li, 2015)</w:t>
      </w:r>
      <w:r>
        <w:fldChar w:fldCharType="end"/>
      </w:r>
    </w:p>
    <w:p w14:paraId="387F5708" w14:textId="77777777" w:rsidR="001664F1" w:rsidRPr="002203DB" w:rsidRDefault="001664F1" w:rsidP="001664F1">
      <w:r w:rsidRPr="002203DB">
        <w:t xml:space="preserve"> </w:t>
      </w:r>
    </w:p>
    <w:p w14:paraId="083AAABF" w14:textId="77777777" w:rsidR="001664F1" w:rsidRPr="002203DB" w:rsidRDefault="001664F1" w:rsidP="001664F1">
      <w:r w:rsidRPr="002203DB">
        <w:lastRenderedPageBreak/>
        <w:t xml:space="preserve">Aircraft that do not broadcast their latitude and longitude through ADS-B transponders such as older Boeing models (737-200) Bombardier CRJ/Dash models, Embraer models, Fokker 50, most helicopters and propeller aircraft </w:t>
      </w:r>
      <w:r>
        <w:fldChar w:fldCharType="begin" w:fldLock="1"/>
      </w:r>
      <w: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r>
        <w:t xml:space="preserve"> </w:t>
      </w:r>
      <w:r w:rsidRPr="002203DB">
        <w:t xml:space="preserve">use another tracking technology called </w:t>
      </w:r>
      <w:proofErr w:type="spellStart"/>
      <w:r w:rsidRPr="002203DB">
        <w:t>Multilateration</w:t>
      </w:r>
      <w:proofErr w:type="spellEnd"/>
      <w:r w:rsidRPr="002203DB">
        <w:t xml:space="preserve">. MLAT uses 1090 MHz signals broadcasted by Mode A, B, or S transponders to determine the aircraft’s location from locating the source of the transmission </w:t>
      </w:r>
      <w:r>
        <w:fldChar w:fldCharType="begin" w:fldLock="1"/>
      </w:r>
      <w: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fldChar w:fldCharType="separate"/>
      </w:r>
      <w:r w:rsidRPr="00D07E35">
        <w:rPr>
          <w:noProof/>
        </w:rPr>
        <w:t>(Xu et al., 2015)</w:t>
      </w:r>
      <w:r>
        <w:fldChar w:fldCharType="end"/>
      </w:r>
      <w:r>
        <w:t xml:space="preserve"> </w:t>
      </w:r>
      <w:r w:rsidRPr="002203DB">
        <w:t>using a method called the time difference of arrival (TDOA).</w:t>
      </w:r>
    </w:p>
    <w:p w14:paraId="4DB516E3" w14:textId="77777777" w:rsidR="001664F1" w:rsidRPr="002203DB" w:rsidRDefault="001664F1" w:rsidP="001664F1">
      <w:r w:rsidRPr="002203DB">
        <w:t xml:space="preserve"> </w:t>
      </w:r>
    </w:p>
    <w:p w14:paraId="373BD077" w14:textId="77777777" w:rsidR="001664F1" w:rsidRDefault="001664F1" w:rsidP="001664F1">
      <w:r w:rsidRPr="002203DB">
        <w:t xml:space="preserve">This method involves using four or more receivers/ground stations to detect aircraft by taking the time for a signal to be received by one receiver at a stationary point and the time taken for the signal to be received by at least three other different receivers. </w:t>
      </w:r>
      <w:r>
        <w:fldChar w:fldCharType="begin" w:fldLock="1"/>
      </w:r>
      <w: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fldChar w:fldCharType="separate"/>
      </w:r>
      <w:r w:rsidRPr="00D07E35">
        <w:rPr>
          <w:noProof/>
        </w:rPr>
        <w:t xml:space="preserve">(“Multilateration (MLAT) - FlightAware,” </w:t>
      </w:r>
      <w:r>
        <w:rPr>
          <w:noProof/>
        </w:rPr>
        <w:t>2019</w:t>
      </w:r>
      <w:r w:rsidRPr="00D07E35">
        <w:rPr>
          <w:noProof/>
        </w:rPr>
        <w:t>)</w:t>
      </w:r>
      <w:r>
        <w:fldChar w:fldCharType="end"/>
      </w:r>
      <w:r w:rsidRPr="002203DB">
        <w:t xml:space="preserve"> As the data is transmitted, the position of the aircraft will be at different distances to each receiver. Therefore, the data will be received at marginally different times. The different times at which the transmissions are received can be used to determine the aircraft’s position accurately. </w:t>
      </w:r>
      <w:r>
        <w:fldChar w:fldCharType="begin" w:fldLock="1"/>
      </w:r>
      <w: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fldChar w:fldCharType="separate"/>
      </w:r>
      <w:r w:rsidRPr="00D07E35">
        <w:rPr>
          <w:noProof/>
        </w:rPr>
        <w:t>(Xu et al., 2015)</w:t>
      </w:r>
      <w:r>
        <w:fldChar w:fldCharType="end"/>
      </w:r>
      <w:r>
        <w:t xml:space="preserve"> </w:t>
      </w:r>
      <w:r w:rsidRPr="002203DB">
        <w:t xml:space="preserve">The data is transmitted to a server to be combined to calculate the latitude and longitude, as shown in Figure 2. The signals also broadcast the aircraft’s transponder identification and the altitude. Real-time flight tracking can be provided by collaborating the data. However, aircraft must be within line-of-sight with the receivers for an accurate position to be determined. </w:t>
      </w:r>
      <w:r>
        <w:fldChar w:fldCharType="begin" w:fldLock="1"/>
      </w:r>
      <w: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fldChar w:fldCharType="separate"/>
      </w:r>
      <w:r w:rsidRPr="00D07E35">
        <w:rPr>
          <w:noProof/>
        </w:rPr>
        <w:t xml:space="preserve">(“Multilateration (MLAT) - FlightAware,” </w:t>
      </w:r>
      <w:r>
        <w:rPr>
          <w:noProof/>
        </w:rPr>
        <w:t>2019</w:t>
      </w:r>
      <w:r w:rsidRPr="00D07E35">
        <w:rPr>
          <w:noProof/>
        </w:rPr>
        <w:t>)</w:t>
      </w:r>
      <w:r>
        <w:fldChar w:fldCharType="end"/>
      </w:r>
      <w:r>
        <w:t xml:space="preserve"> </w:t>
      </w:r>
      <w:r w:rsidRPr="002203DB">
        <w:t xml:space="preserve">Although considered real-time, calculation delays and processing latency hinder true real-time flight activity with a 4-6 second delay. </w:t>
      </w:r>
      <w:r>
        <w:fldChar w:fldCharType="begin" w:fldLock="1"/>
      </w:r>
      <w: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fldChar w:fldCharType="separate"/>
      </w:r>
      <w:r w:rsidRPr="00D07E35">
        <w:rPr>
          <w:noProof/>
        </w:rPr>
        <w:t xml:space="preserve">(“Multilateration (MLAT) - FlightAware,” </w:t>
      </w:r>
      <w:r>
        <w:rPr>
          <w:noProof/>
        </w:rPr>
        <w:t>2019</w:t>
      </w:r>
      <w:r w:rsidRPr="00D07E35">
        <w:rPr>
          <w:noProof/>
        </w:rPr>
        <w:t>)</w:t>
      </w:r>
      <w:r>
        <w:fldChar w:fldCharType="end"/>
      </w:r>
      <w:r>
        <w:t xml:space="preserve"> </w:t>
      </w:r>
      <w:r w:rsidRPr="002203DB">
        <w:t>MLAT coverage is limited to areas with receivers/ground stations present and normally only achieved at altitudes between 3000-10000 feet. Due to this limitation, general aircraft flying below the range may be hidden to MLAT surveillance.</w:t>
      </w:r>
      <w:r>
        <w:t xml:space="preserve"> </w:t>
      </w:r>
      <w:r>
        <w:fldChar w:fldCharType="begin" w:fldLock="1"/>
      </w:r>
      <w: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p>
    <w:p w14:paraId="0CB94272" w14:textId="77777777" w:rsidR="001664F1" w:rsidRDefault="001664F1" w:rsidP="001664F1">
      <w:r>
        <w:rPr>
          <w:noProof/>
        </w:rPr>
        <w:drawing>
          <wp:anchor distT="0" distB="0" distL="114300" distR="114300" simplePos="0" relativeHeight="251620352" behindDoc="0" locked="0" layoutInCell="1" allowOverlap="1" wp14:anchorId="04595445" wp14:editId="386E3EDC">
            <wp:simplePos x="0" y="0"/>
            <wp:positionH relativeFrom="column">
              <wp:posOffset>804333</wp:posOffset>
            </wp:positionH>
            <wp:positionV relativeFrom="paragraph">
              <wp:posOffset>171450</wp:posOffset>
            </wp:positionV>
            <wp:extent cx="4021455" cy="3051810"/>
            <wp:effectExtent l="0" t="0" r="4445" b="0"/>
            <wp:wrapSquare wrapText="bothSides"/>
            <wp:docPr id="2" name="Picture 2" descr="A picture containing sky,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LA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21455" cy="3051810"/>
                    </a:xfrm>
                    <a:prstGeom prst="rect">
                      <a:avLst/>
                    </a:prstGeom>
                  </pic:spPr>
                </pic:pic>
              </a:graphicData>
            </a:graphic>
            <wp14:sizeRelH relativeFrom="page">
              <wp14:pctWidth>0</wp14:pctWidth>
            </wp14:sizeRelH>
            <wp14:sizeRelV relativeFrom="page">
              <wp14:pctHeight>0</wp14:pctHeight>
            </wp14:sizeRelV>
          </wp:anchor>
        </w:drawing>
      </w:r>
    </w:p>
    <w:p w14:paraId="3A36C164" w14:textId="77777777" w:rsidR="001664F1" w:rsidRDefault="001664F1" w:rsidP="001664F1"/>
    <w:p w14:paraId="61A5F916" w14:textId="77777777" w:rsidR="001664F1" w:rsidRDefault="001664F1" w:rsidP="001664F1"/>
    <w:p w14:paraId="3751A014" w14:textId="77777777" w:rsidR="001664F1" w:rsidRDefault="001664F1" w:rsidP="001664F1"/>
    <w:p w14:paraId="5176E5FF" w14:textId="77777777" w:rsidR="001664F1" w:rsidRDefault="001664F1" w:rsidP="001664F1">
      <w:pPr>
        <w:rPr>
          <w:b/>
          <w:bCs/>
          <w:u w:val="single"/>
        </w:rPr>
      </w:pPr>
    </w:p>
    <w:p w14:paraId="59625375" w14:textId="77777777" w:rsidR="001664F1" w:rsidRDefault="001664F1" w:rsidP="001664F1">
      <w:pPr>
        <w:rPr>
          <w:b/>
          <w:bCs/>
          <w:u w:val="single"/>
        </w:rPr>
      </w:pPr>
    </w:p>
    <w:p w14:paraId="2C2897F5" w14:textId="77777777" w:rsidR="001664F1" w:rsidRDefault="001664F1" w:rsidP="001664F1">
      <w:pPr>
        <w:rPr>
          <w:b/>
          <w:bCs/>
          <w:u w:val="single"/>
        </w:rPr>
      </w:pPr>
    </w:p>
    <w:p w14:paraId="2C5A4D6C" w14:textId="77777777" w:rsidR="001664F1" w:rsidRDefault="001664F1" w:rsidP="001664F1">
      <w:pPr>
        <w:rPr>
          <w:b/>
          <w:bCs/>
          <w:u w:val="single"/>
        </w:rPr>
      </w:pPr>
    </w:p>
    <w:p w14:paraId="1F5903A6" w14:textId="77777777" w:rsidR="001664F1" w:rsidRDefault="001664F1" w:rsidP="001664F1">
      <w:pPr>
        <w:rPr>
          <w:b/>
          <w:bCs/>
          <w:u w:val="single"/>
        </w:rPr>
      </w:pPr>
    </w:p>
    <w:p w14:paraId="34EDC1DC" w14:textId="77777777" w:rsidR="001664F1" w:rsidRDefault="001664F1" w:rsidP="001664F1"/>
    <w:p w14:paraId="2032E47F" w14:textId="77777777" w:rsidR="001664F1" w:rsidRDefault="001664F1" w:rsidP="001664F1"/>
    <w:p w14:paraId="5B74B23A" w14:textId="77777777" w:rsidR="001664F1" w:rsidRDefault="001664F1" w:rsidP="001664F1"/>
    <w:p w14:paraId="26E64FF6" w14:textId="77777777" w:rsidR="001664F1" w:rsidRDefault="001664F1" w:rsidP="001664F1"/>
    <w:p w14:paraId="6C9651A1" w14:textId="77777777" w:rsidR="001664F1" w:rsidRDefault="001664F1" w:rsidP="001664F1"/>
    <w:p w14:paraId="5DC66F58" w14:textId="77777777" w:rsidR="001664F1" w:rsidRDefault="001664F1" w:rsidP="001664F1"/>
    <w:p w14:paraId="20AA6580" w14:textId="77777777" w:rsidR="001664F1" w:rsidRDefault="001664F1" w:rsidP="001664F1"/>
    <w:p w14:paraId="4404B3DF" w14:textId="77777777" w:rsidR="001664F1" w:rsidRDefault="001664F1" w:rsidP="001664F1"/>
    <w:p w14:paraId="037539B9" w14:textId="77777777" w:rsidR="001664F1" w:rsidRDefault="001664F1" w:rsidP="001664F1"/>
    <w:p w14:paraId="43341B2A" w14:textId="77777777" w:rsidR="001664F1" w:rsidRDefault="001664F1" w:rsidP="001664F1"/>
    <w:p w14:paraId="4102F37F" w14:textId="77777777" w:rsidR="001664F1" w:rsidRPr="00072C46" w:rsidRDefault="001664F1" w:rsidP="001664F1">
      <w:pPr>
        <w:jc w:val="center"/>
        <w:rPr>
          <w:i/>
          <w:iCs/>
          <w:sz w:val="18"/>
          <w:szCs w:val="18"/>
        </w:rPr>
      </w:pPr>
      <w:r w:rsidRPr="00A32180">
        <w:rPr>
          <w:i/>
          <w:iCs/>
          <w:sz w:val="18"/>
          <w:szCs w:val="18"/>
        </w:rPr>
        <w:t xml:space="preserve">Figure </w:t>
      </w:r>
      <w:r>
        <w:rPr>
          <w:i/>
          <w:iCs/>
          <w:sz w:val="18"/>
          <w:szCs w:val="18"/>
        </w:rPr>
        <w:t>2</w:t>
      </w:r>
      <w:r w:rsidRPr="00A32180">
        <w:rPr>
          <w:i/>
          <w:iCs/>
          <w:sz w:val="18"/>
          <w:szCs w:val="18"/>
        </w:rPr>
        <w:t xml:space="preserve">: How </w:t>
      </w:r>
      <w:r>
        <w:rPr>
          <w:i/>
          <w:iCs/>
          <w:sz w:val="18"/>
          <w:szCs w:val="18"/>
        </w:rPr>
        <w:t>MLAT</w:t>
      </w:r>
      <w:r w:rsidRPr="00A32180">
        <w:rPr>
          <w:i/>
          <w:iCs/>
          <w:sz w:val="18"/>
          <w:szCs w:val="18"/>
        </w:rPr>
        <w:t xml:space="preserve"> works </w:t>
      </w:r>
      <w:r>
        <w:rPr>
          <w:i/>
          <w:iCs/>
          <w:sz w:val="18"/>
          <w:szCs w:val="18"/>
        </w:rPr>
        <w:fldChar w:fldCharType="begin" w:fldLock="1"/>
      </w:r>
      <w:r>
        <w:rPr>
          <w:i/>
          <w:iCs/>
          <w:sz w:val="18"/>
          <w:szCs w:val="18"/>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Pr>
          <w:i/>
          <w:iCs/>
          <w:sz w:val="18"/>
          <w:szCs w:val="18"/>
        </w:rPr>
        <w:fldChar w:fldCharType="separate"/>
      </w:r>
      <w:r w:rsidRPr="00F80871">
        <w:rPr>
          <w:iCs/>
          <w:noProof/>
          <w:sz w:val="18"/>
          <w:szCs w:val="18"/>
        </w:rPr>
        <w:t xml:space="preserve">(“Multilateration (MLAT) - FlightAware,” </w:t>
      </w:r>
      <w:r>
        <w:rPr>
          <w:iCs/>
          <w:noProof/>
          <w:sz w:val="18"/>
          <w:szCs w:val="18"/>
        </w:rPr>
        <w:t>2019</w:t>
      </w:r>
      <w:r w:rsidRPr="00F80871">
        <w:rPr>
          <w:iCs/>
          <w:noProof/>
          <w:sz w:val="18"/>
          <w:szCs w:val="18"/>
        </w:rPr>
        <w:t>)</w:t>
      </w:r>
      <w:r>
        <w:rPr>
          <w:i/>
          <w:iCs/>
          <w:sz w:val="18"/>
          <w:szCs w:val="18"/>
        </w:rPr>
        <w:fldChar w:fldCharType="end"/>
      </w:r>
    </w:p>
    <w:p w14:paraId="294435CA" w14:textId="77777777" w:rsidR="001664F1" w:rsidRPr="002203DB" w:rsidRDefault="001664F1" w:rsidP="001664F1">
      <w:pPr>
        <w:rPr>
          <w:rFonts w:cs="Arial"/>
          <w:shd w:val="clear" w:color="auto" w:fill="FFFFFF"/>
        </w:rPr>
      </w:pPr>
      <w:r w:rsidRPr="002203DB">
        <w:rPr>
          <w:rFonts w:cs="Arial"/>
          <w:shd w:val="clear" w:color="auto" w:fill="FFFFFF"/>
        </w:rPr>
        <w:lastRenderedPageBreak/>
        <w:t xml:space="preserve">Another disadvantage to MLAT can be the positioning accuracy as it can be significantly affected by the factor of Geometric Dilution of Precision (GDOP). This can be due to a large surveillance area and positioning of fixed ground stations/receivers. As the distance increases from the aircraft to the polygon created by the multiple receivers, the larger the GDOP and consequentially, the less accurate the positioning of the aircraft. </w:t>
      </w:r>
      <w:r>
        <w:rPr>
          <w:rFonts w:cs="Arial"/>
          <w:shd w:val="clear" w:color="auto" w:fill="FFFFFF"/>
        </w:rPr>
        <w:fldChar w:fldCharType="begin" w:fldLock="1"/>
      </w:r>
      <w:r>
        <w:rPr>
          <w:rFonts w:cs="Arial"/>
          <w:shd w:val="clear" w:color="auto" w:fill="FFFFFF"/>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rPr>
          <w:rFonts w:cs="Arial"/>
          <w:shd w:val="clear" w:color="auto" w:fill="FFFFFF"/>
        </w:rPr>
        <w:fldChar w:fldCharType="separate"/>
      </w:r>
      <w:r w:rsidRPr="00D07E35">
        <w:rPr>
          <w:rFonts w:cs="Arial"/>
          <w:noProof/>
          <w:shd w:val="clear" w:color="auto" w:fill="FFFFFF"/>
        </w:rPr>
        <w:t>(Xu et al., 2015)</w:t>
      </w:r>
      <w:r>
        <w:rPr>
          <w:rFonts w:cs="Arial"/>
          <w:shd w:val="clear" w:color="auto" w:fill="FFFFFF"/>
        </w:rPr>
        <w:fldChar w:fldCharType="end"/>
      </w:r>
    </w:p>
    <w:p w14:paraId="38D05A61" w14:textId="77777777" w:rsidR="001664F1" w:rsidRPr="002203DB" w:rsidRDefault="001664F1" w:rsidP="001664F1">
      <w:pPr>
        <w:rPr>
          <w:rFonts w:cs="Arial"/>
          <w:shd w:val="clear" w:color="auto" w:fill="FFFFFF"/>
        </w:rPr>
      </w:pPr>
      <w:r w:rsidRPr="002203DB">
        <w:rPr>
          <w:rFonts w:cs="Arial"/>
          <w:shd w:val="clear" w:color="auto" w:fill="FFFFFF"/>
        </w:rPr>
        <w:t xml:space="preserve"> </w:t>
      </w:r>
    </w:p>
    <w:p w14:paraId="2C280678" w14:textId="77777777" w:rsidR="001664F1" w:rsidRDefault="001664F1" w:rsidP="001664F1">
      <w:pPr>
        <w:rPr>
          <w:rFonts w:cs="Arial"/>
          <w:shd w:val="clear" w:color="auto" w:fill="FFFFFF"/>
        </w:rPr>
      </w:pPr>
      <w:r w:rsidRPr="002203DB">
        <w:rPr>
          <w:rFonts w:cs="Arial"/>
          <w:shd w:val="clear" w:color="auto" w:fill="FFFFFF"/>
        </w:rPr>
        <w:t>As current airspace contains a variety of old and new aircraft, successful tracking applications must be open to multiple tracking technologies to give users the full airspace traffic. Users limited to one dimension of traffic would not be drawn to an application with reduced availability. The primary audience of flight trackers being plane enthusiasts diverges into different categories of interest, such as airplanes (</w:t>
      </w:r>
      <w:proofErr w:type="gramStart"/>
      <w:r w:rsidRPr="002203DB">
        <w:rPr>
          <w:rFonts w:cs="Arial"/>
          <w:shd w:val="clear" w:color="auto" w:fill="FFFFFF"/>
        </w:rPr>
        <w:t>single-engine</w:t>
      </w:r>
      <w:proofErr w:type="gramEnd"/>
      <w:r w:rsidRPr="002203DB">
        <w:rPr>
          <w:rFonts w:cs="Arial"/>
          <w:shd w:val="clear" w:color="auto" w:fill="FFFFFF"/>
        </w:rPr>
        <w:t>/multi-engine), rotorcraft (helicopter/gyroplane), and gliders. The different audiences should be taken into account with the choice of the data source to maximise user interest in an application.</w:t>
      </w:r>
    </w:p>
    <w:p w14:paraId="168CEB29" w14:textId="77777777" w:rsidR="001664F1" w:rsidRDefault="001664F1" w:rsidP="001664F1"/>
    <w:p w14:paraId="372634E6" w14:textId="056844A7" w:rsidR="001664F1" w:rsidRPr="00DD7787" w:rsidRDefault="006D69A5" w:rsidP="001664F1">
      <w:pPr>
        <w:rPr>
          <w:color w:val="2F5496" w:themeColor="accent1" w:themeShade="BF"/>
        </w:rPr>
      </w:pPr>
      <w:r>
        <w:rPr>
          <w:color w:val="2F5496" w:themeColor="accent1" w:themeShade="BF"/>
          <w:shd w:val="clear" w:color="auto" w:fill="FFFFFF"/>
        </w:rPr>
        <w:t>2</w:t>
      </w:r>
      <w:r w:rsidR="001664F1" w:rsidRPr="00DD7787">
        <w:rPr>
          <w:color w:val="2F5496" w:themeColor="accent1" w:themeShade="BF"/>
          <w:shd w:val="clear" w:color="auto" w:fill="FFFFFF"/>
        </w:rPr>
        <w:t>.</w:t>
      </w:r>
      <w:r w:rsidR="001664F1">
        <w:rPr>
          <w:color w:val="2F5496" w:themeColor="accent1" w:themeShade="BF"/>
          <w:shd w:val="clear" w:color="auto" w:fill="FFFFFF"/>
        </w:rPr>
        <w:t>2</w:t>
      </w:r>
      <w:r w:rsidR="001664F1" w:rsidRPr="00DD7787">
        <w:rPr>
          <w:color w:val="2F5496" w:themeColor="accent1" w:themeShade="BF"/>
          <w:shd w:val="clear" w:color="auto" w:fill="FFFFFF"/>
        </w:rPr>
        <w:t>.3 ADS-B and MLAT Comparison</w:t>
      </w:r>
    </w:p>
    <w:p w14:paraId="4FC82D73" w14:textId="77777777" w:rsidR="001664F1" w:rsidRPr="002203DB" w:rsidRDefault="001664F1" w:rsidP="001664F1"/>
    <w:p w14:paraId="4D848312" w14:textId="77777777" w:rsidR="001664F1" w:rsidRPr="002203DB" w:rsidRDefault="001664F1" w:rsidP="001664F1">
      <w:r w:rsidRPr="002203DB">
        <w:t xml:space="preserve">All flight tracking technologies available have different advantages and disadvantages against their tracking methods. ADS-B uses dependent surveillance based on GPS, making position accuracy greater than MLAT TDOA tracking techniques. MLAT, however, has proven to be less costly than older methods such as radar by 20-35% </w:t>
      </w:r>
      <w:r>
        <w:fldChar w:fldCharType="begin" w:fldLock="1"/>
      </w:r>
      <w:r>
        <w:instrText>ADDIN CSL_CITATION {"citationItems":[{"id":"ITEM-1","itemData":{"id":"ITEM-1","issued":{"date-parts":[["0"]]},"title":"Multilateration era Corporation","type":"report"},"uris":["http://www.mendeley.com/documents/?uuid=631bb56c-d147-3b8d-8d52-283ce73c77b6"]}],"mendeley":{"formattedCitation":"(&lt;i&gt;Multilateration era Corporation&lt;/i&gt;, n.d.)","manualFormatting":"(Multilateration era Corporation, 2019)","plainTextFormattedCitation":"(Multilateration era Corporation, n.d.)","previouslyFormattedCitation":"(&lt;i&gt;Multilateration era Corporation&lt;/i&gt;, n.d.)"},"properties":{"noteIndex":0},"schema":"https://github.com/citation-style-language/schema/raw/master/csl-citation.json"}</w:instrText>
      </w:r>
      <w:r>
        <w:fldChar w:fldCharType="separate"/>
      </w:r>
      <w:r w:rsidRPr="00D07E35">
        <w:rPr>
          <w:noProof/>
        </w:rPr>
        <w:t xml:space="preserve">(Multilateration era Corporation, </w:t>
      </w:r>
      <w:r>
        <w:rPr>
          <w:noProof/>
        </w:rPr>
        <w:t>2019</w:t>
      </w:r>
      <w:r w:rsidRPr="00D07E35">
        <w:rPr>
          <w:noProof/>
        </w:rPr>
        <w:t>)</w:t>
      </w:r>
      <w:r>
        <w:fldChar w:fldCharType="end"/>
      </w:r>
      <w:r>
        <w:t xml:space="preserve"> </w:t>
      </w:r>
      <w:r w:rsidRPr="002203DB">
        <w:t xml:space="preserve">and currently outfitted by more aircraft world-wide compared to ADS-B. However, with the current push for ADS-B tracking to be the world-wide choice of flight tracking, the current weight will shift to ADS-B being more prominent compared to MLAT. </w:t>
      </w:r>
      <w:r>
        <w:fldChar w:fldCharType="begin" w:fldLock="1"/>
      </w:r>
      <w: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p>
    <w:p w14:paraId="6FA531C3" w14:textId="77777777" w:rsidR="001664F1" w:rsidRPr="002203DB" w:rsidRDefault="001664F1" w:rsidP="001664F1"/>
    <w:p w14:paraId="2F72F915" w14:textId="77777777" w:rsidR="001664F1" w:rsidRPr="002203DB" w:rsidRDefault="001664F1" w:rsidP="001664F1">
      <w:r w:rsidRPr="002203DB">
        <w:t xml:space="preserve">As both technologies use Mode S transponders, they share a high update rate. In the case of ADS-B, an update rate of two positions per second </w:t>
      </w:r>
      <w:r>
        <w:fldChar w:fldCharType="begin" w:fldLock="1"/>
      </w:r>
      <w:r>
        <w:instrText>ADDIN CSL_CITATION {"citationItems":[{"id":"ITEM-1","itemData":{"author":[{"dropping-particle":"","family":"Neufeldt","given":"Holger","non-dropping-particle":"","parse-names":false,"suffix":""}],"id":"ITEM-1","issued":{"date-parts":[["2017"]]},"title":"Non-Radar Surveillance ADS-B/MLAT/WAM Products HOLGER NEUFELDT","type":"article"},"uris":["http://www.mendeley.com/documents/?uuid=d8596cbb-9411-31f2-b43a-04c249c6b1f7"]}],"mendeley":{"formattedCitation":"(Neufeldt, 2017)","plainTextFormattedCitation":"(Neufeldt, 2017)","previouslyFormattedCitation":"(Neufeldt, 2017)"},"properties":{"noteIndex":0},"schema":"https://github.com/citation-style-language/schema/raw/master/csl-citation.json"}</w:instrText>
      </w:r>
      <w:r>
        <w:fldChar w:fldCharType="separate"/>
      </w:r>
      <w:r w:rsidRPr="00D07E35">
        <w:rPr>
          <w:noProof/>
        </w:rPr>
        <w:t>(Neufeldt, 2017)</w:t>
      </w:r>
      <w:r>
        <w:fldChar w:fldCharType="end"/>
      </w:r>
      <w:r w:rsidRPr="002203DB">
        <w:t xml:space="preserve"> allowing for precise and accurate data for flight tracking applications. The data for both ADS-B and MLAT are combined at central servers, which are used to retrieve flight data. Although ADS-B only requires one single ground station/receiver for coverage and MLAT requires multiple, the cost of ground equipment and infrastructure are relatively equal, with both having an overall low lifecycle cost. </w:t>
      </w:r>
      <w:r>
        <w:fldChar w:fldCharType="begin" w:fldLock="1"/>
      </w:r>
      <w:r>
        <w:instrText>ADDIN CSL_CITATION {"citationItems":[{"id":"ITEM-1","itemData":{"author":[{"dropping-particle":"","family":"Neufeldt","given":"Holger","non-dropping-particle":"","parse-names":false,"suffix":""}],"id":"ITEM-1","issued":{"date-parts":[["2017"]]},"title":"Non-Radar Surveillance ADS-B/MLAT/WAM Products HOLGER NEUFELDT","type":"article"},"uris":["http://www.mendeley.com/documents/?uuid=d8596cbb-9411-31f2-b43a-04c249c6b1f7"]}],"mendeley":{"formattedCitation":"(Neufeldt, 2017)","plainTextFormattedCitation":"(Neufeldt, 2017)","previouslyFormattedCitation":"(Neufeldt, 2017)"},"properties":{"noteIndex":0},"schema":"https://github.com/citation-style-language/schema/raw/master/csl-citation.json"}</w:instrText>
      </w:r>
      <w:r>
        <w:fldChar w:fldCharType="separate"/>
      </w:r>
      <w:r w:rsidRPr="004E7184">
        <w:rPr>
          <w:noProof/>
        </w:rPr>
        <w:t>(Neufeldt, 2017)</w:t>
      </w:r>
      <w:r>
        <w:fldChar w:fldCharType="end"/>
      </w:r>
    </w:p>
    <w:p w14:paraId="68CA5C30" w14:textId="77777777" w:rsidR="001664F1" w:rsidRDefault="001664F1" w:rsidP="001664F1"/>
    <w:p w14:paraId="363F9B2B" w14:textId="77777777" w:rsidR="001664F1" w:rsidRDefault="001664F1" w:rsidP="001664F1">
      <w:r w:rsidRPr="002203DB">
        <w:t xml:space="preserve">Current security concerns only relate to ADS-B. Such security concerns are ADS-B spoofing and ADS-B meaconing. ADS-B signals are not authenticated or encrypted, so spoofing can occur where falsified data is inserted into the ADS-B system by transmitting a signal on ADS-B frequencies. The FAA claims, “We have ways of validating the data that shows up on a controller’s screen so that spoofed targets are filtered out … An FAA ADS-B security action plan identified and mitigated risks and monitors the progress of corrective action. These risks are security sensitive and are not publicly available”. This validation technique used by ATC is not publicly available, so flight tracking applications are at risk from ADS-B spoofing as they have no method to filter false data. </w:t>
      </w:r>
      <w:r>
        <w:fldChar w:fldCharType="begin" w:fldLock="1"/>
      </w:r>
      <w:r>
        <w:instrText>ADDIN CSL_CITATION {"citationItems":[{"id":"ITEM-1","itemData":{"URL":"https://www.ainonline.com/aviation-news/aviation-international-news/2012-09-03/ads-b-insecure-and-easily-spoofed-say-hackers","accessed":{"date-parts":[["2019","10","29"]]},"author":[{"dropping-particle":"","family":"Thurber","given":"Matt","non-dropping-particle":"","parse-names":false,"suffix":""}],"container-title":"Aviation International News","id":"ITEM-1","issued":{"date-parts":[["2012"]]},"title":"ADS-B Is Insecure and Easily Spoofed, Say Hackers","type":"webpage"},"uris":["http://www.mendeley.com/documents/?uuid=6e036bfb-184c-3c27-a5c3-d134e673d20e"]}],"mendeley":{"formattedCitation":"(Thurber, 2012)","plainTextFormattedCitation":"(Thurber, 2012)","previouslyFormattedCitation":"(Thurber, 2012)"},"properties":{"noteIndex":0},"schema":"https://github.com/citation-style-language/schema/raw/master/csl-citation.json"}</w:instrText>
      </w:r>
      <w:r>
        <w:fldChar w:fldCharType="separate"/>
      </w:r>
      <w:r w:rsidRPr="004E7184">
        <w:rPr>
          <w:noProof/>
        </w:rPr>
        <w:t>(Thurber, 2012)</w:t>
      </w:r>
      <w:r>
        <w:fldChar w:fldCharType="end"/>
      </w:r>
      <w:r>
        <w:t xml:space="preserve"> </w:t>
      </w:r>
      <w:r w:rsidRPr="002203DB">
        <w:t xml:space="preserve">The process of ADS-B meaconing involves the capturing of transmissions whereby are altered and retransmitted after a short delay. </w:t>
      </w:r>
      <w:r>
        <w:fldChar w:fldCharType="begin" w:fldLock="1"/>
      </w:r>
      <w:r>
        <w:instrText>ADDIN CSL_CITATION {"citationItems":[{"id":"ITEM-1","itemData":{"ISBN":"9781369688429","abstract":"In this thesis, we congregate the security threats on UAS and suggest solutions using ADS-B device. UAS ground and intercommunication is prone to availability, confidentiality and integrity attacks. UAS communication has three layered wireless Ad-Hock network which comprises of Complex group key exchange. Loss of one layer in the Ad-hock network leads to a complete loss of communication in the network. Current UAS navigation methods include complete reliance on on-board sensors, radars and GPS. This research proposes solutions for UAS communication, navigation and collision avoidance using ADS-B. ADS-B acts as a back-up when there is a loss in any one of the trees layers in an Ad-Hock network. Integration of ADS-B along with on-board sensors gives an accurate and precise location of the UAS. ADS-B also helps in neighbor discovery which prevents collisions in small UAS.","author":[{"dropping-particle":"","family":"Gouripeddi","given":"Vedadatta","non-dropping-particle":"","parse-names":false,"suffix":""}],"container-title":"ProQuest Dissertations and Theses","id":"ITEM-1","issued":{"date-parts":[["2016"]]},"number-of-pages":"77","title":"Improvement of security in UAS communication and navigation using ADS-B","type":"thesis"},"uris":["http://www.mendeley.com/documents/?uuid=a061d402-c057-346b-bcbc-f3d91fb35ff3"]}],"mendeley":{"formattedCitation":"(Gouripeddi, 2016)","plainTextFormattedCitation":"(Gouripeddi, 2016)","previouslyFormattedCitation":"(Gouripeddi, 2016)"},"properties":{"noteIndex":0},"schema":"https://github.com/citation-style-language/schema/raw/master/csl-citation.json"}</w:instrText>
      </w:r>
      <w:r>
        <w:fldChar w:fldCharType="separate"/>
      </w:r>
      <w:r w:rsidRPr="004E7184">
        <w:rPr>
          <w:noProof/>
        </w:rPr>
        <w:t>(Gouripeddi, 2016)</w:t>
      </w:r>
      <w:r>
        <w:fldChar w:fldCharType="end"/>
      </w:r>
      <w:r w:rsidRPr="002203DB">
        <w:t xml:space="preserve"> The attack is primarily a man-in-the-middle attack, which is another way inaccurate data is accepted by flight tracking applications.</w:t>
      </w:r>
    </w:p>
    <w:p w14:paraId="41309285" w14:textId="77777777" w:rsidR="001664F1" w:rsidRDefault="001664F1" w:rsidP="001664F1"/>
    <w:p w14:paraId="7F71C03E" w14:textId="77777777" w:rsidR="001664F1" w:rsidRDefault="001664F1" w:rsidP="001664F1">
      <w:r w:rsidRPr="002203DB">
        <w:lastRenderedPageBreak/>
        <w:t>To ensure accurate data for users of flight tracking applications, a combination of old and new, MLAT and ADS-B, tracking technologies should be used to give a broader range of aircraft traffic, so limitations are not preventing the application's user base.</w:t>
      </w:r>
    </w:p>
    <w:p w14:paraId="49E9191D" w14:textId="77777777" w:rsidR="001664F1" w:rsidRDefault="001664F1" w:rsidP="001664F1"/>
    <w:p w14:paraId="0E753A7D" w14:textId="065D5427" w:rsidR="001664F1" w:rsidRPr="00DD7787" w:rsidRDefault="006D69A5" w:rsidP="001664F1">
      <w:pPr>
        <w:rPr>
          <w:color w:val="2F5496" w:themeColor="accent1" w:themeShade="BF"/>
        </w:rPr>
      </w:pPr>
      <w:r>
        <w:rPr>
          <w:color w:val="2F5496" w:themeColor="accent1" w:themeShade="BF"/>
        </w:rPr>
        <w:t>2</w:t>
      </w:r>
      <w:r w:rsidR="001664F1">
        <w:rPr>
          <w:color w:val="2F5496" w:themeColor="accent1" w:themeShade="BF"/>
        </w:rPr>
        <w:t xml:space="preserve">.3 </w:t>
      </w:r>
      <w:r w:rsidR="001664F1" w:rsidRPr="00DD7787">
        <w:rPr>
          <w:color w:val="2F5496" w:themeColor="accent1" w:themeShade="BF"/>
        </w:rPr>
        <w:t>Flight Tracking Application Programming Interface</w:t>
      </w:r>
    </w:p>
    <w:p w14:paraId="425195CB" w14:textId="77777777" w:rsidR="001664F1" w:rsidRPr="002203DB" w:rsidRDefault="001664F1" w:rsidP="001664F1"/>
    <w:p w14:paraId="4EEC520E" w14:textId="77777777" w:rsidR="001664F1" w:rsidRPr="002203DB" w:rsidRDefault="001664F1" w:rsidP="001664F1">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n Application Programming Interface (API) is an intermediary software which allows two applications to communicate. An application will connect to the internet sending data to a server. The data is received by the server and interpreted where the server will execute the required action(s) and transmit data back to the application. The application will interpret the received data and present the data in a format to be used by the user. The process is achieved through an API. </w:t>
      </w:r>
      <w:r>
        <w:rPr>
          <w:rFonts w:asciiTheme="minorHAnsi" w:hAnsiTheme="minorHAnsi"/>
          <w:color w:val="1C1E29"/>
        </w:rPr>
        <w:fldChar w:fldCharType="begin" w:fldLock="1"/>
      </w:r>
      <w:r>
        <w:rPr>
          <w:rFonts w:asciiTheme="minorHAnsi" w:hAnsiTheme="minorHAnsi"/>
          <w:color w:val="1C1E29"/>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What is an API? (Application Programming Interface) | MuleSoft,” n.d.)","manualFormatting":"(“What is an API? (Application Programming Interface) | MuleSoft,” 2019)","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Pr>
          <w:rFonts w:asciiTheme="minorHAnsi" w:hAnsiTheme="minorHAnsi"/>
          <w:color w:val="1C1E29"/>
        </w:rPr>
        <w:fldChar w:fldCharType="separate"/>
      </w:r>
      <w:r w:rsidRPr="004E7184">
        <w:rPr>
          <w:rFonts w:asciiTheme="minorHAnsi" w:hAnsiTheme="minorHAnsi"/>
          <w:noProof/>
          <w:color w:val="1C1E29"/>
        </w:rPr>
        <w:t xml:space="preserve">(“What is an API? (Application Programming Interface) | MuleSoft,” </w:t>
      </w:r>
      <w:r>
        <w:rPr>
          <w:rFonts w:asciiTheme="minorHAnsi" w:hAnsiTheme="minorHAnsi"/>
          <w:noProof/>
          <w:color w:val="1C1E29"/>
        </w:rPr>
        <w:t>2019</w:t>
      </w:r>
      <w:r w:rsidRPr="004E7184">
        <w:rPr>
          <w:rFonts w:asciiTheme="minorHAnsi" w:hAnsiTheme="minorHAnsi"/>
          <w:noProof/>
          <w:color w:val="1C1E29"/>
        </w:rPr>
        <w:t>)</w:t>
      </w:r>
      <w:r>
        <w:rPr>
          <w:rFonts w:asciiTheme="minorHAnsi" w:hAnsiTheme="minorHAnsi"/>
          <w:color w:val="1C1E29"/>
        </w:rPr>
        <w:fldChar w:fldCharType="end"/>
      </w:r>
      <w:r>
        <w:rPr>
          <w:rFonts w:asciiTheme="minorHAnsi" w:hAnsiTheme="minorHAnsi"/>
          <w:color w:val="1C1E29"/>
        </w:rPr>
        <w:t xml:space="preserve"> </w:t>
      </w:r>
      <w:r w:rsidRPr="002203DB">
        <w:rPr>
          <w:rFonts w:asciiTheme="minorHAnsi" w:hAnsiTheme="minorHAnsi"/>
          <w:color w:val="1C1E29"/>
        </w:rPr>
        <w:t xml:space="preserve">The general term of an API is a connectivity interface to an application. However, modern APIs have characteristics that extend their value and usefulness. They follow standards such as HTTP and REST, making them developer-friendly and easily accessible. New APIs are well documented for easy consumption and versioning. </w:t>
      </w:r>
      <w:r>
        <w:rPr>
          <w:rFonts w:asciiTheme="minorHAnsi" w:hAnsiTheme="minorHAnsi"/>
          <w:color w:val="1C1E29"/>
        </w:rPr>
        <w:fldChar w:fldCharType="begin" w:fldLock="1"/>
      </w:r>
      <w:r>
        <w:rPr>
          <w:rFonts w:asciiTheme="minorHAnsi" w:hAnsiTheme="minorHAnsi"/>
          <w:color w:val="1C1E29"/>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What is an API? (Application Programming Interface) | MuleSoft,” n.d.)","manualFormatting":"(“What is an API? (Application Programming Interface) | MuleSoft,” 2019)","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Pr>
          <w:rFonts w:asciiTheme="minorHAnsi" w:hAnsiTheme="minorHAnsi"/>
          <w:color w:val="1C1E29"/>
        </w:rPr>
        <w:fldChar w:fldCharType="separate"/>
      </w:r>
      <w:r w:rsidRPr="004E7184">
        <w:rPr>
          <w:rFonts w:asciiTheme="minorHAnsi" w:hAnsiTheme="minorHAnsi"/>
          <w:noProof/>
          <w:color w:val="1C1E29"/>
        </w:rPr>
        <w:t xml:space="preserve">(“What is an API? (Application Programming Interface) | MuleSoft,” </w:t>
      </w:r>
      <w:r>
        <w:rPr>
          <w:rFonts w:asciiTheme="minorHAnsi" w:hAnsiTheme="minorHAnsi"/>
          <w:noProof/>
          <w:color w:val="1C1E29"/>
        </w:rPr>
        <w:t>2019</w:t>
      </w:r>
      <w:r w:rsidRPr="004E7184">
        <w:rPr>
          <w:rFonts w:asciiTheme="minorHAnsi" w:hAnsiTheme="minorHAnsi"/>
          <w:noProof/>
          <w:color w:val="1C1E29"/>
        </w:rPr>
        <w:t>)</w:t>
      </w:r>
      <w:r>
        <w:rPr>
          <w:rFonts w:asciiTheme="minorHAnsi" w:hAnsiTheme="minorHAnsi"/>
          <w:color w:val="1C1E29"/>
        </w:rPr>
        <w:fldChar w:fldCharType="end"/>
      </w:r>
      <w:r>
        <w:rPr>
          <w:rFonts w:asciiTheme="minorHAnsi" w:hAnsiTheme="minorHAnsi"/>
          <w:color w:val="1C1E29"/>
        </w:rPr>
        <w:t xml:space="preserve"> </w:t>
      </w:r>
      <w:r w:rsidRPr="002203DB">
        <w:rPr>
          <w:rFonts w:asciiTheme="minorHAnsi" w:hAnsiTheme="minorHAnsi"/>
          <w:color w:val="1C1E29"/>
        </w:rPr>
        <w:t xml:space="preserve">For a developer, APIs provide a range of operations that developers may use to their advantage with the documentation for ease of implementation. The fundamental work is done by the API reducing the level of code required to be implemented by the developer. </w:t>
      </w:r>
      <w:r>
        <w:rPr>
          <w:rFonts w:asciiTheme="minorHAnsi" w:hAnsiTheme="minorHAnsi"/>
          <w:color w:val="1C1E29"/>
        </w:rPr>
        <w:fldChar w:fldCharType="begin" w:fldLock="1"/>
      </w:r>
      <w:r>
        <w:rPr>
          <w:rFonts w:asciiTheme="minorHAnsi" w:hAnsiTheme="minorHAnsi"/>
          <w:color w:val="1C1E29"/>
        </w:rPr>
        <w:instrText>ADDIN CSL_CITATION {"citationItems":[{"id":"ITEM-1","itemData":{"author":[{"dropping-particle":"","family":"Hoffman","given":"Chris","non-dropping-particle":"","parse-names":false,"suffix":""}],"container-title":"Information Systems","id":"ITEM-1","issued":{"date-parts":[["2018"]]},"title":"What is an API","type":"article"},"uris":["http://www.mendeley.com/documents/?uuid=2bdefde0-bcc3-308b-9076-b0bb90f5825b"]}],"mendeley":{"formattedCitation":"(Hoffman, 2018)","plainTextFormattedCitation":"(Hoffman, 2018)","previouslyFormattedCitation":"(Hoffman, 2018)"},"properties":{"noteIndex":0},"schema":"https://github.com/citation-style-language/schema/raw/master/csl-citation.json"}</w:instrText>
      </w:r>
      <w:r>
        <w:rPr>
          <w:rFonts w:asciiTheme="minorHAnsi" w:hAnsiTheme="minorHAnsi"/>
          <w:color w:val="1C1E29"/>
        </w:rPr>
        <w:fldChar w:fldCharType="separate"/>
      </w:r>
      <w:r w:rsidRPr="004E7184">
        <w:rPr>
          <w:rFonts w:asciiTheme="minorHAnsi" w:hAnsiTheme="minorHAnsi"/>
          <w:noProof/>
          <w:color w:val="1C1E29"/>
        </w:rPr>
        <w:t>(Hoffman, 2018)</w:t>
      </w:r>
      <w:r>
        <w:rPr>
          <w:rFonts w:asciiTheme="minorHAnsi" w:hAnsiTheme="minorHAnsi"/>
          <w:color w:val="1C1E29"/>
        </w:rPr>
        <w:fldChar w:fldCharType="end"/>
      </w:r>
    </w:p>
    <w:p w14:paraId="5B14BD99" w14:textId="77777777" w:rsidR="001664F1" w:rsidRPr="002203DB" w:rsidRDefault="001664F1" w:rsidP="001664F1">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w:t>
      </w:r>
    </w:p>
    <w:p w14:paraId="45BA809B" w14:textId="77777777" w:rsidR="001664F1" w:rsidRPr="002203DB" w:rsidRDefault="001664F1" w:rsidP="001664F1">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PIs provide a layer of security for users while retrieving data as applications are not fully exposed to the server in which the data required is held, nor is the server exposed to the user. The communications only comprise of small packets of data containing only relevant data. </w:t>
      </w:r>
      <w:r>
        <w:rPr>
          <w:rFonts w:asciiTheme="minorHAnsi" w:hAnsiTheme="minorHAnsi"/>
          <w:color w:val="1C1E29"/>
        </w:rPr>
        <w:fldChar w:fldCharType="begin" w:fldLock="1"/>
      </w:r>
      <w:r>
        <w:rPr>
          <w:rFonts w:asciiTheme="minorHAnsi" w:hAnsiTheme="minorHAnsi"/>
          <w:color w:val="1C1E29"/>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What is an API? (Application Programming Interface) | MuleSoft,” n.d.)","manualFormatting":"(“What is an API? (Application Programming Interface) | MuleSoft,” 2019)","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Pr>
          <w:rFonts w:asciiTheme="minorHAnsi" w:hAnsiTheme="minorHAnsi"/>
          <w:color w:val="1C1E29"/>
        </w:rPr>
        <w:fldChar w:fldCharType="separate"/>
      </w:r>
      <w:r w:rsidRPr="004E7184">
        <w:rPr>
          <w:rFonts w:asciiTheme="minorHAnsi" w:hAnsiTheme="minorHAnsi"/>
          <w:noProof/>
          <w:color w:val="1C1E29"/>
        </w:rPr>
        <w:t xml:space="preserve">(“What is an API? (Application Programming Interface) | MuleSoft,” </w:t>
      </w:r>
      <w:r>
        <w:rPr>
          <w:rFonts w:asciiTheme="minorHAnsi" w:hAnsiTheme="minorHAnsi"/>
          <w:noProof/>
          <w:color w:val="1C1E29"/>
        </w:rPr>
        <w:t>2019</w:t>
      </w:r>
      <w:r w:rsidRPr="004E7184">
        <w:rPr>
          <w:rFonts w:asciiTheme="minorHAnsi" w:hAnsiTheme="minorHAnsi"/>
          <w:noProof/>
          <w:color w:val="1C1E29"/>
        </w:rPr>
        <w:t>)</w:t>
      </w:r>
      <w:r>
        <w:rPr>
          <w:rFonts w:asciiTheme="minorHAnsi" w:hAnsiTheme="minorHAnsi"/>
          <w:color w:val="1C1E29"/>
        </w:rPr>
        <w:fldChar w:fldCharType="end"/>
      </w:r>
      <w:r>
        <w:rPr>
          <w:rFonts w:asciiTheme="minorHAnsi" w:hAnsiTheme="minorHAnsi"/>
          <w:color w:val="1C1E29"/>
        </w:rPr>
        <w:t xml:space="preserve"> </w:t>
      </w:r>
      <w:r w:rsidRPr="002203DB">
        <w:rPr>
          <w:rFonts w:asciiTheme="minorHAnsi" w:hAnsiTheme="minorHAnsi"/>
          <w:color w:val="1C1E29"/>
        </w:rPr>
        <w:t xml:space="preserve">APIs also control access to resources, hardware, and software. </w:t>
      </w:r>
      <w:r>
        <w:rPr>
          <w:rFonts w:asciiTheme="minorHAnsi" w:hAnsiTheme="minorHAnsi"/>
          <w:color w:val="1C1E29"/>
        </w:rPr>
        <w:fldChar w:fldCharType="begin" w:fldLock="1"/>
      </w:r>
      <w:r>
        <w:rPr>
          <w:rFonts w:asciiTheme="minorHAnsi" w:hAnsiTheme="minorHAnsi"/>
          <w:color w:val="1C1E29"/>
        </w:rPr>
        <w:instrText>ADDIN CSL_CITATION {"citationItems":[{"id":"ITEM-1","itemData":{"author":[{"dropping-particle":"","family":"Hoffman","given":"Chris","non-dropping-particle":"","parse-names":false,"suffix":""}],"container-title":"Information Systems","id":"ITEM-1","issued":{"date-parts":[["2018"]]},"title":"What is an API","type":"article"},"uris":["http://www.mendeley.com/documents/?uuid=2bdefde0-bcc3-308b-9076-b0bb90f5825b"]}],"mendeley":{"formattedCitation":"(Hoffman, 2018)","plainTextFormattedCitation":"(Hoffman, 2018)","previouslyFormattedCitation":"(Hoffman, 2018)"},"properties":{"noteIndex":0},"schema":"https://github.com/citation-style-language/schema/raw/master/csl-citation.json"}</w:instrText>
      </w:r>
      <w:r>
        <w:rPr>
          <w:rFonts w:asciiTheme="minorHAnsi" w:hAnsiTheme="minorHAnsi"/>
          <w:color w:val="1C1E29"/>
        </w:rPr>
        <w:fldChar w:fldCharType="separate"/>
      </w:r>
      <w:r w:rsidRPr="004E7184">
        <w:rPr>
          <w:rFonts w:asciiTheme="minorHAnsi" w:hAnsiTheme="minorHAnsi"/>
          <w:noProof/>
          <w:color w:val="1C1E29"/>
        </w:rPr>
        <w:t>(Hoffman, 2018)</w:t>
      </w:r>
      <w:r>
        <w:rPr>
          <w:rFonts w:asciiTheme="minorHAnsi" w:hAnsiTheme="minorHAnsi"/>
          <w:color w:val="1C1E29"/>
        </w:rPr>
        <w:fldChar w:fldCharType="end"/>
      </w:r>
    </w:p>
    <w:p w14:paraId="1EE494F9" w14:textId="77777777" w:rsidR="001664F1" w:rsidRPr="002203DB" w:rsidRDefault="001664F1" w:rsidP="001664F1">
      <w:pPr>
        <w:pStyle w:val="NormalWeb"/>
        <w:spacing w:before="0" w:beforeAutospacing="0" w:after="0" w:afterAutospacing="0"/>
        <w:rPr>
          <w:rFonts w:asciiTheme="minorHAnsi" w:hAnsiTheme="minorHAnsi"/>
          <w:color w:val="1C1E29"/>
        </w:rPr>
      </w:pPr>
      <w:r w:rsidRPr="002203DB">
        <w:rPr>
          <w:rStyle w:val="Strong"/>
          <w:rFonts w:asciiTheme="minorHAnsi" w:hAnsiTheme="minorHAnsi"/>
          <w:color w:val="1C1E29"/>
        </w:rPr>
        <w:t> </w:t>
      </w:r>
    </w:p>
    <w:p w14:paraId="4233E60E" w14:textId="77777777" w:rsidR="001664F1" w:rsidRPr="002203DB" w:rsidRDefault="001664F1" w:rsidP="001664F1">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 range of APIs exist for developers providing flight data. Such APIs are the </w:t>
      </w:r>
      <w:proofErr w:type="spellStart"/>
      <w:r w:rsidRPr="002203DB">
        <w:rPr>
          <w:rFonts w:asciiTheme="minorHAnsi" w:hAnsiTheme="minorHAnsi"/>
          <w:color w:val="1C1E29"/>
        </w:rPr>
        <w:t>OpenSky</w:t>
      </w:r>
      <w:proofErr w:type="spellEnd"/>
      <w:r w:rsidRPr="002203DB">
        <w:rPr>
          <w:rFonts w:asciiTheme="minorHAnsi" w:hAnsiTheme="minorHAnsi"/>
          <w:color w:val="1C1E29"/>
        </w:rPr>
        <w:t xml:space="preserve"> Network, FlightAware, Flight Tracker API of Aviation Edge, ADS-B Exchange, and </w:t>
      </w:r>
      <w:proofErr w:type="spellStart"/>
      <w:r w:rsidRPr="002203DB">
        <w:rPr>
          <w:rFonts w:asciiTheme="minorHAnsi" w:hAnsiTheme="minorHAnsi"/>
          <w:color w:val="1C1E29"/>
        </w:rPr>
        <w:t>RadarBox</w:t>
      </w:r>
      <w:proofErr w:type="spellEnd"/>
      <w:r w:rsidRPr="002203DB">
        <w:rPr>
          <w:rFonts w:asciiTheme="minorHAnsi" w:hAnsiTheme="minorHAnsi"/>
          <w:color w:val="1C1E29"/>
        </w:rPr>
        <w:t xml:space="preserve">. The literature will communicate the variety of data available given a select two APIs. The APIs to be investigated are the </w:t>
      </w:r>
      <w:proofErr w:type="spellStart"/>
      <w:r w:rsidRPr="002203DB">
        <w:rPr>
          <w:rFonts w:asciiTheme="minorHAnsi" w:hAnsiTheme="minorHAnsi"/>
          <w:color w:val="1C1E29"/>
        </w:rPr>
        <w:t>OpenSky</w:t>
      </w:r>
      <w:proofErr w:type="spellEnd"/>
      <w:r w:rsidRPr="002203DB">
        <w:rPr>
          <w:rFonts w:asciiTheme="minorHAnsi" w:hAnsiTheme="minorHAnsi"/>
          <w:color w:val="1C1E29"/>
        </w:rPr>
        <w:t xml:space="preserve"> Network and FlightAware.</w:t>
      </w:r>
    </w:p>
    <w:p w14:paraId="5C0D7981" w14:textId="77777777" w:rsidR="001664F1" w:rsidRPr="002203DB" w:rsidRDefault="001664F1" w:rsidP="001664F1"/>
    <w:p w14:paraId="0BFB4294" w14:textId="42EEC8B3" w:rsidR="001664F1" w:rsidRPr="00DD7787" w:rsidRDefault="006D69A5" w:rsidP="001664F1">
      <w:pPr>
        <w:rPr>
          <w:color w:val="2F5496" w:themeColor="accent1" w:themeShade="BF"/>
        </w:rPr>
      </w:pPr>
      <w:r>
        <w:rPr>
          <w:color w:val="2F5496" w:themeColor="accent1" w:themeShade="BF"/>
        </w:rPr>
        <w:t>2</w:t>
      </w:r>
      <w:r w:rsidR="001664F1">
        <w:rPr>
          <w:color w:val="2F5496" w:themeColor="accent1" w:themeShade="BF"/>
        </w:rPr>
        <w:t xml:space="preserve">.3.1 </w:t>
      </w:r>
      <w:proofErr w:type="spellStart"/>
      <w:r w:rsidR="001664F1" w:rsidRPr="00DD7787">
        <w:rPr>
          <w:color w:val="2F5496" w:themeColor="accent1" w:themeShade="BF"/>
        </w:rPr>
        <w:t>OpenSky</w:t>
      </w:r>
      <w:proofErr w:type="spellEnd"/>
      <w:r w:rsidR="001664F1" w:rsidRPr="00DD7787">
        <w:rPr>
          <w:color w:val="2F5496" w:themeColor="accent1" w:themeShade="BF"/>
        </w:rPr>
        <w:t xml:space="preserve"> Network</w:t>
      </w:r>
    </w:p>
    <w:p w14:paraId="4135CCC8" w14:textId="77777777" w:rsidR="001664F1" w:rsidRDefault="001664F1" w:rsidP="001664F1"/>
    <w:p w14:paraId="47FDE428" w14:textId="77777777" w:rsidR="001664F1" w:rsidRDefault="001664F1" w:rsidP="001664F1">
      <w:r w:rsidRPr="002203DB">
        <w:t xml:space="preserve">The </w:t>
      </w:r>
      <w:proofErr w:type="spellStart"/>
      <w:r w:rsidRPr="002203DB">
        <w:t>OpenSky</w:t>
      </w:r>
      <w:proofErr w:type="spellEnd"/>
      <w:r w:rsidRPr="002203DB">
        <w:t xml:space="preserve"> Network was developed as a research tool to conduct experimental studies based on real flight data. A partnership between the University of Oxford (UK), the University of Kaiserslautern (Germany), and the </w:t>
      </w:r>
      <w:proofErr w:type="spellStart"/>
      <w:r w:rsidRPr="002203DB">
        <w:t>armasuisse</w:t>
      </w:r>
      <w:proofErr w:type="spellEnd"/>
      <w:r w:rsidRPr="002203DB">
        <w:t xml:space="preserve"> (Switzerland) had developed the participatory sensor network. </w:t>
      </w:r>
      <w:r>
        <w:fldChar w:fldCharType="begin" w:fldLock="1"/>
      </w:r>
      <w: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Martinovic, Fuchs, Schäfer, &amp; Lenders, 2015)","plainTextFormattedCitation":"(Strohmeier, Martinovic, Fuchs, Schäfer, &amp; Lenders, 2015)","previouslyFormattedCitation":"(Strohmeier, Martinovic, Fuchs, Schäfer, &amp; Lenders, 2015)"},"properties":{"noteIndex":0},"schema":"https://github.com/citation-style-language/schema/raw/master/csl-citation.json"}</w:instrText>
      </w:r>
      <w:r>
        <w:fldChar w:fldCharType="separate"/>
      </w:r>
      <w:r w:rsidRPr="004E7184">
        <w:rPr>
          <w:noProof/>
        </w:rPr>
        <w:t>(Strohmeier, Martinovic, Fuchs, Schäfer, &amp; Lenders, 2015)</w:t>
      </w:r>
      <w:r>
        <w:fldChar w:fldCharType="end"/>
      </w:r>
      <w:r>
        <w:t xml:space="preserve"> </w:t>
      </w:r>
      <w:r w:rsidRPr="002203DB">
        <w:t xml:space="preserve">The network uses ADS-B sensors distributed to volunteers throughout central Europe. In 2014 the network covered 720,000 </w:t>
      </w:r>
      <w:r w:rsidRPr="0014509C">
        <w:t>km</w:t>
      </w:r>
      <w:r>
        <w:rPr>
          <w:vertAlign w:val="superscript"/>
        </w:rPr>
        <w:t>2</w:t>
      </w:r>
      <w:r w:rsidRPr="002203DB">
        <w:t xml:space="preserve"> and captured 30% of the commercial aircraft traffic in Europe </w:t>
      </w:r>
      <w:r>
        <w:fldChar w:fldCharType="begin" w:fldLock="1"/>
      </w:r>
      <w:r>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Strohmeier, Lenders, Martinovic, &amp; Wilhelm, 2014)","plainTextFormattedCitation":"(Schäfer, Strohmeier, Lenders, Martinovic, &amp; Wilhelm, 2014)","previouslyFormattedCitation":"(Schäfer, Strohmeier, Lenders, Martinovic, &amp; Wilhelm, 2014)"},"properties":{"noteIndex":0},"schema":"https://github.com/citation-style-language/schema/raw/master/csl-citation.json"}</w:instrText>
      </w:r>
      <w:r>
        <w:fldChar w:fldCharType="separate"/>
      </w:r>
      <w:r w:rsidRPr="004E7184">
        <w:rPr>
          <w:noProof/>
        </w:rPr>
        <w:t>(Schäfer, Strohmeier, Lenders, Martinovic, &amp; Wilhelm, 2014)</w:t>
      </w:r>
      <w:r>
        <w:fldChar w:fldCharType="end"/>
      </w:r>
      <w:r w:rsidRPr="002203DB">
        <w:t>, and by 2015 the network captured 40% of the traffic covering over 1 million km</w:t>
      </w:r>
      <w:r>
        <w:rPr>
          <w:vertAlign w:val="superscript"/>
        </w:rPr>
        <w:t>2</w:t>
      </w:r>
      <w:r w:rsidRPr="002203DB">
        <w:t xml:space="preserve">. The network comprised of 27 sensors in 2015, as shown in Figure 3, which are low-cost and connected over the internet. </w:t>
      </w:r>
      <w:r>
        <w:fldChar w:fldCharType="begin" w:fldLock="1"/>
      </w:r>
      <w: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fldChar w:fldCharType="separate"/>
      </w:r>
      <w:r w:rsidRPr="004E7184">
        <w:rPr>
          <w:noProof/>
        </w:rPr>
        <w:t>(Strohmeier et al., 2015)</w:t>
      </w:r>
      <w:r>
        <w:fldChar w:fldCharType="end"/>
      </w:r>
      <w:r>
        <w:t xml:space="preserve"> </w:t>
      </w:r>
      <w:proofErr w:type="spellStart"/>
      <w:r w:rsidRPr="002203DB">
        <w:t>OpenSky</w:t>
      </w:r>
      <w:proofErr w:type="spellEnd"/>
      <w:r w:rsidRPr="002203DB">
        <w:t xml:space="preserve"> currently has more than 2000 sensors around the world with coverage in all continents shown in Figure 4. </w:t>
      </w:r>
      <w:r>
        <w:fldChar w:fldCharType="begin" w:fldLock="1"/>
      </w:r>
      <w:r>
        <w:instrText>ADDIN CSL_CITATION {"citationItems":[{"id":"ITEM-1","itemData":{"URL":"https://www.home-assistant.io/integrations/opensky/","accessed":{"date-parts":[["2019","10","13"]]},"id":"ITEM-1","issued":{"date-parts":[["0"]]},"title":"Opensky network","type":"webpage"},"uris":["http://www.mendeley.com/documents/?uuid=7befc66a-d47c-367b-9b36-557c00fffc97"]}],"mendeley":{"formattedCitation":"(“Opensky network,” n.d.)","manualFormatting":"(“Opensky network,” 2019)","plainTextFormattedCitation":"(“Opensky network,” n.d.)","previouslyFormattedCitation":"(“Opensky network,” n.d.)"},"properties":{"noteIndex":0},"schema":"https://github.com/citation-style-language/schema/raw/master/csl-citation.json"}</w:instrText>
      </w:r>
      <w:r>
        <w:fldChar w:fldCharType="separate"/>
      </w:r>
      <w:r w:rsidRPr="004E7184">
        <w:rPr>
          <w:noProof/>
        </w:rPr>
        <w:t xml:space="preserve">(“Opensky network,” </w:t>
      </w:r>
      <w:r>
        <w:rPr>
          <w:noProof/>
        </w:rPr>
        <w:t>2019</w:t>
      </w:r>
      <w:r w:rsidRPr="004E7184">
        <w:rPr>
          <w:noProof/>
        </w:rPr>
        <w:t>)</w:t>
      </w:r>
      <w:r>
        <w:fldChar w:fldCharType="end"/>
      </w:r>
      <w:r>
        <w:t xml:space="preserve"> </w:t>
      </w:r>
      <w:r w:rsidRPr="002203DB">
        <w:t xml:space="preserve">The network continues to grow as more volunteers add sensors. Due to the low-cost of equipment participants can join with little difficulty. </w:t>
      </w:r>
      <w:r>
        <w:fldChar w:fldCharType="begin" w:fldLock="1"/>
      </w:r>
      <w:r>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et al., 2014)","plainTextFormattedCitation":"(Schäfer et al., 2014)","previouslyFormattedCitation":"(Schäfer et al., 2014)"},"properties":{"noteIndex":0},"schema":"https://github.com/citation-style-language/schema/raw/master/csl-citation.json"}</w:instrText>
      </w:r>
      <w:r>
        <w:fldChar w:fldCharType="separate"/>
      </w:r>
      <w:r w:rsidRPr="004E7184">
        <w:rPr>
          <w:noProof/>
        </w:rPr>
        <w:t>(Schäfer et al., 2014)</w:t>
      </w:r>
      <w:r>
        <w:fldChar w:fldCharType="end"/>
      </w:r>
      <w:r>
        <w:t xml:space="preserve"> </w:t>
      </w:r>
      <w:r w:rsidRPr="002203DB">
        <w:t xml:space="preserve">The network </w:t>
      </w:r>
      <w:r w:rsidRPr="002203DB">
        <w:lastRenderedPageBreak/>
        <w:t xml:space="preserve">exhibits the largest dataset of aircraft surveillance data of its kind. </w:t>
      </w:r>
      <w:r>
        <w:fldChar w:fldCharType="begin" w:fldLock="1"/>
      </w:r>
      <w:r>
        <w:instrText>ADDIN CSL_CITATION {"citationItems":[{"id":"ITEM-1","itemData":{"URL":"https://www.home-assistant.io/integrations/opensky/","accessed":{"date-parts":[["2019","10","13"]]},"id":"ITEM-1","issued":{"date-parts":[["0"]]},"title":"Opensky network","type":"webpage"},"uris":["http://www.mendeley.com/documents/?uuid=7befc66a-d47c-367b-9b36-557c00fffc97"]}],"mendeley":{"formattedCitation":"(“Opensky network,” n.d.)","manualFormatting":"(“Opensky network,” 2019)","plainTextFormattedCitation":"(“Opensky network,” n.d.)","previouslyFormattedCitation":"(“Opensky network,” n.d.)"},"properties":{"noteIndex":0},"schema":"https://github.com/citation-style-language/schema/raw/master/csl-citation.json"}</w:instrText>
      </w:r>
      <w:r>
        <w:fldChar w:fldCharType="separate"/>
      </w:r>
      <w:r w:rsidRPr="004E7184">
        <w:rPr>
          <w:noProof/>
        </w:rPr>
        <w:t xml:space="preserve">(“Opensky network,” </w:t>
      </w:r>
      <w:r>
        <w:rPr>
          <w:noProof/>
        </w:rPr>
        <w:t>2019</w:t>
      </w:r>
      <w:r w:rsidRPr="004E7184">
        <w:rPr>
          <w:noProof/>
        </w:rPr>
        <w:t>)</w:t>
      </w:r>
      <w:r>
        <w:fldChar w:fldCharType="end"/>
      </w:r>
    </w:p>
    <w:p w14:paraId="7226A1A7" w14:textId="77777777" w:rsidR="001664F1" w:rsidRDefault="001664F1" w:rsidP="001664F1">
      <w:pPr>
        <w:rPr>
          <w:color w:val="0070C0"/>
          <w:shd w:val="clear" w:color="auto" w:fill="FFFFFF"/>
        </w:rPr>
      </w:pPr>
    </w:p>
    <w:p w14:paraId="4F147CAD" w14:textId="77777777" w:rsidR="001664F1" w:rsidRPr="00D82273" w:rsidRDefault="001664F1" w:rsidP="001664F1">
      <w:pPr>
        <w:ind w:left="2160" w:firstLine="720"/>
        <w:jc w:val="center"/>
        <w:rPr>
          <w:i/>
          <w:iCs/>
          <w:sz w:val="18"/>
          <w:szCs w:val="18"/>
          <w:shd w:val="clear" w:color="auto" w:fill="FFFFFF"/>
        </w:rPr>
      </w:pPr>
      <w:r w:rsidRPr="00D82273">
        <w:rPr>
          <w:i/>
          <w:iCs/>
          <w:noProof/>
          <w:sz w:val="18"/>
          <w:szCs w:val="18"/>
          <w:shd w:val="clear" w:color="auto" w:fill="FFFFFF"/>
        </w:rPr>
        <w:drawing>
          <wp:anchor distT="0" distB="0" distL="114300" distR="114300" simplePos="0" relativeHeight="251621376" behindDoc="0" locked="0" layoutInCell="1" allowOverlap="1" wp14:anchorId="68EF2779" wp14:editId="786E47B9">
            <wp:simplePos x="0" y="0"/>
            <wp:positionH relativeFrom="column">
              <wp:posOffset>-635</wp:posOffset>
            </wp:positionH>
            <wp:positionV relativeFrom="paragraph">
              <wp:posOffset>0</wp:posOffset>
            </wp:positionV>
            <wp:extent cx="2400935" cy="2286000"/>
            <wp:effectExtent l="0" t="0" r="0" b="0"/>
            <wp:wrapSquare wrapText="bothSides"/>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penSkys-sensor-deployment-and-the-resulting-coverage-in-Central-Europe-Virtua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00935" cy="2286000"/>
                    </a:xfrm>
                    <a:prstGeom prst="rect">
                      <a:avLst/>
                    </a:prstGeom>
                  </pic:spPr>
                </pic:pic>
              </a:graphicData>
            </a:graphic>
            <wp14:sizeRelH relativeFrom="page">
              <wp14:pctWidth>0</wp14:pctWidth>
            </wp14:sizeRelH>
            <wp14:sizeRelV relativeFrom="page">
              <wp14:pctHeight>0</wp14:pctHeight>
            </wp14:sizeRelV>
          </wp:anchor>
        </w:drawing>
      </w:r>
      <w:r w:rsidRPr="00D82273">
        <w:rPr>
          <w:i/>
          <w:iCs/>
          <w:noProof/>
          <w:sz w:val="18"/>
          <w:szCs w:val="18"/>
          <w:shd w:val="clear" w:color="auto" w:fill="FFFFFF"/>
        </w:rPr>
        <w:drawing>
          <wp:anchor distT="0" distB="0" distL="114300" distR="114300" simplePos="0" relativeHeight="251622400" behindDoc="0" locked="0" layoutInCell="1" allowOverlap="1" wp14:anchorId="1FDF7C80" wp14:editId="39C28130">
            <wp:simplePos x="0" y="0"/>
            <wp:positionH relativeFrom="column">
              <wp:posOffset>2594610</wp:posOffset>
            </wp:positionH>
            <wp:positionV relativeFrom="paragraph">
              <wp:posOffset>0</wp:posOffset>
            </wp:positionV>
            <wp:extent cx="3081655" cy="1989455"/>
            <wp:effectExtent l="0" t="0" r="4445" b="4445"/>
            <wp:wrapSquare wrapText="bothSides"/>
            <wp:docPr id="18" name="Picture 18" descr="A picture containing tree, light, outdoor,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penSkys-reception-coverage-July-2017-based-on-crowdsourced-ADS-B-and-Mode-S-sensor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1655" cy="1989455"/>
                    </a:xfrm>
                    <a:prstGeom prst="rect">
                      <a:avLst/>
                    </a:prstGeom>
                  </pic:spPr>
                </pic:pic>
              </a:graphicData>
            </a:graphic>
            <wp14:sizeRelH relativeFrom="page">
              <wp14:pctWidth>0</wp14:pctWidth>
            </wp14:sizeRelH>
            <wp14:sizeRelV relativeFrom="page">
              <wp14:pctHeight>0</wp14:pctHeight>
            </wp14:sizeRelV>
          </wp:anchor>
        </w:drawing>
      </w:r>
      <w:r w:rsidRPr="00D82273">
        <w:rPr>
          <w:i/>
          <w:iCs/>
          <w:sz w:val="18"/>
          <w:szCs w:val="18"/>
          <w:shd w:val="clear" w:color="auto" w:fill="FFFFFF"/>
        </w:rPr>
        <w:t xml:space="preserve">Figure 4: </w:t>
      </w:r>
      <w:proofErr w:type="spellStart"/>
      <w:r w:rsidRPr="00D82273">
        <w:rPr>
          <w:i/>
          <w:iCs/>
          <w:sz w:val="18"/>
          <w:szCs w:val="18"/>
          <w:shd w:val="clear" w:color="auto" w:fill="FFFFFF"/>
        </w:rPr>
        <w:t>OpenSky</w:t>
      </w:r>
      <w:proofErr w:type="spellEnd"/>
      <w:r w:rsidRPr="00D82273">
        <w:rPr>
          <w:i/>
          <w:iCs/>
          <w:sz w:val="18"/>
          <w:szCs w:val="18"/>
          <w:shd w:val="clear" w:color="auto" w:fill="FFFFFF"/>
        </w:rPr>
        <w:t xml:space="preserve"> world-wide coverage</w:t>
      </w:r>
      <w:r>
        <w:rPr>
          <w:i/>
          <w:iCs/>
          <w:sz w:val="18"/>
          <w:szCs w:val="18"/>
          <w:shd w:val="clear" w:color="auto" w:fill="FFFFFF"/>
        </w:rPr>
        <w:t xml:space="preserve"> </w:t>
      </w:r>
      <w:r>
        <w:rPr>
          <w:i/>
          <w:iCs/>
          <w:sz w:val="18"/>
          <w:szCs w:val="18"/>
          <w:shd w:val="clear" w:color="auto" w:fill="FFFFFF"/>
        </w:rPr>
        <w:fldChar w:fldCharType="begin" w:fldLock="1"/>
      </w:r>
      <w:r>
        <w:rPr>
          <w:i/>
          <w:iCs/>
          <w:sz w:val="18"/>
          <w:szCs w:val="18"/>
          <w:shd w:val="clear" w:color="auto" w:fill="FFFFFF"/>
        </w:rPr>
        <w:instrText>ADDIN CSL_CITATION {"citationItems":[{"id":"ITEM-1","itemData":{"URL":"https://www.researchgate.net/figure/OpenSkys-reception-coverage-July-2017-based-on-crowdsourced-ADS-B-and-Mode-S-sensors_fig4_321889869","accessed":{"date-parts":[["2019","10","31"]]},"id":"ITEM-1","issued":{"date-parts":[["0"]]},"title":"OpenSky's reception coverage (July 2017) based on crowdsourced ADS-B... | Download Scientific Diagram","type":"webpage"},"uris":["http://www.mendeley.com/documents/?uuid=30d6b307-b51a-3c3c-bbc8-f402c58f80dc"]}],"mendeley":{"formattedCitation":"(“OpenSky’s reception coverage (July 2017) based on crowdsourced ADS-B... | Download Scientific Diagram,” n.d.)","manualFormatting":"(“OpenSky’s reception coverage (July 2017) based on crowdsourced ADS-B... | Download Scientific Diagram,” 2019)","plainTextFormattedCitation":"(“OpenSky’s reception coverage (July 2017) based on crowdsourced ADS-B... | Download Scientific Diagram,” n.d.)","previouslyFormattedCitation":"(“OpenSky’s reception coverage (July 2017) based on crowdsourced ADS-B... | Download Scientific Diagram,” n.d.)"},"properties":{"noteIndex":0},"schema":"https://github.com/citation-style-language/schema/raw/master/csl-citation.json"}</w:instrText>
      </w:r>
      <w:r>
        <w:rPr>
          <w:i/>
          <w:iCs/>
          <w:sz w:val="18"/>
          <w:szCs w:val="18"/>
          <w:shd w:val="clear" w:color="auto" w:fill="FFFFFF"/>
        </w:rPr>
        <w:fldChar w:fldCharType="separate"/>
      </w:r>
      <w:r w:rsidRPr="00D82273">
        <w:rPr>
          <w:iCs/>
          <w:noProof/>
          <w:sz w:val="18"/>
          <w:szCs w:val="18"/>
          <w:shd w:val="clear" w:color="auto" w:fill="FFFFFF"/>
        </w:rPr>
        <w:t xml:space="preserve">(“OpenSky’s reception coverage (July 2017) based on crowdsourced ADS-B... | Download Scientific Diagram,” </w:t>
      </w:r>
      <w:r>
        <w:rPr>
          <w:iCs/>
          <w:noProof/>
          <w:sz w:val="18"/>
          <w:szCs w:val="18"/>
          <w:shd w:val="clear" w:color="auto" w:fill="FFFFFF"/>
        </w:rPr>
        <w:t>2019</w:t>
      </w:r>
      <w:r w:rsidRPr="00D82273">
        <w:rPr>
          <w:iCs/>
          <w:noProof/>
          <w:sz w:val="18"/>
          <w:szCs w:val="18"/>
          <w:shd w:val="clear" w:color="auto" w:fill="FFFFFF"/>
        </w:rPr>
        <w:t>)</w:t>
      </w:r>
      <w:r>
        <w:rPr>
          <w:i/>
          <w:iCs/>
          <w:sz w:val="18"/>
          <w:szCs w:val="18"/>
          <w:shd w:val="clear" w:color="auto" w:fill="FFFFFF"/>
        </w:rPr>
        <w:fldChar w:fldCharType="end"/>
      </w:r>
    </w:p>
    <w:p w14:paraId="5FFFE02C" w14:textId="77777777" w:rsidR="001664F1" w:rsidRDefault="001664F1" w:rsidP="001664F1">
      <w:pPr>
        <w:rPr>
          <w:i/>
          <w:iCs/>
          <w:sz w:val="18"/>
          <w:szCs w:val="18"/>
          <w:shd w:val="clear" w:color="auto" w:fill="FFFFFF"/>
        </w:rPr>
      </w:pPr>
      <w:r w:rsidRPr="00D82273">
        <w:rPr>
          <w:i/>
          <w:iCs/>
          <w:sz w:val="18"/>
          <w:szCs w:val="18"/>
          <w:shd w:val="clear" w:color="auto" w:fill="FFFFFF"/>
        </w:rPr>
        <w:t xml:space="preserve">Figure 3: 27 </w:t>
      </w:r>
      <w:proofErr w:type="spellStart"/>
      <w:r w:rsidRPr="00D82273">
        <w:rPr>
          <w:i/>
          <w:iCs/>
          <w:sz w:val="18"/>
          <w:szCs w:val="18"/>
          <w:shd w:val="clear" w:color="auto" w:fill="FFFFFF"/>
        </w:rPr>
        <w:t>OpenSky</w:t>
      </w:r>
      <w:proofErr w:type="spellEnd"/>
      <w:r w:rsidRPr="00D82273">
        <w:rPr>
          <w:i/>
          <w:iCs/>
          <w:sz w:val="18"/>
          <w:szCs w:val="18"/>
          <w:shd w:val="clear" w:color="auto" w:fill="FFFFFF"/>
        </w:rPr>
        <w:t xml:space="preserve"> </w:t>
      </w:r>
      <w:r>
        <w:rPr>
          <w:i/>
          <w:iCs/>
          <w:sz w:val="18"/>
          <w:szCs w:val="18"/>
          <w:shd w:val="clear" w:color="auto" w:fill="FFFFFF"/>
        </w:rPr>
        <w:t xml:space="preserve">Network </w:t>
      </w:r>
      <w:r w:rsidRPr="00D82273">
        <w:rPr>
          <w:i/>
          <w:iCs/>
          <w:sz w:val="18"/>
          <w:szCs w:val="18"/>
          <w:shd w:val="clear" w:color="auto" w:fill="FFFFFF"/>
        </w:rPr>
        <w:t>sensors 2017</w:t>
      </w:r>
      <w:r>
        <w:rPr>
          <w:i/>
          <w:iCs/>
          <w:sz w:val="18"/>
          <w:szCs w:val="18"/>
          <w:shd w:val="clear" w:color="auto" w:fill="FFFFFF"/>
        </w:rPr>
        <w:t xml:space="preserve"> </w:t>
      </w:r>
    </w:p>
    <w:p w14:paraId="7647E454" w14:textId="77777777" w:rsidR="001664F1" w:rsidRPr="00D82273" w:rsidRDefault="001664F1" w:rsidP="001664F1">
      <w:pPr>
        <w:rPr>
          <w:i/>
          <w:iCs/>
          <w:sz w:val="18"/>
          <w:szCs w:val="18"/>
          <w:shd w:val="clear" w:color="auto" w:fill="FFFFFF"/>
        </w:rPr>
      </w:pPr>
      <w:r>
        <w:rPr>
          <w:i/>
          <w:iCs/>
          <w:sz w:val="18"/>
          <w:szCs w:val="18"/>
          <w:shd w:val="clear" w:color="auto" w:fill="FFFFFF"/>
        </w:rPr>
        <w:fldChar w:fldCharType="begin" w:fldLock="1"/>
      </w:r>
      <w:r>
        <w:rPr>
          <w:i/>
          <w:iCs/>
          <w:sz w:val="18"/>
          <w:szCs w:val="18"/>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Pr>
          <w:i/>
          <w:iCs/>
          <w:sz w:val="18"/>
          <w:szCs w:val="18"/>
          <w:shd w:val="clear" w:color="auto" w:fill="FFFFFF"/>
        </w:rPr>
        <w:fldChar w:fldCharType="separate"/>
      </w:r>
      <w:r w:rsidRPr="004E7184">
        <w:rPr>
          <w:iCs/>
          <w:noProof/>
          <w:sz w:val="18"/>
          <w:szCs w:val="18"/>
          <w:shd w:val="clear" w:color="auto" w:fill="FFFFFF"/>
        </w:rPr>
        <w:t>(Strohmeier et al., 2015)</w:t>
      </w:r>
      <w:r>
        <w:rPr>
          <w:i/>
          <w:iCs/>
          <w:sz w:val="18"/>
          <w:szCs w:val="18"/>
          <w:shd w:val="clear" w:color="auto" w:fill="FFFFFF"/>
        </w:rPr>
        <w:fldChar w:fldCharType="end"/>
      </w:r>
    </w:p>
    <w:p w14:paraId="3F0F5D62" w14:textId="77777777" w:rsidR="001664F1" w:rsidRPr="002203DB" w:rsidRDefault="001664F1" w:rsidP="001664F1">
      <w:pPr>
        <w:rPr>
          <w:shd w:val="clear" w:color="auto" w:fill="FFFFFF"/>
        </w:rPr>
      </w:pPr>
    </w:p>
    <w:p w14:paraId="4B7E3D9C" w14:textId="77777777" w:rsidR="001664F1" w:rsidRDefault="001664F1" w:rsidP="001664F1">
      <w:pPr>
        <w:rPr>
          <w:shd w:val="clear" w:color="auto" w:fill="FFFFFF"/>
        </w:rPr>
      </w:pPr>
      <w:r w:rsidRPr="002203DB">
        <w:rPr>
          <w:shd w:val="clear" w:color="auto" w:fill="FFFFFF"/>
        </w:rPr>
        <w:t xml:space="preserve">Commercial flight tracking networks such as the market leader Flightradar24, FlightAware, and Plane Finder do not store the raw ADS-B or Mode S messages for experimental purposes. </w:t>
      </w:r>
      <w:r>
        <w:rPr>
          <w:shd w:val="clear" w:color="auto" w:fill="FFFFFF"/>
        </w:rPr>
        <w:fldChar w:fldCharType="begin" w:fldLock="1"/>
      </w:r>
      <w:r>
        <w:rPr>
          <w:shd w:val="clear" w:color="auto" w:fill="FFFFFF"/>
        </w:rPr>
        <w:instrText>ADDIN CSL_CITATION {"citationItems":[{"id":"ITEM-1","itemData":{"DOI":"10.1109/DASC.2016.7778030","ISBN":"9781509056002","ISSN":"21557209","abstract":"© 2016 IEEE. This paper provides up-to-date statistics on SSR Mode S and 1090ES ADS-B usage from the OpenSky Network. By analyzing the large host of real-world data collected by OpenSky, we provide insights on the current composition of Mode S downlink communications, aircraft equipage, interrogation patterns and much more. We publish up-to-date, empirically validated numbers on the status of the ongoing ADS-B deployment based on data collected over large areas in Europe, North America, and New Zealand, and categorize these aircraft by incorporating publicly available data sources.","author":[{"dropping-particle":"","family":"Schafer","given":"Matthias","non-dropping-particle":"","parse-names":false,"suffix":""},{"dropping-particle":"","family":"Strohmeier","given":"Martin","non-dropping-particle":"","parse-names":false,"suffix":""},{"dropping-particle":"","family":"Smith","given":"Matthew","non-dropping-particle":"","parse-names":false,"suffix":""},{"dropping-particle":"","family":"Fuchs","given":"Markus","non-dropping-particle":"","parse-names":false,"suffix":""},{"dropping-particle":"","family":"Pinheiro","given":"Rui","non-dropping-particle":"","parse-names":false,"suffix":""},{"dropping-particle":"","family":"Lenders","given":"Vincent","non-dropping-particle":"","parse-names":false,"suffix":""},{"dropping-particle":"","family":"Martinovic","given":"Ivan","non-dropping-particle":"","parse-names":false,"suffix":""}],"container-title":"AIAA/IEEE Digital Avionics Systems Conference - Proceedings","id":"ITEM-1","issued":{"date-parts":[["2016","12","7"]]},"publisher":"Institute of Electrical and Electronics Engineers Inc.","title":"OpenSky report 2016: Facts and figures on SSR mode S and ADS-B usage","type":"paper-conference","volume":"2016-December"},"uris":["http://www.mendeley.com/documents/?uuid=4d1bfc8f-922d-379a-8712-7097073feee7"]}],"mendeley":{"formattedCitation":"(Schafer et al., 2016)","plainTextFormattedCitation":"(Schafer et al., 2016)","previouslyFormattedCitation":"(Schafer et al., 2016)"},"properties":{"noteIndex":0},"schema":"https://github.com/citation-style-language/schema/raw/master/csl-citation.json"}</w:instrText>
      </w:r>
      <w:r>
        <w:rPr>
          <w:shd w:val="clear" w:color="auto" w:fill="FFFFFF"/>
        </w:rPr>
        <w:fldChar w:fldCharType="separate"/>
      </w:r>
      <w:r w:rsidRPr="004E7184">
        <w:rPr>
          <w:noProof/>
          <w:shd w:val="clear" w:color="auto" w:fill="FFFFFF"/>
        </w:rPr>
        <w:t>(Schafer et al., 2016)</w:t>
      </w:r>
      <w:r>
        <w:rPr>
          <w:shd w:val="clear" w:color="auto" w:fill="FFFFFF"/>
        </w:rPr>
        <w:fldChar w:fldCharType="end"/>
      </w:r>
      <w:r>
        <w:rPr>
          <w:shd w:val="clear" w:color="auto" w:fill="FFFFFF"/>
        </w:rPr>
        <w:t xml:space="preserve"> </w:t>
      </w:r>
      <w:proofErr w:type="spellStart"/>
      <w:r w:rsidRPr="002203DB">
        <w:rPr>
          <w:shd w:val="clear" w:color="auto" w:fill="FFFFFF"/>
        </w:rPr>
        <w:t>OpenSky</w:t>
      </w:r>
      <w:proofErr w:type="spellEnd"/>
      <w:r w:rsidRPr="002203DB">
        <w:rPr>
          <w:shd w:val="clear" w:color="auto" w:fill="FFFFFF"/>
        </w:rPr>
        <w:t xml:space="preserve"> offers more than 15 trillion historical ADS-B, Mode S, and FLARM messages. </w:t>
      </w:r>
      <w:r>
        <w:rPr>
          <w:shd w:val="clear" w:color="auto" w:fill="FFFFFF"/>
        </w:rPr>
        <w:fldChar w:fldCharType="begin" w:fldLock="1"/>
      </w:r>
      <w:r>
        <w:rPr>
          <w:shd w:val="clear" w:color="auto" w:fill="FFFFFF"/>
        </w:rPr>
        <w:instrText>ADDIN CSL_CITATION {"citationItems":[{"id":"ITEM-1","itemData":{"URL":"https://www.home-assistant.io/integrations/opensky/","accessed":{"date-parts":[["2019","10","13"]]},"id":"ITEM-1","issued":{"date-parts":[["0"]]},"title":"Opensky network","type":"webpage"},"uris":["http://www.mendeley.com/documents/?uuid=7befc66a-d47c-367b-9b36-557c00fffc97"]}],"mendeley":{"formattedCitation":"(“Opensky network,” n.d.)","manualFormatting":"(“Opensky network,” 2019)","plainTextFormattedCitation":"(“Opensky network,” n.d.)","previouslyFormattedCitation":"(“Opensky network,” n.d.)"},"properties":{"noteIndex":0},"schema":"https://github.com/citation-style-language/schema/raw/master/csl-citation.json"}</w:instrText>
      </w:r>
      <w:r>
        <w:rPr>
          <w:shd w:val="clear" w:color="auto" w:fill="FFFFFF"/>
        </w:rPr>
        <w:fldChar w:fldCharType="separate"/>
      </w:r>
      <w:r w:rsidRPr="004E7184">
        <w:rPr>
          <w:noProof/>
          <w:shd w:val="clear" w:color="auto" w:fill="FFFFFF"/>
        </w:rPr>
        <w:t>(“Opensky network,”</w:t>
      </w:r>
      <w:r>
        <w:rPr>
          <w:noProof/>
          <w:shd w:val="clear" w:color="auto" w:fill="FFFFFF"/>
        </w:rPr>
        <w:t xml:space="preserve"> 2019</w:t>
      </w:r>
      <w:r w:rsidRPr="004E7184">
        <w:rPr>
          <w:noProof/>
          <w:shd w:val="clear" w:color="auto" w:fill="FFFFFF"/>
        </w:rPr>
        <w:t>)</w:t>
      </w:r>
      <w:r>
        <w:rPr>
          <w:shd w:val="clear" w:color="auto" w:fill="FFFFFF"/>
        </w:rPr>
        <w:fldChar w:fldCharType="end"/>
      </w:r>
      <w:r w:rsidRPr="002203DB">
        <w:rPr>
          <w:shd w:val="clear" w:color="auto" w:fill="FFFFFF"/>
        </w:rPr>
        <w:t xml:space="preserve"> It records all messages as they are received by the sensor nodes and stored on a MySQL database server. </w:t>
      </w:r>
      <w:r>
        <w:rPr>
          <w:shd w:val="clear" w:color="auto" w:fill="FFFFFF"/>
        </w:rPr>
        <w:fldChar w:fldCharType="begin" w:fldLock="1"/>
      </w:r>
      <w:r>
        <w:rPr>
          <w:shd w:val="clear" w:color="auto" w:fill="FFFFFF"/>
        </w:rPr>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et al., 2014)","plainTextFormattedCitation":"(Schäfer et al., 2014)","previouslyFormattedCitation":"(Schäfer et al., 2014)"},"properties":{"noteIndex":0},"schema":"https://github.com/citation-style-language/schema/raw/master/csl-citation.json"}</w:instrText>
      </w:r>
      <w:r>
        <w:rPr>
          <w:shd w:val="clear" w:color="auto" w:fill="FFFFFF"/>
        </w:rPr>
        <w:fldChar w:fldCharType="separate"/>
      </w:r>
      <w:r w:rsidRPr="004E7184">
        <w:rPr>
          <w:noProof/>
          <w:shd w:val="clear" w:color="auto" w:fill="FFFFFF"/>
        </w:rPr>
        <w:t>(Schäfer et al., 2014)</w:t>
      </w:r>
      <w:r>
        <w:rPr>
          <w:shd w:val="clear" w:color="auto" w:fill="FFFFFF"/>
        </w:rPr>
        <w:fldChar w:fldCharType="end"/>
      </w:r>
      <w:r>
        <w:rPr>
          <w:shd w:val="clear" w:color="auto" w:fill="FFFFFF"/>
        </w:rPr>
        <w:t xml:space="preserve"> </w:t>
      </w:r>
      <w:r w:rsidRPr="002203DB">
        <w:rPr>
          <w:shd w:val="clear" w:color="auto" w:fill="FFFFFF"/>
        </w:rPr>
        <w:t xml:space="preserve">The data is accessible by a REST API represented as state vectors were Java or Python can be used to bind to the API. The state can be retrieved as a vector in the form of a JSON object. </w:t>
      </w:r>
      <w:r>
        <w:rPr>
          <w:shd w:val="clear" w:color="auto" w:fill="FFFFFF"/>
        </w:rPr>
        <w:fldChar w:fldCharType="begin" w:fldLock="1"/>
      </w:r>
      <w:r>
        <w:rPr>
          <w:shd w:val="clear" w:color="auto" w:fill="FFFFFF"/>
        </w:rPr>
        <w:instrText>ADDIN CSL_CITATION {"citationItems":[{"id":"ITEM-1","itemData":{"URL":"https://opensky-network.org/apidoc/index.html","accessed":{"date-parts":[["2019","10","31"]]},"author":[{"dropping-particle":"","family":"The OpenSky Network","given":"","non-dropping-particle":"","parse-names":false,"suffix":""}],"id":"ITEM-1","issued":{"date-parts":[["2017"]]},"title":"The OpenSky Network API documentation — The OpenSky Network API 1.4.0 documentation","type":"webpage"},"uris":["http://www.mendeley.com/documents/?uuid=a1b5b198-dd83-3dcd-a7d7-5b64b21845ac"]}],"mendeley":{"formattedCitation":"(The OpenSky Network, 2017)","plainTextFormattedCitation":"(The OpenSky Network, 2017)","previouslyFormattedCitation":"(The OpenSky Network, 2017)"},"properties":{"noteIndex":0},"schema":"https://github.com/citation-style-language/schema/raw/master/csl-citation.json"}</w:instrText>
      </w:r>
      <w:r>
        <w:rPr>
          <w:shd w:val="clear" w:color="auto" w:fill="FFFFFF"/>
        </w:rPr>
        <w:fldChar w:fldCharType="separate"/>
      </w:r>
      <w:r w:rsidRPr="004E7184">
        <w:rPr>
          <w:noProof/>
          <w:shd w:val="clear" w:color="auto" w:fill="FFFFFF"/>
        </w:rPr>
        <w:t>(The OpenSky Network, 2017)</w:t>
      </w:r>
      <w:r>
        <w:rPr>
          <w:shd w:val="clear" w:color="auto" w:fill="FFFFFF"/>
        </w:rPr>
        <w:fldChar w:fldCharType="end"/>
      </w:r>
      <w:r>
        <w:rPr>
          <w:shd w:val="clear" w:color="auto" w:fill="FFFFFF"/>
        </w:rPr>
        <w:t xml:space="preserve"> </w:t>
      </w:r>
      <w:r w:rsidRPr="002203DB">
        <w:rPr>
          <w:shd w:val="clear" w:color="auto" w:fill="FFFFFF"/>
        </w:rPr>
        <w:t xml:space="preserve">The state vector of an aircraft is a summary of the tracking data from the ADS-B and Mode S messages. The data within the state consists of primarily the position, velocity, and identity at a given time. Each aircraft/transponder is identified by a unique ICAO 24-bit address presented by its hexadecimal representation. As a message is received to the server, a record for the aircraft is created (state vector). The data required to track the aircraft, such as the ICAO address, call sign, Unix timestamp, and spatial data (position, velocity, and heading), will coincide with the state vector. </w:t>
      </w:r>
      <w:r>
        <w:rPr>
          <w:shd w:val="clear" w:color="auto" w:fill="FFFFFF"/>
        </w:rPr>
        <w:fldChar w:fldCharType="begin" w:fldLock="1"/>
      </w:r>
      <w:r>
        <w:rPr>
          <w:shd w:val="clear" w:color="auto" w:fill="FFFFFF"/>
        </w:rPr>
        <w:instrText>ADDIN CSL_CITATION {"citationItems":[{"id":"ITEM-1","itemData":{"URL":"https://opensky-network.org/apidoc/index.html","accessed":{"date-parts":[["2019","10","31"]]},"author":[{"dropping-particle":"","family":"The OpenSky Network","given":"","non-dropping-particle":"","parse-names":false,"suffix":""}],"id":"ITEM-1","issued":{"date-parts":[["2017"]]},"title":"The OpenSky Network API documentation — The OpenSky Network API 1.4.0 documentation","type":"webpage"},"uris":["http://www.mendeley.com/documents/?uuid=a1b5b198-dd83-3dcd-a7d7-5b64b21845ac"]}],"mendeley":{"formattedCitation":"(The OpenSky Network, 2017)","plainTextFormattedCitation":"(The OpenSky Network, 2017)","previouslyFormattedCitation":"(The OpenSky Network, 2017)"},"properties":{"noteIndex":0},"schema":"https://github.com/citation-style-language/schema/raw/master/csl-citation.json"}</w:instrText>
      </w:r>
      <w:r>
        <w:rPr>
          <w:shd w:val="clear" w:color="auto" w:fill="FFFFFF"/>
        </w:rPr>
        <w:fldChar w:fldCharType="separate"/>
      </w:r>
      <w:r w:rsidRPr="004E7184">
        <w:rPr>
          <w:noProof/>
          <w:shd w:val="clear" w:color="auto" w:fill="FFFFFF"/>
        </w:rPr>
        <w:t>(The OpenSky Network, 2017)</w:t>
      </w:r>
      <w:r>
        <w:rPr>
          <w:shd w:val="clear" w:color="auto" w:fill="FFFFFF"/>
        </w:rPr>
        <w:fldChar w:fldCharType="end"/>
      </w:r>
      <w:r>
        <w:rPr>
          <w:shd w:val="clear" w:color="auto" w:fill="FFFFFF"/>
        </w:rPr>
        <w:t xml:space="preserve"> </w:t>
      </w:r>
      <w:r w:rsidRPr="002203DB">
        <w:rPr>
          <w:shd w:val="clear" w:color="auto" w:fill="FFFFFF"/>
        </w:rPr>
        <w:t xml:space="preserve">If a member of the </w:t>
      </w:r>
      <w:proofErr w:type="spellStart"/>
      <w:r w:rsidRPr="002203DB">
        <w:rPr>
          <w:shd w:val="clear" w:color="auto" w:fill="FFFFFF"/>
        </w:rPr>
        <w:t>OpenSky</w:t>
      </w:r>
      <w:proofErr w:type="spellEnd"/>
      <w:r w:rsidRPr="002203DB">
        <w:rPr>
          <w:shd w:val="clear" w:color="auto" w:fill="FFFFFF"/>
        </w:rPr>
        <w:t xml:space="preserve"> Network, developers can use the 15 trillion historical ADS-B, Mode S, and FLARM messages. However, if not a member, the user may only use current flight data, i.e. real-time data. </w:t>
      </w:r>
      <w:r>
        <w:rPr>
          <w:shd w:val="clear" w:color="auto" w:fill="FFFFFF"/>
        </w:rPr>
        <w:fldChar w:fldCharType="begin" w:fldLock="1"/>
      </w:r>
      <w:r>
        <w:rPr>
          <w:shd w:val="clear" w:color="auto" w:fill="FFFFFF"/>
        </w:rPr>
        <w:instrText>ADDIN CSL_CITATION {"citationItems":[{"id":"ITEM-1","itemData":{"URL":"https://opensky-network.org/apidoc/rest.html","accessed":{"date-parts":[["2019","11","1"]]},"id":"ITEM-1","issued":{"date-parts":[["0"]]},"title":"OpenSky REST API — The OpenSky Network API 1.4.0 documentation","type":"webpage"},"uris":["http://www.mendeley.com/documents/?uuid=47ce4fb4-650f-3811-bf7c-99fedd8d460a"]}],"mendeley":{"formattedCitation":"(“OpenSky REST API — The OpenSky Network API 1.4.0 documentation,” n.d.)","manualFormatting":"(“OpenSky REST API — The OpenSky Network API 1.4.0 documentation,” 2019)","plainTextFormattedCitation":"(“OpenSky REST API — The OpenSky Network API 1.4.0 documentation,” n.d.)","previouslyFormattedCitation":"(“OpenSky REST API — The OpenSky Network API 1.4.0 documentation,” n.d.)"},"properties":{"noteIndex":0},"schema":"https://github.com/citation-style-language/schema/raw/master/csl-citation.json"}</w:instrText>
      </w:r>
      <w:r>
        <w:rPr>
          <w:shd w:val="clear" w:color="auto" w:fill="FFFFFF"/>
        </w:rPr>
        <w:fldChar w:fldCharType="separate"/>
      </w:r>
      <w:r w:rsidRPr="004E7184">
        <w:rPr>
          <w:noProof/>
          <w:shd w:val="clear" w:color="auto" w:fill="FFFFFF"/>
        </w:rPr>
        <w:t xml:space="preserve">(“OpenSky REST API — The OpenSky Network API 1.4.0 documentation,” </w:t>
      </w:r>
      <w:r>
        <w:rPr>
          <w:noProof/>
          <w:shd w:val="clear" w:color="auto" w:fill="FFFFFF"/>
        </w:rPr>
        <w:t>2019</w:t>
      </w:r>
      <w:r w:rsidRPr="004E7184">
        <w:rPr>
          <w:noProof/>
          <w:shd w:val="clear" w:color="auto" w:fill="FFFFFF"/>
        </w:rPr>
        <w:t>)</w:t>
      </w:r>
      <w:r>
        <w:rPr>
          <w:shd w:val="clear" w:color="auto" w:fill="FFFFFF"/>
        </w:rPr>
        <w:fldChar w:fldCharType="end"/>
      </w:r>
    </w:p>
    <w:p w14:paraId="450E6EAD" w14:textId="77777777" w:rsidR="001664F1" w:rsidRDefault="001664F1" w:rsidP="001664F1">
      <w:pPr>
        <w:rPr>
          <w:rFonts w:cs="Calibri"/>
          <w:szCs w:val="40"/>
        </w:rPr>
      </w:pPr>
    </w:p>
    <w:p w14:paraId="55B8B6FE" w14:textId="77777777" w:rsidR="001664F1" w:rsidRPr="002203DB" w:rsidRDefault="001664F1" w:rsidP="001664F1">
      <w:pPr>
        <w:rPr>
          <w:rFonts w:cs="Calibri"/>
          <w:szCs w:val="40"/>
        </w:rPr>
      </w:pPr>
      <w:r w:rsidRPr="002203DB">
        <w:rPr>
          <w:rFonts w:cs="Calibri"/>
          <w:szCs w:val="40"/>
        </w:rPr>
        <w:t>Flight vectors are updated periodically; however, if no updated position or velocity is received within 15 seconds, the position and velocity are omitted from the state vector. The API would consider the state vector obsolete and not return further state vectors. No received data before 15 seconds; the position and velocity remain the same to the previous received.</w:t>
      </w:r>
    </w:p>
    <w:p w14:paraId="2A510771" w14:textId="77777777" w:rsidR="001664F1" w:rsidRPr="002203DB" w:rsidRDefault="001664F1" w:rsidP="001664F1">
      <w:pPr>
        <w:rPr>
          <w:rFonts w:cs="Calibri"/>
          <w:szCs w:val="40"/>
        </w:rPr>
      </w:pPr>
      <w:r w:rsidRPr="002203DB">
        <w:rPr>
          <w:rFonts w:cs="Calibri"/>
          <w:szCs w:val="40"/>
        </w:rPr>
        <w:t xml:space="preserve"> </w:t>
      </w:r>
    </w:p>
    <w:p w14:paraId="01973360" w14:textId="77777777" w:rsidR="001664F1" w:rsidRDefault="001664F1" w:rsidP="001664F1">
      <w:pPr>
        <w:rPr>
          <w:rFonts w:cs="Calibri"/>
          <w:szCs w:val="40"/>
        </w:rPr>
      </w:pPr>
      <w:r w:rsidRPr="002203DB">
        <w:rPr>
          <w:rFonts w:cs="Calibri"/>
          <w:szCs w:val="40"/>
        </w:rPr>
        <w:t xml:space="preserve">Several functions are available to receive state vectors, flights, and tracks for the entire </w:t>
      </w:r>
      <w:proofErr w:type="spellStart"/>
      <w:r w:rsidRPr="002203DB">
        <w:rPr>
          <w:rFonts w:cs="Calibri"/>
          <w:szCs w:val="40"/>
        </w:rPr>
        <w:t>OpenSky</w:t>
      </w:r>
      <w:proofErr w:type="spellEnd"/>
      <w:r w:rsidRPr="002203DB">
        <w:rPr>
          <w:rFonts w:cs="Calibri"/>
          <w:szCs w:val="40"/>
        </w:rPr>
        <w:t xml:space="preserve"> Network or to receive a particular aircraft from the REST API. The root URL of the API “http://</w:t>
      </w:r>
      <w:proofErr w:type="spellStart"/>
      <w:r w:rsidRPr="002203DB">
        <w:rPr>
          <w:rFonts w:cs="Calibri"/>
          <w:szCs w:val="40"/>
        </w:rPr>
        <w:t>opensky-network.ord</w:t>
      </w:r>
      <w:proofErr w:type="spellEnd"/>
      <w:r w:rsidRPr="002203DB">
        <w:rPr>
          <w:rFonts w:cs="Calibri"/>
          <w:szCs w:val="40"/>
        </w:rPr>
        <w:t>/</w:t>
      </w:r>
      <w:proofErr w:type="spellStart"/>
      <w:r w:rsidRPr="002203DB">
        <w:rPr>
          <w:rFonts w:cs="Calibri"/>
          <w:szCs w:val="40"/>
        </w:rPr>
        <w:t>api</w:t>
      </w:r>
      <w:proofErr w:type="spellEnd"/>
      <w:r w:rsidRPr="002203DB">
        <w:rPr>
          <w:rFonts w:cs="Calibri"/>
          <w:szCs w:val="40"/>
        </w:rPr>
        <w:t xml:space="preserve">” allows for the functions to be appended to the </w:t>
      </w:r>
      <w:r w:rsidRPr="002203DB">
        <w:rPr>
          <w:rFonts w:cs="Calibri"/>
          <w:szCs w:val="40"/>
        </w:rPr>
        <w:lastRenderedPageBreak/>
        <w:t xml:space="preserve">endpoint of the path. The following parameters are a sample of requests that can be made to the API. </w:t>
      </w:r>
      <w:r>
        <w:rPr>
          <w:rFonts w:cs="Calibri"/>
          <w:szCs w:val="40"/>
        </w:rPr>
        <w:fldChar w:fldCharType="begin" w:fldLock="1"/>
      </w:r>
      <w:r>
        <w:rPr>
          <w:rFonts w:cs="Calibri"/>
          <w:szCs w:val="40"/>
        </w:rPr>
        <w:instrText>ADDIN CSL_CITATION {"citationItems":[{"id":"ITEM-1","itemData":{"URL":"https://opensky-network.org/apidoc/rest.html","accessed":{"date-parts":[["2019","11","1"]]},"id":"ITEM-1","issued":{"date-parts":[["0"]]},"title":"OpenSky REST API — The OpenSky Network API 1.4.0 documentation","type":"webpage"},"uris":["http://www.mendeley.com/documents/?uuid=47ce4fb4-650f-3811-bf7c-99fedd8d460a"]}],"mendeley":{"formattedCitation":"(“OpenSky REST API — The OpenSky Network API 1.4.0 documentation,” n.d.)","manualFormatting":"(“OpenSky REST API — The OpenSky Network API 1.4.0 documentation,” 2019)","plainTextFormattedCitation":"(“OpenSky REST API — The OpenSky Network API 1.4.0 documentation,” n.d.)","previouslyFormattedCitation":"(“OpenSky REST API — The OpenSky Network API 1.4.0 documentation,” n.d.)"},"properties":{"noteIndex":0},"schema":"https://github.com/citation-style-language/schema/raw/master/csl-citation.json"}</w:instrText>
      </w:r>
      <w:r>
        <w:rPr>
          <w:rFonts w:cs="Calibri"/>
          <w:szCs w:val="40"/>
        </w:rPr>
        <w:fldChar w:fldCharType="separate"/>
      </w:r>
      <w:r w:rsidRPr="004E7184">
        <w:rPr>
          <w:rFonts w:cs="Calibri"/>
          <w:noProof/>
          <w:szCs w:val="40"/>
        </w:rPr>
        <w:t xml:space="preserve">(“OpenSky REST API — The OpenSky Network API 1.4.0 documentation,” </w:t>
      </w:r>
      <w:r>
        <w:rPr>
          <w:rFonts w:cs="Calibri"/>
          <w:noProof/>
          <w:szCs w:val="40"/>
        </w:rPr>
        <w:t>2019</w:t>
      </w:r>
      <w:r w:rsidRPr="004E7184">
        <w:rPr>
          <w:rFonts w:cs="Calibri"/>
          <w:noProof/>
          <w:szCs w:val="40"/>
        </w:rPr>
        <w:t>)</w:t>
      </w:r>
      <w:r>
        <w:rPr>
          <w:rFonts w:cs="Calibri"/>
          <w:szCs w:val="40"/>
        </w:rPr>
        <w:fldChar w:fldCharType="end"/>
      </w:r>
    </w:p>
    <w:p w14:paraId="209A9BA1" w14:textId="77777777" w:rsidR="001664F1" w:rsidRPr="004D1A4B" w:rsidRDefault="001664F1" w:rsidP="001664F1"/>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129"/>
        <w:gridCol w:w="993"/>
        <w:gridCol w:w="6878"/>
      </w:tblGrid>
      <w:tr w:rsidR="001664F1" w14:paraId="42E1AFF8" w14:textId="77777777" w:rsidTr="00C26F8A">
        <w:tc>
          <w:tcPr>
            <w:tcW w:w="1129" w:type="dxa"/>
            <w:shd w:val="clear" w:color="auto" w:fill="D9E2F3" w:themeFill="accent1" w:themeFillTint="33"/>
          </w:tcPr>
          <w:p w14:paraId="66513A57" w14:textId="77777777" w:rsidR="001664F1" w:rsidRPr="004D1A4B" w:rsidRDefault="001664F1" w:rsidP="001664F1">
            <w:pPr>
              <w:rPr>
                <w:b/>
                <w:bCs/>
              </w:rPr>
            </w:pPr>
            <w:r w:rsidRPr="004D1A4B">
              <w:rPr>
                <w:b/>
                <w:bCs/>
              </w:rPr>
              <w:t>Property</w:t>
            </w:r>
          </w:p>
        </w:tc>
        <w:tc>
          <w:tcPr>
            <w:tcW w:w="993" w:type="dxa"/>
            <w:shd w:val="clear" w:color="auto" w:fill="D9E2F3" w:themeFill="accent1" w:themeFillTint="33"/>
          </w:tcPr>
          <w:p w14:paraId="5538128E" w14:textId="77777777" w:rsidR="001664F1" w:rsidRPr="004D1A4B" w:rsidRDefault="001664F1" w:rsidP="001664F1">
            <w:pPr>
              <w:rPr>
                <w:b/>
                <w:bCs/>
              </w:rPr>
            </w:pPr>
            <w:r w:rsidRPr="004D1A4B">
              <w:rPr>
                <w:b/>
                <w:bCs/>
              </w:rPr>
              <w:t>Type</w:t>
            </w:r>
          </w:p>
        </w:tc>
        <w:tc>
          <w:tcPr>
            <w:tcW w:w="6888" w:type="dxa"/>
            <w:shd w:val="clear" w:color="auto" w:fill="D9E2F3" w:themeFill="accent1" w:themeFillTint="33"/>
          </w:tcPr>
          <w:p w14:paraId="632CA5CE" w14:textId="77777777" w:rsidR="001664F1" w:rsidRPr="004D1A4B" w:rsidRDefault="001664F1" w:rsidP="001664F1">
            <w:pPr>
              <w:rPr>
                <w:b/>
                <w:bCs/>
              </w:rPr>
            </w:pPr>
            <w:r w:rsidRPr="004D1A4B">
              <w:rPr>
                <w:b/>
                <w:bCs/>
              </w:rPr>
              <w:t>Description</w:t>
            </w:r>
          </w:p>
        </w:tc>
      </w:tr>
      <w:tr w:rsidR="001664F1" w14:paraId="76BB1AEE" w14:textId="77777777" w:rsidTr="00C26F8A">
        <w:tc>
          <w:tcPr>
            <w:tcW w:w="1129" w:type="dxa"/>
          </w:tcPr>
          <w:p w14:paraId="672898A7" w14:textId="77777777" w:rsidR="001664F1" w:rsidRPr="004D1A4B" w:rsidRDefault="001664F1" w:rsidP="001664F1">
            <w:r w:rsidRPr="004D1A4B">
              <w:t>time</w:t>
            </w:r>
          </w:p>
        </w:tc>
        <w:tc>
          <w:tcPr>
            <w:tcW w:w="993" w:type="dxa"/>
          </w:tcPr>
          <w:p w14:paraId="1B753D86" w14:textId="77777777" w:rsidR="001664F1" w:rsidRPr="004D1A4B" w:rsidRDefault="001664F1" w:rsidP="001664F1">
            <w:r w:rsidRPr="004D1A4B">
              <w:t>integer</w:t>
            </w:r>
          </w:p>
        </w:tc>
        <w:tc>
          <w:tcPr>
            <w:tcW w:w="6888" w:type="dxa"/>
          </w:tcPr>
          <w:p w14:paraId="7BC60502" w14:textId="77777777" w:rsidR="001664F1" w:rsidRPr="004D1A4B" w:rsidRDefault="001664F1" w:rsidP="001664F1">
            <w:r w:rsidRPr="004D1A4B">
              <w:t>Time in seconds since epoch (in Unix time stamp to retrieve states at given time or current time used if omitted)</w:t>
            </w:r>
          </w:p>
        </w:tc>
      </w:tr>
      <w:tr w:rsidR="001664F1" w14:paraId="4553AA6A" w14:textId="77777777" w:rsidTr="00C26F8A">
        <w:tc>
          <w:tcPr>
            <w:tcW w:w="1129" w:type="dxa"/>
          </w:tcPr>
          <w:p w14:paraId="03050A63" w14:textId="77777777" w:rsidR="001664F1" w:rsidRPr="004D1A4B" w:rsidRDefault="001664F1" w:rsidP="001664F1">
            <w:r w:rsidRPr="004D1A4B">
              <w:t>icao24</w:t>
            </w:r>
          </w:p>
        </w:tc>
        <w:tc>
          <w:tcPr>
            <w:tcW w:w="993" w:type="dxa"/>
          </w:tcPr>
          <w:p w14:paraId="736C170F" w14:textId="77777777" w:rsidR="001664F1" w:rsidRPr="004D1A4B" w:rsidRDefault="001664F1" w:rsidP="001664F1">
            <w:r w:rsidRPr="004D1A4B">
              <w:t>string</w:t>
            </w:r>
          </w:p>
        </w:tc>
        <w:tc>
          <w:tcPr>
            <w:tcW w:w="6888" w:type="dxa"/>
          </w:tcPr>
          <w:p w14:paraId="14BD82E8" w14:textId="77777777" w:rsidR="001664F1" w:rsidRPr="004D1A4B" w:rsidRDefault="001664F1" w:rsidP="001664F1">
            <w:r w:rsidRPr="004D1A4B">
              <w:t>One/multiple transponder address to give property of that address (if omitted all aircraft state vectors are returned)</w:t>
            </w:r>
          </w:p>
        </w:tc>
      </w:tr>
      <w:tr w:rsidR="001664F1" w14:paraId="25DB09EC" w14:textId="77777777" w:rsidTr="00C26F8A">
        <w:tc>
          <w:tcPr>
            <w:tcW w:w="1129" w:type="dxa"/>
          </w:tcPr>
          <w:p w14:paraId="35BD7DD3" w14:textId="77777777" w:rsidR="001664F1" w:rsidRPr="004D1A4B" w:rsidRDefault="001664F1" w:rsidP="001664F1">
            <w:proofErr w:type="spellStart"/>
            <w:r w:rsidRPr="004D1A4B">
              <w:t>lamin</w:t>
            </w:r>
            <w:proofErr w:type="spellEnd"/>
          </w:p>
        </w:tc>
        <w:tc>
          <w:tcPr>
            <w:tcW w:w="993" w:type="dxa"/>
          </w:tcPr>
          <w:p w14:paraId="4190CEE9" w14:textId="77777777" w:rsidR="001664F1" w:rsidRPr="004D1A4B" w:rsidRDefault="001664F1" w:rsidP="001664F1">
            <w:r w:rsidRPr="004D1A4B">
              <w:t>float</w:t>
            </w:r>
          </w:p>
        </w:tc>
        <w:tc>
          <w:tcPr>
            <w:tcW w:w="6888" w:type="dxa"/>
          </w:tcPr>
          <w:p w14:paraId="6B5E9084" w14:textId="77777777" w:rsidR="001664F1" w:rsidRPr="004D1A4B" w:rsidRDefault="001664F1" w:rsidP="001664F1">
            <w:r w:rsidRPr="004D1A4B">
              <w:t>The minimum bound of the latitude (decimal degrees)</w:t>
            </w:r>
          </w:p>
        </w:tc>
      </w:tr>
      <w:tr w:rsidR="001664F1" w14:paraId="1FD79773" w14:textId="77777777" w:rsidTr="00C26F8A">
        <w:tc>
          <w:tcPr>
            <w:tcW w:w="1129" w:type="dxa"/>
          </w:tcPr>
          <w:p w14:paraId="5F1860D9" w14:textId="77777777" w:rsidR="001664F1" w:rsidRPr="004D1A4B" w:rsidRDefault="001664F1" w:rsidP="001664F1">
            <w:proofErr w:type="spellStart"/>
            <w:r w:rsidRPr="004D1A4B">
              <w:t>lomin</w:t>
            </w:r>
            <w:proofErr w:type="spellEnd"/>
          </w:p>
        </w:tc>
        <w:tc>
          <w:tcPr>
            <w:tcW w:w="993" w:type="dxa"/>
          </w:tcPr>
          <w:p w14:paraId="454854ED" w14:textId="77777777" w:rsidR="001664F1" w:rsidRPr="004D1A4B" w:rsidRDefault="001664F1" w:rsidP="001664F1">
            <w:r w:rsidRPr="004D1A4B">
              <w:t>float</w:t>
            </w:r>
          </w:p>
        </w:tc>
        <w:tc>
          <w:tcPr>
            <w:tcW w:w="6888" w:type="dxa"/>
          </w:tcPr>
          <w:p w14:paraId="02EED7C0" w14:textId="77777777" w:rsidR="001664F1" w:rsidRPr="004D1A4B" w:rsidRDefault="001664F1" w:rsidP="001664F1">
            <w:r w:rsidRPr="004D1A4B">
              <w:t>The minimum bound of the longitude (decimal degrees)</w:t>
            </w:r>
          </w:p>
        </w:tc>
      </w:tr>
      <w:tr w:rsidR="001664F1" w14:paraId="4BACD159" w14:textId="77777777" w:rsidTr="00C26F8A">
        <w:tc>
          <w:tcPr>
            <w:tcW w:w="1129" w:type="dxa"/>
          </w:tcPr>
          <w:p w14:paraId="2CD9E12F" w14:textId="77777777" w:rsidR="001664F1" w:rsidRPr="004D1A4B" w:rsidRDefault="001664F1" w:rsidP="001664F1">
            <w:proofErr w:type="spellStart"/>
            <w:r w:rsidRPr="004D1A4B">
              <w:t>lamax</w:t>
            </w:r>
            <w:proofErr w:type="spellEnd"/>
          </w:p>
        </w:tc>
        <w:tc>
          <w:tcPr>
            <w:tcW w:w="993" w:type="dxa"/>
          </w:tcPr>
          <w:p w14:paraId="3DA0A0B7" w14:textId="77777777" w:rsidR="001664F1" w:rsidRPr="004D1A4B" w:rsidRDefault="001664F1" w:rsidP="001664F1">
            <w:r w:rsidRPr="004D1A4B">
              <w:t>float</w:t>
            </w:r>
          </w:p>
        </w:tc>
        <w:tc>
          <w:tcPr>
            <w:tcW w:w="6888" w:type="dxa"/>
          </w:tcPr>
          <w:p w14:paraId="564261BF" w14:textId="77777777" w:rsidR="001664F1" w:rsidRPr="004D1A4B" w:rsidRDefault="001664F1" w:rsidP="001664F1">
            <w:r w:rsidRPr="004D1A4B">
              <w:t>The maximum bound of the latitude (decimal degrees)</w:t>
            </w:r>
          </w:p>
        </w:tc>
      </w:tr>
      <w:tr w:rsidR="001664F1" w14:paraId="1956F5A1" w14:textId="77777777" w:rsidTr="00C26F8A">
        <w:tc>
          <w:tcPr>
            <w:tcW w:w="1129" w:type="dxa"/>
          </w:tcPr>
          <w:p w14:paraId="3FE831ED" w14:textId="77777777" w:rsidR="001664F1" w:rsidRPr="004D1A4B" w:rsidRDefault="001664F1" w:rsidP="001664F1">
            <w:proofErr w:type="spellStart"/>
            <w:r w:rsidRPr="004D1A4B">
              <w:t>lomax</w:t>
            </w:r>
            <w:proofErr w:type="spellEnd"/>
          </w:p>
        </w:tc>
        <w:tc>
          <w:tcPr>
            <w:tcW w:w="993" w:type="dxa"/>
          </w:tcPr>
          <w:p w14:paraId="49D02ED5" w14:textId="77777777" w:rsidR="001664F1" w:rsidRPr="004D1A4B" w:rsidRDefault="001664F1" w:rsidP="001664F1">
            <w:r w:rsidRPr="004D1A4B">
              <w:t>float</w:t>
            </w:r>
          </w:p>
        </w:tc>
        <w:tc>
          <w:tcPr>
            <w:tcW w:w="6888" w:type="dxa"/>
          </w:tcPr>
          <w:p w14:paraId="52A18422" w14:textId="77777777" w:rsidR="001664F1" w:rsidRPr="004D1A4B" w:rsidRDefault="001664F1" w:rsidP="001664F1">
            <w:r w:rsidRPr="004D1A4B">
              <w:t>The maximum bound of the longitude (decimal degrees)</w:t>
            </w:r>
          </w:p>
        </w:tc>
      </w:tr>
    </w:tbl>
    <w:p w14:paraId="3819DCD5" w14:textId="77777777" w:rsidR="001664F1" w:rsidRPr="004D1A4B" w:rsidRDefault="001664F1" w:rsidP="001664F1"/>
    <w:p w14:paraId="5339ABD2" w14:textId="77777777" w:rsidR="001664F1" w:rsidRDefault="001664F1" w:rsidP="001664F1">
      <w:r w:rsidRPr="002203DB">
        <w:t>A query request example to the REST API with the parameters of time and ICAO transponder address using URL:</w:t>
      </w:r>
    </w:p>
    <w:p w14:paraId="66818C53" w14:textId="77777777" w:rsidR="001664F1" w:rsidRPr="004D1A4B" w:rsidRDefault="001664F1" w:rsidP="001664F1"/>
    <w:p w14:paraId="12F141B8" w14:textId="77777777" w:rsidR="001664F1" w:rsidRPr="004D1A4B" w:rsidRDefault="001664F1" w:rsidP="001664F1">
      <w:pPr>
        <w:pStyle w:val="Heading3"/>
        <w:spacing w:before="0"/>
        <w:rPr>
          <w:rFonts w:asciiTheme="minorHAnsi" w:hAnsiTheme="minorHAnsi" w:cs="Arial"/>
          <w:color w:val="auto"/>
          <w:sz w:val="36"/>
          <w:szCs w:val="36"/>
        </w:rPr>
      </w:pPr>
      <w:r w:rsidRPr="004D1A4B">
        <w:rPr>
          <w:rFonts w:asciiTheme="minorHAnsi" w:hAnsiTheme="minorHAnsi"/>
          <w:color w:val="auto"/>
        </w:rPr>
        <w:t>http://opensky-network.org/api/states/all?time=</w:t>
      </w:r>
      <w:r w:rsidRPr="004D1A4B">
        <w:rPr>
          <w:rFonts w:asciiTheme="minorHAnsi" w:hAnsiTheme="minorHAnsi" w:cs="Arial"/>
          <w:color w:val="auto"/>
        </w:rPr>
        <w:t>1572618734&amp;icao24=c0ff33</w:t>
      </w:r>
    </w:p>
    <w:p w14:paraId="4C72E318" w14:textId="77777777" w:rsidR="001664F1" w:rsidRPr="004D1A4B" w:rsidRDefault="001664F1" w:rsidP="001664F1"/>
    <w:p w14:paraId="6E7EF2D9" w14:textId="77777777" w:rsidR="001664F1" w:rsidRPr="004D1A4B" w:rsidRDefault="001664F1" w:rsidP="001664F1">
      <w:r w:rsidRPr="004D1A4B">
        <w:t>The JSON response by the API gives properties of the following:</w:t>
      </w:r>
    </w:p>
    <w:p w14:paraId="17375496" w14:textId="77777777" w:rsidR="001664F1" w:rsidRDefault="001664F1" w:rsidP="001664F1">
      <w:pPr>
        <w:rPr>
          <w:color w:val="404040"/>
        </w:rPr>
      </w:pP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129"/>
        <w:gridCol w:w="993"/>
        <w:gridCol w:w="6878"/>
      </w:tblGrid>
      <w:tr w:rsidR="001664F1" w14:paraId="02B23B46" w14:textId="77777777" w:rsidTr="00C26F8A">
        <w:tc>
          <w:tcPr>
            <w:tcW w:w="1129" w:type="dxa"/>
            <w:shd w:val="clear" w:color="auto" w:fill="D9E2F3" w:themeFill="accent1" w:themeFillTint="33"/>
          </w:tcPr>
          <w:p w14:paraId="40B4CBBE" w14:textId="77777777" w:rsidR="001664F1" w:rsidRPr="004D1A4B" w:rsidRDefault="001664F1" w:rsidP="001664F1">
            <w:pPr>
              <w:rPr>
                <w:b/>
                <w:bCs/>
                <w:color w:val="404040"/>
              </w:rPr>
            </w:pPr>
            <w:r w:rsidRPr="004D1A4B">
              <w:rPr>
                <w:b/>
                <w:bCs/>
                <w:color w:val="404040"/>
              </w:rPr>
              <w:t>Property</w:t>
            </w:r>
          </w:p>
        </w:tc>
        <w:tc>
          <w:tcPr>
            <w:tcW w:w="993" w:type="dxa"/>
            <w:shd w:val="clear" w:color="auto" w:fill="D9E2F3" w:themeFill="accent1" w:themeFillTint="33"/>
          </w:tcPr>
          <w:p w14:paraId="72F91C46" w14:textId="77777777" w:rsidR="001664F1" w:rsidRPr="004D1A4B" w:rsidRDefault="001664F1" w:rsidP="001664F1">
            <w:pPr>
              <w:rPr>
                <w:b/>
                <w:bCs/>
                <w:color w:val="404040"/>
              </w:rPr>
            </w:pPr>
            <w:r w:rsidRPr="004D1A4B">
              <w:rPr>
                <w:b/>
                <w:bCs/>
                <w:color w:val="404040"/>
              </w:rPr>
              <w:t>Type</w:t>
            </w:r>
          </w:p>
        </w:tc>
        <w:tc>
          <w:tcPr>
            <w:tcW w:w="6888" w:type="dxa"/>
            <w:shd w:val="clear" w:color="auto" w:fill="D9E2F3" w:themeFill="accent1" w:themeFillTint="33"/>
          </w:tcPr>
          <w:p w14:paraId="59BEAAFB" w14:textId="77777777" w:rsidR="001664F1" w:rsidRPr="004D1A4B" w:rsidRDefault="001664F1" w:rsidP="001664F1">
            <w:pPr>
              <w:rPr>
                <w:b/>
                <w:bCs/>
                <w:color w:val="404040"/>
              </w:rPr>
            </w:pPr>
            <w:r w:rsidRPr="004D1A4B">
              <w:rPr>
                <w:b/>
                <w:bCs/>
                <w:color w:val="404040"/>
              </w:rPr>
              <w:t>Description</w:t>
            </w:r>
          </w:p>
        </w:tc>
      </w:tr>
      <w:tr w:rsidR="001664F1" w14:paraId="06D19FFE" w14:textId="77777777" w:rsidTr="00C26F8A">
        <w:tc>
          <w:tcPr>
            <w:tcW w:w="1129" w:type="dxa"/>
          </w:tcPr>
          <w:p w14:paraId="0A98A8FA" w14:textId="77777777" w:rsidR="001664F1" w:rsidRDefault="001664F1" w:rsidP="001664F1">
            <w:pPr>
              <w:rPr>
                <w:color w:val="404040"/>
              </w:rPr>
            </w:pPr>
            <w:r>
              <w:rPr>
                <w:color w:val="404040"/>
              </w:rPr>
              <w:t>time</w:t>
            </w:r>
          </w:p>
        </w:tc>
        <w:tc>
          <w:tcPr>
            <w:tcW w:w="993" w:type="dxa"/>
          </w:tcPr>
          <w:p w14:paraId="1D97294F" w14:textId="77777777" w:rsidR="001664F1" w:rsidRDefault="001664F1" w:rsidP="001664F1">
            <w:pPr>
              <w:rPr>
                <w:color w:val="404040"/>
              </w:rPr>
            </w:pPr>
            <w:r>
              <w:rPr>
                <w:color w:val="404040"/>
              </w:rPr>
              <w:t>integer</w:t>
            </w:r>
          </w:p>
        </w:tc>
        <w:tc>
          <w:tcPr>
            <w:tcW w:w="6888" w:type="dxa"/>
          </w:tcPr>
          <w:p w14:paraId="4B1885CB" w14:textId="77777777" w:rsidR="001664F1" w:rsidRDefault="001664F1" w:rsidP="001664F1">
            <w:pPr>
              <w:rPr>
                <w:color w:val="404040"/>
              </w:rPr>
            </w:pPr>
            <w:r>
              <w:rPr>
                <w:color w:val="404040"/>
              </w:rPr>
              <w:t>The time which the aircraft state vectors from the response are associated.</w:t>
            </w:r>
          </w:p>
        </w:tc>
      </w:tr>
      <w:tr w:rsidR="001664F1" w14:paraId="34465612" w14:textId="77777777" w:rsidTr="00C26F8A">
        <w:tc>
          <w:tcPr>
            <w:tcW w:w="1129" w:type="dxa"/>
          </w:tcPr>
          <w:p w14:paraId="32F389F9" w14:textId="77777777" w:rsidR="001664F1" w:rsidRDefault="001664F1" w:rsidP="001664F1">
            <w:pPr>
              <w:rPr>
                <w:color w:val="404040"/>
              </w:rPr>
            </w:pPr>
            <w:r>
              <w:rPr>
                <w:color w:val="404040"/>
              </w:rPr>
              <w:t>states</w:t>
            </w:r>
          </w:p>
        </w:tc>
        <w:tc>
          <w:tcPr>
            <w:tcW w:w="993" w:type="dxa"/>
          </w:tcPr>
          <w:p w14:paraId="4400DFDC" w14:textId="77777777" w:rsidR="001664F1" w:rsidRDefault="001664F1" w:rsidP="001664F1">
            <w:pPr>
              <w:rPr>
                <w:color w:val="404040"/>
              </w:rPr>
            </w:pPr>
            <w:r>
              <w:rPr>
                <w:color w:val="404040"/>
              </w:rPr>
              <w:t>array</w:t>
            </w:r>
          </w:p>
        </w:tc>
        <w:tc>
          <w:tcPr>
            <w:tcW w:w="6888" w:type="dxa"/>
          </w:tcPr>
          <w:p w14:paraId="7098E2EB" w14:textId="77777777" w:rsidR="001664F1" w:rsidRDefault="001664F1" w:rsidP="001664F1">
            <w:pPr>
              <w:rPr>
                <w:color w:val="404040"/>
              </w:rPr>
            </w:pPr>
            <w:r>
              <w:rPr>
                <w:color w:val="404040"/>
              </w:rPr>
              <w:t>The aircraft state vectors</w:t>
            </w:r>
          </w:p>
        </w:tc>
      </w:tr>
    </w:tbl>
    <w:p w14:paraId="0960BE65" w14:textId="77777777" w:rsidR="001664F1" w:rsidRPr="004D1A4B" w:rsidRDefault="001664F1" w:rsidP="001664F1">
      <w:pPr>
        <w:rPr>
          <w:color w:val="404040"/>
        </w:rPr>
      </w:pPr>
    </w:p>
    <w:p w14:paraId="5F74D19A" w14:textId="77777777" w:rsidR="001664F1" w:rsidRDefault="001664F1" w:rsidP="001664F1">
      <w:r w:rsidRPr="002203DB">
        <w:t xml:space="preserve">The property “states” are a two-dimensional array containing multiple state vectors with fields such as icao24, callsign, </w:t>
      </w:r>
      <w:proofErr w:type="spellStart"/>
      <w:r w:rsidRPr="002203DB">
        <w:t>origin_country</w:t>
      </w:r>
      <w:proofErr w:type="spellEnd"/>
      <w:r w:rsidRPr="002203DB">
        <w:t>, longitude, latitude, velocity, and vertical velocity.</w:t>
      </w:r>
    </w:p>
    <w:p w14:paraId="1F99E188" w14:textId="77777777" w:rsidR="001664F1" w:rsidRDefault="001664F1" w:rsidP="001664F1"/>
    <w:p w14:paraId="6D6DD70D" w14:textId="77777777" w:rsidR="001664F1" w:rsidRDefault="001664F1" w:rsidP="001664F1">
      <w:r w:rsidRPr="002203DB">
        <w:t xml:space="preserve">The </w:t>
      </w:r>
      <w:proofErr w:type="spellStart"/>
      <w:r w:rsidRPr="002203DB">
        <w:t>OpenSky</w:t>
      </w:r>
      <w:proofErr w:type="spellEnd"/>
      <w:r w:rsidRPr="002203DB">
        <w:t xml:space="preserve"> Network API gives accurate and detailed data ideal for use as a data source in a flight tracking application. However, coverage of the network does not cover the main areas of Scotland or outskirts of Europe. It focuses on central areas of Europe and the United States, providing a lesser range of air traffic available and excluding users from these key locations. The network is primarily used for research where the data is optimal for that area of use, however not optimal for the use of tracking individual flights a prominent use of flight trackers today.</w:t>
      </w:r>
    </w:p>
    <w:p w14:paraId="29DFF3DA" w14:textId="77777777" w:rsidR="001664F1" w:rsidRPr="00A32180" w:rsidRDefault="001664F1" w:rsidP="001664F1"/>
    <w:p w14:paraId="0F9ABBDA" w14:textId="6D5F0201" w:rsidR="001664F1" w:rsidRPr="00DD7787" w:rsidRDefault="006D69A5" w:rsidP="001664F1">
      <w:pPr>
        <w:rPr>
          <w:color w:val="2F5496" w:themeColor="accent1" w:themeShade="BF"/>
        </w:rPr>
      </w:pPr>
      <w:r>
        <w:rPr>
          <w:color w:val="2F5496" w:themeColor="accent1" w:themeShade="BF"/>
        </w:rPr>
        <w:t>2</w:t>
      </w:r>
      <w:r w:rsidR="001664F1">
        <w:rPr>
          <w:color w:val="2F5496" w:themeColor="accent1" w:themeShade="BF"/>
        </w:rPr>
        <w:t xml:space="preserve">.3.2 </w:t>
      </w:r>
      <w:r w:rsidR="001664F1" w:rsidRPr="00DD7787">
        <w:rPr>
          <w:color w:val="2F5496" w:themeColor="accent1" w:themeShade="BF"/>
        </w:rPr>
        <w:t>FlightAware</w:t>
      </w:r>
    </w:p>
    <w:p w14:paraId="3E2562E0" w14:textId="77777777" w:rsidR="001664F1" w:rsidRDefault="001664F1" w:rsidP="001664F1"/>
    <w:p w14:paraId="3B4F0C8F" w14:textId="77777777" w:rsidR="001664F1" w:rsidRDefault="001664F1" w:rsidP="001664F1">
      <w:r w:rsidRPr="002203DB">
        <w:t xml:space="preserve">FlightAware, founded in 2005 in Houston Texas, is an aviation company operating the world’s largest flight tracking and data platform. The network has global connectivity in every segment of aviation. The network receives data from multiple different data sources in collaboration with other companies. They receive data from ATC systems in over 45 countries, have ADS-B ground stations/receivers in 195 countries, gain data from </w:t>
      </w:r>
      <w:proofErr w:type="spellStart"/>
      <w:r w:rsidRPr="002203DB">
        <w:t>Aireon</w:t>
      </w:r>
      <w:proofErr w:type="spellEnd"/>
      <w:r w:rsidRPr="002203DB">
        <w:t xml:space="preserve"> space-based ADS-B, and have datalink access to every major satellite provider such as ARINC, SITA, Satcom Direct, Garmin, and Honeywell </w:t>
      </w:r>
      <w:proofErr w:type="spellStart"/>
      <w:r w:rsidRPr="002203DB">
        <w:t>GoDirect</w:t>
      </w:r>
      <w:proofErr w:type="spellEnd"/>
      <w:r w:rsidRPr="002203DB">
        <w:t xml:space="preserve">. </w:t>
      </w:r>
      <w:r>
        <w:fldChar w:fldCharType="begin" w:fldLock="1"/>
      </w:r>
      <w:r>
        <w:instrText>ADDIN CSL_CITATION {"citationItems":[{"id":"ITEM-1","itemData":{"URL":"https://uk.flightaware.com/about/","accessed":{"date-parts":[["2019","11","1"]]},"id":"ITEM-1","issued":{"date-parts":[["0"]]},"title":"About FlightAware - FlightAware","type":"webpage"},"uris":["http://www.mendeley.com/documents/?uuid=fb4f04fe-641e-33aa-8ea0-8f336298c286"]},{"id":"ITEM-2","itemData":{"URL":"https://uk.flightaware.com/adsb/","accessed":{"date-parts":[["2019","11","1"]]},"id":"ITEM-2","issued":{"date-parts":[["0"]]},"title":"ADS-B Flight Tracking - FlightAware","type":"webpage"},"uris":["http://www.mendeley.com/documents/?uuid=29b1b207-3be8-33c5-8033-44ad809914e2"]}],"mendeley":{"formattedCitation":"(“About FlightAware - FlightAware,” n.d.; “ADS-B Flight Tracking - FlightAware,” n.d.)","manualFormatting":"(“About FlightAware - FlightAware,” 2019; “ADS-B Flight Tracking - FlightAware,” 2019)","plainTextFormattedCitation":"(“About FlightAware - FlightAware,” n.d.; “ADS-B Flight Tracking - FlightAware,” n.d.)","previouslyFormattedCitation":"(“About FlightAware - FlightAware,” n.d.; “ADS-B Flight Tracking - FlightAware,” n.d.)"},"properties":{"noteIndex":0},"schema":"https://github.com/citation-style-language/schema/raw/master/csl-citation.json"}</w:instrText>
      </w:r>
      <w:r>
        <w:fldChar w:fldCharType="separate"/>
      </w:r>
      <w:r w:rsidRPr="004E7184">
        <w:rPr>
          <w:noProof/>
        </w:rPr>
        <w:t xml:space="preserve">(“About FlightAware - </w:t>
      </w:r>
      <w:r w:rsidRPr="004E7184">
        <w:rPr>
          <w:noProof/>
        </w:rPr>
        <w:lastRenderedPageBreak/>
        <w:t xml:space="preserve">FlightAware,” </w:t>
      </w:r>
      <w:r>
        <w:rPr>
          <w:noProof/>
        </w:rPr>
        <w:t>2019</w:t>
      </w:r>
      <w:r w:rsidRPr="004E7184">
        <w:rPr>
          <w:noProof/>
        </w:rPr>
        <w:t xml:space="preserve">; “ADS-B Flight Tracking - FlightAware,” </w:t>
      </w:r>
      <w:r>
        <w:rPr>
          <w:noProof/>
        </w:rPr>
        <w:t>2019</w:t>
      </w:r>
      <w:r w:rsidRPr="004E7184">
        <w:rPr>
          <w:noProof/>
        </w:rPr>
        <w:t>)</w:t>
      </w:r>
      <w:r>
        <w:fldChar w:fldCharType="end"/>
      </w:r>
      <w:r>
        <w:t xml:space="preserve"> </w:t>
      </w:r>
      <w:r w:rsidRPr="002203DB">
        <w:t>FlightAware’s receivers are distributed world-wide with over 20,000 currently issued to FlightAware users. The network’s</w:t>
      </w:r>
      <w:r>
        <w:t xml:space="preserve"> ground</w:t>
      </w:r>
      <w:r w:rsidRPr="002203DB">
        <w:t xml:space="preserve"> coverage is shown in Figure 5, yellow representing MLAT and ADS-B represented in green.</w:t>
      </w:r>
      <w:r>
        <w:t xml:space="preserve"> The network’s satellite coverage is shown in Figure 6.</w:t>
      </w:r>
    </w:p>
    <w:p w14:paraId="62A193FA" w14:textId="77777777" w:rsidR="001664F1" w:rsidRDefault="001664F1" w:rsidP="001664F1"/>
    <w:p w14:paraId="6BB6C957" w14:textId="77777777" w:rsidR="001664F1" w:rsidRDefault="001664F1" w:rsidP="001664F1">
      <w:pPr>
        <w:rPr>
          <w:color w:val="000000"/>
        </w:rPr>
      </w:pPr>
      <w:r>
        <w:rPr>
          <w:noProof/>
          <w:color w:val="000000"/>
        </w:rPr>
        <w:drawing>
          <wp:anchor distT="0" distB="0" distL="114300" distR="114300" simplePos="0" relativeHeight="251623424" behindDoc="0" locked="0" layoutInCell="1" allowOverlap="1" wp14:anchorId="3E647120" wp14:editId="75E2E760">
            <wp:simplePos x="0" y="0"/>
            <wp:positionH relativeFrom="column">
              <wp:posOffset>611505</wp:posOffset>
            </wp:positionH>
            <wp:positionV relativeFrom="paragraph">
              <wp:posOffset>118533</wp:posOffset>
            </wp:positionV>
            <wp:extent cx="4504055" cy="2254250"/>
            <wp:effectExtent l="0" t="0" r="4445" b="6350"/>
            <wp:wrapSquare wrapText="bothSides"/>
            <wp:docPr id="21" name="Picture 21"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lightAwareCovera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04055" cy="2254250"/>
                    </a:xfrm>
                    <a:prstGeom prst="rect">
                      <a:avLst/>
                    </a:prstGeom>
                  </pic:spPr>
                </pic:pic>
              </a:graphicData>
            </a:graphic>
            <wp14:sizeRelH relativeFrom="page">
              <wp14:pctWidth>0</wp14:pctWidth>
            </wp14:sizeRelH>
            <wp14:sizeRelV relativeFrom="page">
              <wp14:pctHeight>0</wp14:pctHeight>
            </wp14:sizeRelV>
          </wp:anchor>
        </w:drawing>
      </w:r>
    </w:p>
    <w:p w14:paraId="5E57018B" w14:textId="77777777" w:rsidR="001664F1" w:rsidRDefault="001664F1" w:rsidP="001664F1">
      <w:pPr>
        <w:rPr>
          <w:color w:val="000000"/>
        </w:rPr>
      </w:pPr>
    </w:p>
    <w:p w14:paraId="4AE323E9" w14:textId="77777777" w:rsidR="001664F1" w:rsidRDefault="001664F1" w:rsidP="001664F1">
      <w:pPr>
        <w:rPr>
          <w:color w:val="000000"/>
        </w:rPr>
      </w:pPr>
    </w:p>
    <w:p w14:paraId="06E58980" w14:textId="77777777" w:rsidR="001664F1" w:rsidRDefault="001664F1" w:rsidP="001664F1">
      <w:pPr>
        <w:rPr>
          <w:color w:val="000000"/>
        </w:rPr>
      </w:pPr>
    </w:p>
    <w:p w14:paraId="2ED89D89" w14:textId="77777777" w:rsidR="001664F1" w:rsidRDefault="001664F1" w:rsidP="001664F1">
      <w:pPr>
        <w:rPr>
          <w:color w:val="000000"/>
        </w:rPr>
      </w:pPr>
    </w:p>
    <w:p w14:paraId="472066C9" w14:textId="77777777" w:rsidR="001664F1" w:rsidRDefault="001664F1" w:rsidP="001664F1">
      <w:pPr>
        <w:rPr>
          <w:color w:val="000000"/>
        </w:rPr>
      </w:pPr>
    </w:p>
    <w:p w14:paraId="41141AF1" w14:textId="77777777" w:rsidR="001664F1" w:rsidRDefault="001664F1" w:rsidP="001664F1">
      <w:pPr>
        <w:rPr>
          <w:color w:val="000000"/>
        </w:rPr>
      </w:pPr>
    </w:p>
    <w:p w14:paraId="3B5A54EF" w14:textId="77777777" w:rsidR="001664F1" w:rsidRDefault="001664F1" w:rsidP="001664F1">
      <w:pPr>
        <w:rPr>
          <w:color w:val="000000"/>
        </w:rPr>
      </w:pPr>
    </w:p>
    <w:p w14:paraId="1379364F" w14:textId="77777777" w:rsidR="001664F1" w:rsidRDefault="001664F1" w:rsidP="001664F1">
      <w:pPr>
        <w:rPr>
          <w:color w:val="000000"/>
        </w:rPr>
      </w:pPr>
    </w:p>
    <w:p w14:paraId="2C25343D" w14:textId="77777777" w:rsidR="001664F1" w:rsidRDefault="001664F1" w:rsidP="001664F1">
      <w:pPr>
        <w:rPr>
          <w:color w:val="000000"/>
        </w:rPr>
      </w:pPr>
    </w:p>
    <w:p w14:paraId="2A51E333" w14:textId="77777777" w:rsidR="001664F1" w:rsidRDefault="001664F1" w:rsidP="001664F1">
      <w:pPr>
        <w:rPr>
          <w:color w:val="000000"/>
        </w:rPr>
      </w:pPr>
    </w:p>
    <w:p w14:paraId="2285E99B" w14:textId="77777777" w:rsidR="001664F1" w:rsidRDefault="001664F1" w:rsidP="001664F1">
      <w:pPr>
        <w:rPr>
          <w:color w:val="000000"/>
        </w:rPr>
      </w:pPr>
    </w:p>
    <w:p w14:paraId="065F9D21" w14:textId="77777777" w:rsidR="001664F1" w:rsidRDefault="001664F1" w:rsidP="001664F1">
      <w:pPr>
        <w:rPr>
          <w:color w:val="000000"/>
        </w:rPr>
      </w:pPr>
    </w:p>
    <w:p w14:paraId="1D1BA8D9" w14:textId="77777777" w:rsidR="001664F1" w:rsidRPr="00E6103D" w:rsidRDefault="001664F1" w:rsidP="001664F1">
      <w:pPr>
        <w:jc w:val="center"/>
        <w:rPr>
          <w:i/>
          <w:iCs/>
          <w:color w:val="000000"/>
          <w:sz w:val="18"/>
          <w:szCs w:val="18"/>
        </w:rPr>
      </w:pPr>
      <w:r w:rsidRPr="00E6103D">
        <w:rPr>
          <w:i/>
          <w:iCs/>
          <w:color w:val="000000"/>
          <w:sz w:val="18"/>
          <w:szCs w:val="18"/>
        </w:rPr>
        <w:t xml:space="preserve">Figure 5: FlightAware </w:t>
      </w:r>
      <w:r>
        <w:rPr>
          <w:i/>
          <w:iCs/>
          <w:color w:val="000000"/>
          <w:sz w:val="18"/>
          <w:szCs w:val="18"/>
        </w:rPr>
        <w:t xml:space="preserve">ADS-B/MLAT </w:t>
      </w:r>
      <w:r w:rsidRPr="00E6103D">
        <w:rPr>
          <w:i/>
          <w:iCs/>
          <w:color w:val="000000"/>
          <w:sz w:val="18"/>
          <w:szCs w:val="18"/>
        </w:rPr>
        <w:t>coverage</w:t>
      </w:r>
      <w:r>
        <w:rPr>
          <w:i/>
          <w:iCs/>
          <w:color w:val="000000"/>
          <w:sz w:val="18"/>
          <w:szCs w:val="18"/>
        </w:rPr>
        <w:t xml:space="preserve"> </w:t>
      </w:r>
      <w:r>
        <w:rPr>
          <w:i/>
          <w:iCs/>
          <w:color w:val="000000"/>
          <w:sz w:val="18"/>
          <w:szCs w:val="18"/>
        </w:rPr>
        <w:fldChar w:fldCharType="begin" w:fldLock="1"/>
      </w:r>
      <w:r>
        <w:rPr>
          <w:i/>
          <w:iCs/>
          <w:color w:val="000000"/>
          <w:sz w:val="18"/>
          <w:szCs w:val="18"/>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Pr>
          <w:i/>
          <w:iCs/>
          <w:color w:val="000000"/>
          <w:sz w:val="18"/>
          <w:szCs w:val="18"/>
        </w:rPr>
        <w:fldChar w:fldCharType="separate"/>
      </w:r>
      <w:r w:rsidRPr="006A5567">
        <w:rPr>
          <w:iCs/>
          <w:noProof/>
          <w:color w:val="000000"/>
          <w:sz w:val="18"/>
          <w:szCs w:val="18"/>
        </w:rPr>
        <w:t>(“FlightAware ADS-B Coverage Map</w:t>
      </w:r>
      <w:r>
        <w:rPr>
          <w:iCs/>
          <w:noProof/>
          <w:color w:val="000000"/>
          <w:sz w:val="18"/>
          <w:szCs w:val="18"/>
        </w:rPr>
        <w:t xml:space="preserve"> -</w:t>
      </w:r>
      <w:r w:rsidRPr="006A5567">
        <w:rPr>
          <w:iCs/>
          <w:noProof/>
          <w:color w:val="000000"/>
          <w:sz w:val="18"/>
          <w:szCs w:val="18"/>
        </w:rPr>
        <w:t xml:space="preserve"> FlightAware,” </w:t>
      </w:r>
      <w:r>
        <w:rPr>
          <w:iCs/>
          <w:noProof/>
          <w:color w:val="000000"/>
          <w:sz w:val="18"/>
          <w:szCs w:val="18"/>
        </w:rPr>
        <w:t>2019</w:t>
      </w:r>
      <w:r w:rsidRPr="006A5567">
        <w:rPr>
          <w:iCs/>
          <w:noProof/>
          <w:color w:val="000000"/>
          <w:sz w:val="18"/>
          <w:szCs w:val="18"/>
        </w:rPr>
        <w:t>)</w:t>
      </w:r>
      <w:r>
        <w:rPr>
          <w:i/>
          <w:iCs/>
          <w:color w:val="000000"/>
          <w:sz w:val="18"/>
          <w:szCs w:val="18"/>
        </w:rPr>
        <w:fldChar w:fldCharType="end"/>
      </w:r>
    </w:p>
    <w:p w14:paraId="4929469A" w14:textId="77777777" w:rsidR="001664F1" w:rsidRDefault="001664F1" w:rsidP="001664F1">
      <w:pPr>
        <w:rPr>
          <w:color w:val="000000"/>
        </w:rPr>
      </w:pPr>
      <w:r>
        <w:rPr>
          <w:noProof/>
          <w:color w:val="000000"/>
        </w:rPr>
        <w:drawing>
          <wp:anchor distT="0" distB="0" distL="114300" distR="114300" simplePos="0" relativeHeight="251626496" behindDoc="0" locked="0" layoutInCell="1" allowOverlap="1" wp14:anchorId="013B5D52" wp14:editId="1CD33F05">
            <wp:simplePos x="0" y="0"/>
            <wp:positionH relativeFrom="column">
              <wp:posOffset>609600</wp:posOffset>
            </wp:positionH>
            <wp:positionV relativeFrom="paragraph">
              <wp:posOffset>109855</wp:posOffset>
            </wp:positionV>
            <wp:extent cx="4504055" cy="2251710"/>
            <wp:effectExtent l="0" t="0" r="4445" b="0"/>
            <wp:wrapSquare wrapText="bothSides"/>
            <wp:docPr id="24" name="Picture 24" descr="A picture containing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lightAwareSatCoverag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04055" cy="2251710"/>
                    </a:xfrm>
                    <a:prstGeom prst="rect">
                      <a:avLst/>
                    </a:prstGeom>
                  </pic:spPr>
                </pic:pic>
              </a:graphicData>
            </a:graphic>
            <wp14:sizeRelH relativeFrom="page">
              <wp14:pctWidth>0</wp14:pctWidth>
            </wp14:sizeRelH>
            <wp14:sizeRelV relativeFrom="page">
              <wp14:pctHeight>0</wp14:pctHeight>
            </wp14:sizeRelV>
          </wp:anchor>
        </w:drawing>
      </w:r>
    </w:p>
    <w:p w14:paraId="4F865D82" w14:textId="77777777" w:rsidR="001664F1" w:rsidRDefault="001664F1" w:rsidP="001664F1">
      <w:pPr>
        <w:rPr>
          <w:color w:val="000000"/>
        </w:rPr>
      </w:pPr>
    </w:p>
    <w:p w14:paraId="70BE1CB7" w14:textId="77777777" w:rsidR="001664F1" w:rsidRDefault="001664F1" w:rsidP="001664F1">
      <w:pPr>
        <w:rPr>
          <w:color w:val="000000"/>
        </w:rPr>
      </w:pPr>
    </w:p>
    <w:p w14:paraId="4860862D" w14:textId="77777777" w:rsidR="001664F1" w:rsidRDefault="001664F1" w:rsidP="001664F1">
      <w:pPr>
        <w:rPr>
          <w:color w:val="000000"/>
        </w:rPr>
      </w:pPr>
    </w:p>
    <w:p w14:paraId="3A084331" w14:textId="77777777" w:rsidR="001664F1" w:rsidRDefault="001664F1" w:rsidP="001664F1">
      <w:pPr>
        <w:rPr>
          <w:color w:val="000000"/>
        </w:rPr>
      </w:pPr>
    </w:p>
    <w:p w14:paraId="6A067648" w14:textId="77777777" w:rsidR="001664F1" w:rsidRDefault="001664F1" w:rsidP="001664F1">
      <w:pPr>
        <w:rPr>
          <w:color w:val="000000"/>
        </w:rPr>
      </w:pPr>
    </w:p>
    <w:p w14:paraId="14F48CF0" w14:textId="77777777" w:rsidR="001664F1" w:rsidRDefault="001664F1" w:rsidP="001664F1">
      <w:pPr>
        <w:rPr>
          <w:color w:val="000000"/>
        </w:rPr>
      </w:pPr>
    </w:p>
    <w:p w14:paraId="04CF926E" w14:textId="77777777" w:rsidR="001664F1" w:rsidRDefault="001664F1" w:rsidP="001664F1">
      <w:pPr>
        <w:rPr>
          <w:color w:val="000000"/>
        </w:rPr>
      </w:pPr>
    </w:p>
    <w:p w14:paraId="2A314521" w14:textId="77777777" w:rsidR="001664F1" w:rsidRDefault="001664F1" w:rsidP="001664F1">
      <w:pPr>
        <w:rPr>
          <w:color w:val="000000"/>
        </w:rPr>
      </w:pPr>
    </w:p>
    <w:p w14:paraId="3F35BB2F" w14:textId="77777777" w:rsidR="001664F1" w:rsidRDefault="001664F1" w:rsidP="001664F1">
      <w:pPr>
        <w:rPr>
          <w:color w:val="000000"/>
        </w:rPr>
      </w:pPr>
    </w:p>
    <w:p w14:paraId="0B5ADCC2" w14:textId="77777777" w:rsidR="001664F1" w:rsidRDefault="001664F1" w:rsidP="001664F1">
      <w:pPr>
        <w:rPr>
          <w:color w:val="000000"/>
        </w:rPr>
      </w:pPr>
    </w:p>
    <w:p w14:paraId="37D3BA6C" w14:textId="77777777" w:rsidR="001664F1" w:rsidRDefault="001664F1" w:rsidP="001664F1">
      <w:pPr>
        <w:rPr>
          <w:color w:val="000000"/>
        </w:rPr>
      </w:pPr>
    </w:p>
    <w:p w14:paraId="50A380B3" w14:textId="77777777" w:rsidR="001664F1" w:rsidRDefault="001664F1" w:rsidP="001664F1">
      <w:pPr>
        <w:rPr>
          <w:color w:val="000000"/>
        </w:rPr>
      </w:pPr>
    </w:p>
    <w:p w14:paraId="2B8D2719" w14:textId="77777777" w:rsidR="001664F1" w:rsidRPr="00E6103D" w:rsidRDefault="001664F1" w:rsidP="001664F1">
      <w:pPr>
        <w:jc w:val="center"/>
        <w:rPr>
          <w:i/>
          <w:iCs/>
          <w:color w:val="000000"/>
          <w:sz w:val="18"/>
          <w:szCs w:val="18"/>
        </w:rPr>
      </w:pPr>
      <w:r w:rsidRPr="00E6103D">
        <w:rPr>
          <w:i/>
          <w:iCs/>
          <w:color w:val="000000"/>
          <w:sz w:val="18"/>
          <w:szCs w:val="18"/>
        </w:rPr>
        <w:t xml:space="preserve">Figure </w:t>
      </w:r>
      <w:r>
        <w:rPr>
          <w:i/>
          <w:iCs/>
          <w:color w:val="000000"/>
          <w:sz w:val="18"/>
          <w:szCs w:val="18"/>
        </w:rPr>
        <w:t>6</w:t>
      </w:r>
      <w:r w:rsidRPr="00E6103D">
        <w:rPr>
          <w:i/>
          <w:iCs/>
          <w:color w:val="000000"/>
          <w:sz w:val="18"/>
          <w:szCs w:val="18"/>
        </w:rPr>
        <w:t xml:space="preserve">: FlightAware </w:t>
      </w:r>
      <w:r>
        <w:rPr>
          <w:i/>
          <w:iCs/>
          <w:color w:val="000000"/>
          <w:sz w:val="18"/>
          <w:szCs w:val="18"/>
        </w:rPr>
        <w:t xml:space="preserve">satellite </w:t>
      </w:r>
      <w:r w:rsidRPr="00E6103D">
        <w:rPr>
          <w:i/>
          <w:iCs/>
          <w:color w:val="000000"/>
          <w:sz w:val="18"/>
          <w:szCs w:val="18"/>
        </w:rPr>
        <w:t>coverage</w:t>
      </w:r>
      <w:r>
        <w:rPr>
          <w:i/>
          <w:iCs/>
          <w:color w:val="000000"/>
          <w:sz w:val="18"/>
          <w:szCs w:val="18"/>
        </w:rPr>
        <w:t xml:space="preserve"> </w:t>
      </w:r>
      <w:r>
        <w:rPr>
          <w:i/>
          <w:iCs/>
          <w:color w:val="000000"/>
          <w:sz w:val="18"/>
          <w:szCs w:val="18"/>
        </w:rPr>
        <w:fldChar w:fldCharType="begin" w:fldLock="1"/>
      </w:r>
      <w:r>
        <w:rPr>
          <w:i/>
          <w:iCs/>
          <w:color w:val="000000"/>
          <w:sz w:val="18"/>
          <w:szCs w:val="18"/>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Pr>
          <w:i/>
          <w:iCs/>
          <w:color w:val="000000"/>
          <w:sz w:val="18"/>
          <w:szCs w:val="18"/>
        </w:rPr>
        <w:fldChar w:fldCharType="separate"/>
      </w:r>
      <w:r w:rsidRPr="006A5567">
        <w:rPr>
          <w:iCs/>
          <w:noProof/>
          <w:color w:val="000000"/>
          <w:sz w:val="18"/>
          <w:szCs w:val="18"/>
        </w:rPr>
        <w:t>(“FlightAware ADS-B Coverage Map</w:t>
      </w:r>
      <w:r>
        <w:rPr>
          <w:iCs/>
          <w:noProof/>
          <w:color w:val="000000"/>
          <w:sz w:val="18"/>
          <w:szCs w:val="18"/>
        </w:rPr>
        <w:t xml:space="preserve"> -</w:t>
      </w:r>
      <w:r w:rsidRPr="006A5567">
        <w:rPr>
          <w:iCs/>
          <w:noProof/>
          <w:color w:val="000000"/>
          <w:sz w:val="18"/>
          <w:szCs w:val="18"/>
        </w:rPr>
        <w:t xml:space="preserve"> FlightAware,” </w:t>
      </w:r>
      <w:r>
        <w:rPr>
          <w:iCs/>
          <w:noProof/>
          <w:color w:val="000000"/>
          <w:sz w:val="18"/>
          <w:szCs w:val="18"/>
        </w:rPr>
        <w:t>2019</w:t>
      </w:r>
      <w:r w:rsidRPr="006A5567">
        <w:rPr>
          <w:iCs/>
          <w:noProof/>
          <w:color w:val="000000"/>
          <w:sz w:val="18"/>
          <w:szCs w:val="18"/>
        </w:rPr>
        <w:t>)</w:t>
      </w:r>
      <w:r>
        <w:rPr>
          <w:i/>
          <w:iCs/>
          <w:color w:val="000000"/>
          <w:sz w:val="18"/>
          <w:szCs w:val="18"/>
        </w:rPr>
        <w:fldChar w:fldCharType="end"/>
      </w:r>
    </w:p>
    <w:p w14:paraId="6121BC47" w14:textId="77777777" w:rsidR="001664F1" w:rsidRDefault="001664F1" w:rsidP="001664F1">
      <w:pPr>
        <w:rPr>
          <w:color w:val="000000"/>
        </w:rPr>
      </w:pPr>
    </w:p>
    <w:p w14:paraId="6640D398" w14:textId="77777777" w:rsidR="001664F1" w:rsidRDefault="001664F1" w:rsidP="001664F1">
      <w:pPr>
        <w:rPr>
          <w:color w:val="000000"/>
        </w:rPr>
      </w:pPr>
    </w:p>
    <w:p w14:paraId="60026C52" w14:textId="77777777" w:rsidR="001664F1" w:rsidRDefault="001664F1" w:rsidP="001664F1">
      <w:pPr>
        <w:rPr>
          <w:color w:val="000000"/>
        </w:rPr>
      </w:pPr>
      <w:r w:rsidRPr="002203DB">
        <w:rPr>
          <w:color w:val="000000"/>
        </w:rPr>
        <w:t xml:space="preserve">FlightAware collaborates the sources of data using AI models and algorithms, this collaboration is achieved by FlightAware’s </w:t>
      </w:r>
      <w:proofErr w:type="spellStart"/>
      <w:r w:rsidRPr="002203DB">
        <w:rPr>
          <w:color w:val="000000"/>
        </w:rPr>
        <w:t>HyperFeed</w:t>
      </w:r>
      <w:proofErr w:type="spellEnd"/>
      <w:r w:rsidRPr="002203DB">
        <w:rPr>
          <w:color w:val="000000"/>
        </w:rPr>
        <w:t xml:space="preserve"> engine.</w:t>
      </w:r>
      <w:r>
        <w:rPr>
          <w:color w:val="000000"/>
        </w:rPr>
        <w:t xml:space="preserve"> </w:t>
      </w:r>
      <w:r>
        <w:rPr>
          <w:color w:val="000000"/>
        </w:rPr>
        <w:fldChar w:fldCharType="begin" w:fldLock="1"/>
      </w:r>
      <w:r>
        <w:rPr>
          <w:color w:val="000000"/>
        </w:rPr>
        <w:instrText>ADDIN CSL_CITATION {"citationItems":[{"id":"ITEM-1","itemData":{"URL":"https://uk.flightaware.com/about/","accessed":{"date-parts":[["2019","11","1"]]},"id":"ITEM-1","issued":{"date-parts":[["0"]]},"title":"About FlightAware - FlightAware","type":"webpage"},"uris":["http://www.mendeley.com/documents/?uuid=fb4f04fe-641e-33aa-8ea0-8f336298c286"]}],"mendeley":{"formattedCitation":"(“About FlightAware - FlightAware,” n.d.)","manualFormatting":"(“About FlightAware - FlightAware,” 2019)","plainTextFormattedCitation":"(“About FlightAware - FlightAware,” n.d.)","previouslyFormattedCitation":"(“About FlightAware - FlightAware,” n.d.)"},"properties":{"noteIndex":0},"schema":"https://github.com/citation-style-language/schema/raw/master/csl-citation.json"}</w:instrText>
      </w:r>
      <w:r>
        <w:rPr>
          <w:color w:val="000000"/>
        </w:rPr>
        <w:fldChar w:fldCharType="separate"/>
      </w:r>
      <w:r w:rsidRPr="004E7184">
        <w:rPr>
          <w:noProof/>
          <w:color w:val="000000"/>
        </w:rPr>
        <w:t xml:space="preserve">(“About FlightAware </w:t>
      </w:r>
      <w:r>
        <w:rPr>
          <w:rFonts w:ascii="Cambria" w:hAnsi="Cambria" w:cs="Apple Color Emoji"/>
          <w:noProof/>
          <w:color w:val="000000"/>
        </w:rPr>
        <w:t>-</w:t>
      </w:r>
      <w:r w:rsidRPr="004E7184">
        <w:rPr>
          <w:noProof/>
          <w:color w:val="000000"/>
        </w:rPr>
        <w:t xml:space="preserve"> FlightAware,” </w:t>
      </w:r>
      <w:r>
        <w:rPr>
          <w:noProof/>
          <w:color w:val="000000"/>
        </w:rPr>
        <w:t>2019</w:t>
      </w:r>
      <w:r w:rsidRPr="004E7184">
        <w:rPr>
          <w:noProof/>
          <w:color w:val="000000"/>
        </w:rPr>
        <w:t>)</w:t>
      </w:r>
      <w:r>
        <w:rPr>
          <w:color w:val="000000"/>
        </w:rPr>
        <w:fldChar w:fldCharType="end"/>
      </w:r>
      <w:r w:rsidRPr="002203DB">
        <w:rPr>
          <w:color w:val="000000"/>
        </w:rPr>
        <w:t xml:space="preserve"> The data can be accessed through FlightAware’s API called </w:t>
      </w:r>
      <w:proofErr w:type="spellStart"/>
      <w:r w:rsidRPr="002203DB">
        <w:rPr>
          <w:color w:val="000000"/>
        </w:rPr>
        <w:t>FlightXML</w:t>
      </w:r>
      <w:proofErr w:type="spellEnd"/>
      <w:r w:rsidRPr="002203DB">
        <w:rPr>
          <w:color w:val="000000"/>
        </w:rPr>
        <w:t xml:space="preserve">. Applications can query the API for the live flight data similarly to the </w:t>
      </w:r>
      <w:proofErr w:type="spellStart"/>
      <w:r w:rsidRPr="002203DB">
        <w:rPr>
          <w:color w:val="000000"/>
        </w:rPr>
        <w:t>OpenSky</w:t>
      </w:r>
      <w:proofErr w:type="spellEnd"/>
      <w:r w:rsidRPr="002203DB">
        <w:rPr>
          <w:color w:val="000000"/>
        </w:rPr>
        <w:t xml:space="preserve"> Network. The network servers store data of up to two weeks before the current time. </w:t>
      </w:r>
      <w:r>
        <w:rPr>
          <w:color w:val="000000"/>
        </w:rPr>
        <w:fldChar w:fldCharType="begin" w:fldLock="1"/>
      </w:r>
      <w:r>
        <w:rPr>
          <w:color w:val="000000"/>
        </w:rPr>
        <w:instrText>ADDIN CSL_CITATION {"citationItems":[{"id":"ITEM-1","itemData":{"URL":"https://uk.flightaware.com/commercial/flightxml/documentation2.rvt","accessed":{"date-parts":[["2019","11","1"]]},"id":"ITEM-1","issued":{"date-parts":[["0"]]},"title":"Documentation - Flight Status API / Flight Tracking API / FlightAware API - Commercial Services - FlightAware","type":"webpage"},"uris":["http://www.mendeley.com/documents/?uuid=8cd6df47-71a4-3ed2-a46e-03cdd2b4ddfa"]}],"mendeley":{"formattedCitation":"(“Documentation - Flight Status API / Flight Tracking API / FlightAware API - Commercial Services - FlightAware,” n.d.)","manualFormatting":"(“Documentation - Flight Status API / Flight Tracking API / FlightAware API - Commercial Services - FlightAware,” 2019)","plainTextFormattedCitation":"(“Documentation - Flight Status API / Flight Tracking API / FlightAware API - Commercial Services - FlightAware,” n.d.)","previouslyFormattedCitation":"(“Documentation - Flight Status API / Flight Tracking API / FlightAware API - Commercial Services - FlightAware,” n.d.)"},"properties":{"noteIndex":0},"schema":"https://github.com/citation-style-language/schema/raw/master/csl-citation.json"}</w:instrText>
      </w:r>
      <w:r>
        <w:rPr>
          <w:color w:val="000000"/>
        </w:rPr>
        <w:fldChar w:fldCharType="separate"/>
      </w:r>
      <w:r w:rsidRPr="004E7184">
        <w:rPr>
          <w:noProof/>
          <w:color w:val="000000"/>
        </w:rPr>
        <w:t xml:space="preserve">(“Documentation - Flight Status API / Flight Tracking API / FlightAware API - Commercial Services - FlightAware,” </w:t>
      </w:r>
      <w:r>
        <w:rPr>
          <w:noProof/>
          <w:color w:val="000000"/>
        </w:rPr>
        <w:t>2019</w:t>
      </w:r>
      <w:r w:rsidRPr="004E7184">
        <w:rPr>
          <w:noProof/>
          <w:color w:val="000000"/>
        </w:rPr>
        <w:t>)</w:t>
      </w:r>
      <w:r>
        <w:rPr>
          <w:color w:val="000000"/>
        </w:rPr>
        <w:fldChar w:fldCharType="end"/>
      </w:r>
      <w:r>
        <w:rPr>
          <w:color w:val="000000"/>
        </w:rPr>
        <w:t xml:space="preserve"> </w:t>
      </w:r>
      <w:r>
        <w:rPr>
          <w:color w:val="000000"/>
        </w:rPr>
        <w:fldChar w:fldCharType="begin" w:fldLock="1"/>
      </w:r>
      <w:r>
        <w:rPr>
          <w:color w:val="000000"/>
        </w:rPr>
        <w:instrText>ADDIN CSL_CITATION {"citationItems":[{"id":"ITEM-1","itemData":{"URL":"http://flightxml.flightaware.com/soap/FlightXML2/doc","accessed":{"date-parts":[["2019","11","1"]]},"id":"ITEM-1","issued":{"date-parts":[["0"]]},"title":"FlightXML2 Web Services","type":"webpage"},"uris":["http://www.mendeley.com/documents/?uuid=71ceea35-277c-3e1c-a070-d1383adbc981"]}],"mendeley":{"formattedCitation":"(“FlightXML2 Web Services,” n.d.)","manualFormatting":"(“FlightXML2 Web Services,” 2019)","plainTextFormattedCitation":"(“FlightXML2 Web Services,” n.d.)","previouslyFormattedCitation":"(“FlightXML2 Web Services,” n.d.)"},"properties":{"noteIndex":0},"schema":"https://github.com/citation-style-language/schema/raw/master/csl-citation.json"}</w:instrText>
      </w:r>
      <w:r>
        <w:rPr>
          <w:color w:val="000000"/>
        </w:rPr>
        <w:fldChar w:fldCharType="separate"/>
      </w:r>
      <w:r w:rsidRPr="004E7184">
        <w:rPr>
          <w:noProof/>
          <w:color w:val="000000"/>
        </w:rPr>
        <w:t xml:space="preserve">(“FlightXML2 Web Services,” </w:t>
      </w:r>
      <w:r>
        <w:rPr>
          <w:noProof/>
          <w:color w:val="000000"/>
        </w:rPr>
        <w:t>2019</w:t>
      </w:r>
      <w:r w:rsidRPr="004E7184">
        <w:rPr>
          <w:noProof/>
          <w:color w:val="000000"/>
        </w:rPr>
        <w:t>)</w:t>
      </w:r>
      <w:r>
        <w:rPr>
          <w:color w:val="000000"/>
        </w:rPr>
        <w:fldChar w:fldCharType="end"/>
      </w:r>
      <w:r>
        <w:rPr>
          <w:color w:val="000000"/>
        </w:rPr>
        <w:t xml:space="preserve"> </w:t>
      </w:r>
      <w:r w:rsidRPr="002203DB">
        <w:rPr>
          <w:color w:val="000000"/>
        </w:rPr>
        <w:t xml:space="preserve">Significantly less than the vast network data store </w:t>
      </w:r>
      <w:proofErr w:type="spellStart"/>
      <w:r w:rsidRPr="002203DB">
        <w:rPr>
          <w:color w:val="000000"/>
        </w:rPr>
        <w:t>OpenSky</w:t>
      </w:r>
      <w:proofErr w:type="spellEnd"/>
      <w:r w:rsidRPr="002203DB">
        <w:rPr>
          <w:color w:val="000000"/>
        </w:rPr>
        <w:t xml:space="preserve"> possesses. When queried, the user can request the API to return a set of matching aircraft based on different attributes example attributes follow:</w:t>
      </w:r>
    </w:p>
    <w:p w14:paraId="58027A87" w14:textId="77777777" w:rsidR="001664F1" w:rsidRDefault="001664F1" w:rsidP="001664F1">
      <w:pPr>
        <w:rPr>
          <w:color w:val="000000"/>
        </w:rPr>
      </w:pPr>
    </w:p>
    <w:p w14:paraId="722366BB" w14:textId="77777777" w:rsidR="001664F1" w:rsidRDefault="001664F1" w:rsidP="001664F1">
      <w:pPr>
        <w:rPr>
          <w:color w:val="000000"/>
        </w:rPr>
      </w:pPr>
    </w:p>
    <w:p w14:paraId="5328FE08" w14:textId="77777777" w:rsidR="001664F1" w:rsidRDefault="001664F1" w:rsidP="001664F1">
      <w:pPr>
        <w:rPr>
          <w:color w:val="000000"/>
        </w:rPr>
      </w:pPr>
    </w:p>
    <w:p w14:paraId="66A65A89" w14:textId="77777777" w:rsidR="001664F1" w:rsidRDefault="001664F1" w:rsidP="001664F1">
      <w:pPr>
        <w:rPr>
          <w:color w:val="000000"/>
        </w:rPr>
      </w:pPr>
    </w:p>
    <w:p w14:paraId="16EC2D9D" w14:textId="77777777" w:rsidR="001664F1" w:rsidRDefault="001664F1" w:rsidP="001664F1">
      <w:pPr>
        <w:rPr>
          <w:color w:val="000000"/>
        </w:rPr>
      </w:pP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321"/>
        <w:gridCol w:w="986"/>
        <w:gridCol w:w="6693"/>
      </w:tblGrid>
      <w:tr w:rsidR="001664F1" w:rsidRPr="004D1A4B" w14:paraId="3078021A" w14:textId="77777777" w:rsidTr="00C26F8A">
        <w:tc>
          <w:tcPr>
            <w:tcW w:w="1321" w:type="dxa"/>
            <w:shd w:val="clear" w:color="auto" w:fill="D9E2F3" w:themeFill="accent1" w:themeFillTint="33"/>
          </w:tcPr>
          <w:p w14:paraId="7D9E8C77" w14:textId="77777777" w:rsidR="001664F1" w:rsidRPr="004D1A4B" w:rsidRDefault="001664F1" w:rsidP="001664F1">
            <w:pPr>
              <w:rPr>
                <w:b/>
                <w:bCs/>
                <w:color w:val="404040"/>
              </w:rPr>
            </w:pPr>
            <w:r w:rsidRPr="004D1A4B">
              <w:rPr>
                <w:b/>
                <w:bCs/>
                <w:color w:val="404040"/>
              </w:rPr>
              <w:t>Property</w:t>
            </w:r>
          </w:p>
        </w:tc>
        <w:tc>
          <w:tcPr>
            <w:tcW w:w="986" w:type="dxa"/>
            <w:shd w:val="clear" w:color="auto" w:fill="D9E2F3" w:themeFill="accent1" w:themeFillTint="33"/>
          </w:tcPr>
          <w:p w14:paraId="467FA66B" w14:textId="77777777" w:rsidR="001664F1" w:rsidRPr="004D1A4B" w:rsidRDefault="001664F1" w:rsidP="001664F1">
            <w:pPr>
              <w:rPr>
                <w:b/>
                <w:bCs/>
                <w:color w:val="404040"/>
              </w:rPr>
            </w:pPr>
            <w:r w:rsidRPr="004D1A4B">
              <w:rPr>
                <w:b/>
                <w:bCs/>
                <w:color w:val="404040"/>
              </w:rPr>
              <w:t>Type</w:t>
            </w:r>
          </w:p>
        </w:tc>
        <w:tc>
          <w:tcPr>
            <w:tcW w:w="6703" w:type="dxa"/>
            <w:shd w:val="clear" w:color="auto" w:fill="D9E2F3" w:themeFill="accent1" w:themeFillTint="33"/>
          </w:tcPr>
          <w:p w14:paraId="2A203402" w14:textId="77777777" w:rsidR="001664F1" w:rsidRPr="004D1A4B" w:rsidRDefault="001664F1" w:rsidP="001664F1">
            <w:pPr>
              <w:rPr>
                <w:b/>
                <w:bCs/>
                <w:color w:val="404040"/>
              </w:rPr>
            </w:pPr>
            <w:r w:rsidRPr="004D1A4B">
              <w:rPr>
                <w:b/>
                <w:bCs/>
                <w:color w:val="404040"/>
              </w:rPr>
              <w:t>Description</w:t>
            </w:r>
          </w:p>
        </w:tc>
      </w:tr>
      <w:tr w:rsidR="001664F1" w14:paraId="44363561" w14:textId="77777777" w:rsidTr="00C26F8A">
        <w:tc>
          <w:tcPr>
            <w:tcW w:w="1321" w:type="dxa"/>
          </w:tcPr>
          <w:p w14:paraId="06F55CF7" w14:textId="77777777" w:rsidR="001664F1" w:rsidRDefault="001664F1" w:rsidP="001664F1">
            <w:pPr>
              <w:rPr>
                <w:color w:val="404040"/>
              </w:rPr>
            </w:pPr>
            <w:r>
              <w:rPr>
                <w:color w:val="404040"/>
              </w:rPr>
              <w:t>type</w:t>
            </w:r>
          </w:p>
        </w:tc>
        <w:tc>
          <w:tcPr>
            <w:tcW w:w="986" w:type="dxa"/>
          </w:tcPr>
          <w:p w14:paraId="0DFC2814" w14:textId="77777777" w:rsidR="001664F1" w:rsidRDefault="001664F1" w:rsidP="001664F1">
            <w:pPr>
              <w:rPr>
                <w:color w:val="404040"/>
              </w:rPr>
            </w:pPr>
            <w:r>
              <w:rPr>
                <w:color w:val="404040"/>
              </w:rPr>
              <w:t>string</w:t>
            </w:r>
          </w:p>
        </w:tc>
        <w:tc>
          <w:tcPr>
            <w:tcW w:w="6703" w:type="dxa"/>
          </w:tcPr>
          <w:p w14:paraId="1D9A5186" w14:textId="77777777" w:rsidR="001664F1" w:rsidRPr="00F8254D" w:rsidRDefault="001664F1" w:rsidP="001664F1">
            <w:pPr>
              <w:rPr>
                <w:color w:val="404040"/>
              </w:rPr>
            </w:pPr>
            <w:r w:rsidRPr="00F8254D">
              <w:rPr>
                <w:color w:val="404040"/>
              </w:rPr>
              <w:t>The aircraft type ID</w:t>
            </w:r>
          </w:p>
        </w:tc>
      </w:tr>
      <w:tr w:rsidR="001664F1" w14:paraId="2CDB5276" w14:textId="77777777" w:rsidTr="00C26F8A">
        <w:tc>
          <w:tcPr>
            <w:tcW w:w="1321" w:type="dxa"/>
          </w:tcPr>
          <w:p w14:paraId="6EAAB0D0" w14:textId="77777777" w:rsidR="001664F1" w:rsidRDefault="001664F1" w:rsidP="001664F1">
            <w:pPr>
              <w:rPr>
                <w:color w:val="404040"/>
              </w:rPr>
            </w:pPr>
            <w:r>
              <w:rPr>
                <w:color w:val="404040"/>
              </w:rPr>
              <w:t>origin</w:t>
            </w:r>
          </w:p>
        </w:tc>
        <w:tc>
          <w:tcPr>
            <w:tcW w:w="986" w:type="dxa"/>
          </w:tcPr>
          <w:p w14:paraId="254E0EF4" w14:textId="77777777" w:rsidR="001664F1" w:rsidRDefault="001664F1" w:rsidP="001664F1">
            <w:pPr>
              <w:rPr>
                <w:color w:val="404040"/>
              </w:rPr>
            </w:pPr>
            <w:r>
              <w:rPr>
                <w:color w:val="404040"/>
              </w:rPr>
              <w:t>string</w:t>
            </w:r>
          </w:p>
        </w:tc>
        <w:tc>
          <w:tcPr>
            <w:tcW w:w="6703" w:type="dxa"/>
          </w:tcPr>
          <w:p w14:paraId="3EA075FD" w14:textId="77777777" w:rsidR="001664F1" w:rsidRPr="00F8254D" w:rsidRDefault="001664F1" w:rsidP="001664F1">
            <w:pPr>
              <w:rPr>
                <w:rFonts w:cs="Arial"/>
                <w:color w:val="000000"/>
                <w:shd w:val="clear" w:color="auto" w:fill="FFFFFF"/>
              </w:rPr>
            </w:pPr>
            <w:r w:rsidRPr="00F8254D">
              <w:rPr>
                <w:rFonts w:cs="Arial"/>
                <w:color w:val="000000"/>
                <w:shd w:val="clear" w:color="auto" w:fill="FFFFFF"/>
              </w:rPr>
              <w:t>Airport code of origin</w:t>
            </w:r>
          </w:p>
        </w:tc>
      </w:tr>
      <w:tr w:rsidR="001664F1" w14:paraId="2CFAA3FA" w14:textId="77777777" w:rsidTr="00C26F8A">
        <w:tc>
          <w:tcPr>
            <w:tcW w:w="1321" w:type="dxa"/>
          </w:tcPr>
          <w:p w14:paraId="74F753C1" w14:textId="77777777" w:rsidR="001664F1" w:rsidRDefault="001664F1" w:rsidP="001664F1">
            <w:pPr>
              <w:rPr>
                <w:color w:val="404040"/>
              </w:rPr>
            </w:pPr>
            <w:r>
              <w:rPr>
                <w:color w:val="404040"/>
              </w:rPr>
              <w:t>destination</w:t>
            </w:r>
          </w:p>
        </w:tc>
        <w:tc>
          <w:tcPr>
            <w:tcW w:w="986" w:type="dxa"/>
          </w:tcPr>
          <w:p w14:paraId="4F54F99D" w14:textId="77777777" w:rsidR="001664F1" w:rsidRDefault="001664F1" w:rsidP="001664F1">
            <w:pPr>
              <w:rPr>
                <w:color w:val="404040"/>
              </w:rPr>
            </w:pPr>
            <w:r>
              <w:rPr>
                <w:color w:val="404040"/>
              </w:rPr>
              <w:t>string</w:t>
            </w:r>
          </w:p>
        </w:tc>
        <w:tc>
          <w:tcPr>
            <w:tcW w:w="6703" w:type="dxa"/>
          </w:tcPr>
          <w:p w14:paraId="09F8E876" w14:textId="77777777" w:rsidR="001664F1" w:rsidRPr="00F8254D" w:rsidRDefault="001664F1" w:rsidP="001664F1">
            <w:pPr>
              <w:rPr>
                <w:color w:val="404040"/>
              </w:rPr>
            </w:pPr>
            <w:r w:rsidRPr="00F8254D">
              <w:rPr>
                <w:color w:val="404040"/>
              </w:rPr>
              <w:t>Airport code of destination</w:t>
            </w:r>
          </w:p>
        </w:tc>
      </w:tr>
      <w:tr w:rsidR="001664F1" w14:paraId="371B462E" w14:textId="77777777" w:rsidTr="00C26F8A">
        <w:tc>
          <w:tcPr>
            <w:tcW w:w="1321" w:type="dxa"/>
          </w:tcPr>
          <w:p w14:paraId="26716EA3" w14:textId="77777777" w:rsidR="001664F1" w:rsidRDefault="001664F1" w:rsidP="001664F1">
            <w:pPr>
              <w:rPr>
                <w:color w:val="404040"/>
              </w:rPr>
            </w:pPr>
            <w:r>
              <w:rPr>
                <w:color w:val="404040"/>
              </w:rPr>
              <w:t>airline</w:t>
            </w:r>
          </w:p>
        </w:tc>
        <w:tc>
          <w:tcPr>
            <w:tcW w:w="986" w:type="dxa"/>
          </w:tcPr>
          <w:p w14:paraId="68AE1B42" w14:textId="77777777" w:rsidR="001664F1" w:rsidRDefault="001664F1" w:rsidP="001664F1">
            <w:pPr>
              <w:rPr>
                <w:color w:val="404040"/>
              </w:rPr>
            </w:pPr>
            <w:r>
              <w:rPr>
                <w:color w:val="404040"/>
              </w:rPr>
              <w:t>string</w:t>
            </w:r>
          </w:p>
        </w:tc>
        <w:tc>
          <w:tcPr>
            <w:tcW w:w="6703" w:type="dxa"/>
          </w:tcPr>
          <w:p w14:paraId="7A58AE15" w14:textId="77777777" w:rsidR="001664F1" w:rsidRDefault="001664F1" w:rsidP="001664F1">
            <w:pPr>
              <w:rPr>
                <w:color w:val="404040"/>
              </w:rPr>
            </w:pPr>
            <w:r>
              <w:rPr>
                <w:color w:val="404040"/>
              </w:rPr>
              <w:t>Airline code of the carrier</w:t>
            </w:r>
          </w:p>
        </w:tc>
      </w:tr>
      <w:tr w:rsidR="001664F1" w14:paraId="07C27970" w14:textId="77777777" w:rsidTr="00C26F8A">
        <w:tc>
          <w:tcPr>
            <w:tcW w:w="1321" w:type="dxa"/>
          </w:tcPr>
          <w:p w14:paraId="2C601194" w14:textId="77777777" w:rsidR="001664F1" w:rsidRDefault="001664F1" w:rsidP="001664F1">
            <w:pPr>
              <w:rPr>
                <w:color w:val="404040"/>
              </w:rPr>
            </w:pPr>
            <w:proofErr w:type="spellStart"/>
            <w:r>
              <w:rPr>
                <w:color w:val="404040"/>
              </w:rPr>
              <w:t>flightno</w:t>
            </w:r>
            <w:proofErr w:type="spellEnd"/>
          </w:p>
        </w:tc>
        <w:tc>
          <w:tcPr>
            <w:tcW w:w="986" w:type="dxa"/>
          </w:tcPr>
          <w:p w14:paraId="7C8F1D73" w14:textId="77777777" w:rsidR="001664F1" w:rsidRDefault="001664F1" w:rsidP="001664F1">
            <w:pPr>
              <w:rPr>
                <w:color w:val="404040"/>
              </w:rPr>
            </w:pPr>
            <w:r>
              <w:rPr>
                <w:color w:val="404040"/>
              </w:rPr>
              <w:t>string</w:t>
            </w:r>
          </w:p>
        </w:tc>
        <w:tc>
          <w:tcPr>
            <w:tcW w:w="6703" w:type="dxa"/>
          </w:tcPr>
          <w:p w14:paraId="1969B7F2" w14:textId="77777777" w:rsidR="001664F1" w:rsidRDefault="001664F1" w:rsidP="001664F1">
            <w:pPr>
              <w:rPr>
                <w:color w:val="404040"/>
              </w:rPr>
            </w:pPr>
            <w:r>
              <w:rPr>
                <w:color w:val="404040"/>
              </w:rPr>
              <w:t>Flight number of the aircraft</w:t>
            </w:r>
          </w:p>
        </w:tc>
      </w:tr>
    </w:tbl>
    <w:p w14:paraId="4AB96BD8" w14:textId="77777777" w:rsidR="001664F1" w:rsidRDefault="001664F1" w:rsidP="001664F1">
      <w:pPr>
        <w:rPr>
          <w:color w:val="000000"/>
        </w:rPr>
      </w:pPr>
    </w:p>
    <w:p w14:paraId="466B131D" w14:textId="77777777" w:rsidR="001664F1" w:rsidRDefault="001664F1" w:rsidP="001664F1">
      <w:pPr>
        <w:rPr>
          <w:color w:val="000000"/>
        </w:rPr>
      </w:pPr>
      <w:r w:rsidRPr="002203DB">
        <w:rPr>
          <w:color w:val="000000"/>
        </w:rPr>
        <w:t>The API once queried respon</w:t>
      </w:r>
      <w:r>
        <w:rPr>
          <w:color w:val="000000"/>
        </w:rPr>
        <w:t>ds</w:t>
      </w:r>
      <w:r w:rsidRPr="002203DB">
        <w:rPr>
          <w:color w:val="000000"/>
        </w:rPr>
        <w:t xml:space="preserve"> and returns aircraft matching the query giving data of flight number, aircraft type, origin, destination, longitude/latitude, and groundspeed. A feature </w:t>
      </w:r>
      <w:proofErr w:type="spellStart"/>
      <w:r w:rsidRPr="002203DB">
        <w:rPr>
          <w:color w:val="000000"/>
        </w:rPr>
        <w:t>FlightXML</w:t>
      </w:r>
      <w:proofErr w:type="spellEnd"/>
      <w:r w:rsidRPr="002203DB">
        <w:rPr>
          <w:color w:val="000000"/>
        </w:rPr>
        <w:t xml:space="preserve"> provides, unlike the </w:t>
      </w:r>
      <w:proofErr w:type="spellStart"/>
      <w:r w:rsidRPr="002203DB">
        <w:rPr>
          <w:color w:val="000000"/>
        </w:rPr>
        <w:t>OpenSky</w:t>
      </w:r>
      <w:proofErr w:type="spellEnd"/>
      <w:r w:rsidRPr="002203DB">
        <w:rPr>
          <w:color w:val="000000"/>
        </w:rPr>
        <w:t xml:space="preserve"> Network is airport queries, a beneficial feature for the user base of plane spotting hobbyists. Queries specific to airports can return a list of scheduled flights, departed flights, </w:t>
      </w:r>
      <w:proofErr w:type="spellStart"/>
      <w:r w:rsidRPr="002203DB">
        <w:rPr>
          <w:color w:val="000000"/>
        </w:rPr>
        <w:t>en</w:t>
      </w:r>
      <w:proofErr w:type="spellEnd"/>
      <w:r w:rsidRPr="002203DB">
        <w:rPr>
          <w:color w:val="000000"/>
        </w:rPr>
        <w:t xml:space="preserve"> route flights to the airport, and arrived flights.</w:t>
      </w:r>
      <w:r>
        <w:rPr>
          <w:color w:val="000000"/>
        </w:rPr>
        <w:t xml:space="preserve"> </w:t>
      </w:r>
      <w:r>
        <w:rPr>
          <w:color w:val="000000"/>
        </w:rPr>
        <w:fldChar w:fldCharType="begin" w:fldLock="1"/>
      </w:r>
      <w:r>
        <w:rPr>
          <w:color w:val="000000"/>
        </w:rPr>
        <w:instrText>ADDIN CSL_CITATION {"citationItems":[{"id":"ITEM-1","itemData":{"URL":"https://uk.flightaware.com/commercial/flightxml/documentation2.rvt","accessed":{"date-parts":[["2019","11","1"]]},"id":"ITEM-1","issued":{"date-parts":[["0"]]},"title":"Documentation - Flight Status API / Flight Tracking API / FlightAware API - Commercial Services - FlightAware","type":"webpage"},"uris":["http://www.mendeley.com/documents/?uuid=8cd6df47-71a4-3ed2-a46e-03cdd2b4ddfa"]},{"id":"ITEM-2","itemData":{"URL":"http://flightxml.flightaware.com/soap/FlightXML2/doc","accessed":{"date-parts":[["2019","11","1"]]},"id":"ITEM-2","issued":{"date-parts":[["0"]]},"title":"FlightXML2 Web Services","type":"webpage"},"uris":["http://www.mendeley.com/documents/?uuid=71ceea35-277c-3e1c-a070-d1383adbc981"]}],"mendeley":{"formattedCitation":"(“Documentation - Flight Status API / Flight Tracking API / FlightAware API - Commercial Services - FlightAware,” n.d.; “FlightXML2 Web Services,” n.d.)","manualFormatting":"(“Documentation - Flight Status API / Flight Tracking API / FlightAware API - Commercial Services - FlightAware,” 2019; “FlightXML2 Web Services,” 2019)","plainTextFormattedCitation":"(“Documentation - Flight Status API / Flight Tracking API / FlightAware API - Commercial Services - FlightAware,” n.d.; “FlightXML2 Web Services,” n.d.)","previouslyFormattedCitation":"(“Documentation - Flight Status API / Flight Tracking API / FlightAware API - Commercial Services - FlightAware,” n.d.; “FlightXML2 Web Services,” n.d.)"},"properties":{"noteIndex":0},"schema":"https://github.com/citation-style-language/schema/raw/master/csl-citation.json"}</w:instrText>
      </w:r>
      <w:r>
        <w:rPr>
          <w:color w:val="000000"/>
        </w:rPr>
        <w:fldChar w:fldCharType="separate"/>
      </w:r>
      <w:r w:rsidRPr="004E7184">
        <w:rPr>
          <w:noProof/>
          <w:color w:val="000000"/>
        </w:rPr>
        <w:t xml:space="preserve">(“Documentation - Flight Status API / Flight Tracking API / FlightAware API - Commercial Services - FlightAware,” </w:t>
      </w:r>
      <w:r>
        <w:rPr>
          <w:noProof/>
          <w:color w:val="000000"/>
        </w:rPr>
        <w:t>2019</w:t>
      </w:r>
      <w:r w:rsidRPr="004E7184">
        <w:rPr>
          <w:noProof/>
          <w:color w:val="000000"/>
        </w:rPr>
        <w:t>; “FlightXML2 Web Services,”</w:t>
      </w:r>
      <w:r>
        <w:rPr>
          <w:noProof/>
          <w:color w:val="000000"/>
        </w:rPr>
        <w:t xml:space="preserve"> 2019</w:t>
      </w:r>
      <w:r w:rsidRPr="004E7184">
        <w:rPr>
          <w:noProof/>
          <w:color w:val="000000"/>
        </w:rPr>
        <w:t>)</w:t>
      </w:r>
      <w:r>
        <w:rPr>
          <w:color w:val="000000"/>
        </w:rPr>
        <w:fldChar w:fldCharType="end"/>
      </w:r>
    </w:p>
    <w:p w14:paraId="14C90A9E" w14:textId="77777777" w:rsidR="001664F1" w:rsidRPr="00BC0450" w:rsidRDefault="001664F1" w:rsidP="001664F1"/>
    <w:p w14:paraId="7FA90305" w14:textId="77777777" w:rsidR="001664F1" w:rsidRPr="002203DB" w:rsidRDefault="001664F1" w:rsidP="001664F1">
      <w:r w:rsidRPr="002203DB">
        <w:t xml:space="preserve">Developers can access the </w:t>
      </w:r>
      <w:proofErr w:type="spellStart"/>
      <w:r w:rsidRPr="002203DB">
        <w:t>FlightXML</w:t>
      </w:r>
      <w:proofErr w:type="spellEnd"/>
      <w:r w:rsidRPr="002203DB">
        <w:t xml:space="preserve"> data by having a FlightAware account. When queries are made to the API, requests must contain the user’s username and API key. The requests are transmitted by the HTTP Authentication standard for each request made to the server. </w:t>
      </w:r>
      <w:proofErr w:type="gramStart"/>
      <w:r w:rsidRPr="002203DB">
        <w:t>Similarly</w:t>
      </w:r>
      <w:proofErr w:type="gramEnd"/>
      <w:r w:rsidRPr="002203DB">
        <w:t xml:space="preserve"> to </w:t>
      </w:r>
      <w:proofErr w:type="spellStart"/>
      <w:r w:rsidRPr="002203DB">
        <w:t>OpenSky</w:t>
      </w:r>
      <w:proofErr w:type="spellEnd"/>
      <w:r w:rsidRPr="002203DB">
        <w:t xml:space="preserve">, developers can retrieve data from FlightAware using Representational State Transfer (REST) giving responses encoded in JSON format. The network can also be accessed using Simple Object Access Protocol (SOAP); however, responses returned in JSON allow for the data to be used in environments such as mobile phone applications and web browser applications. Unlike the </w:t>
      </w:r>
      <w:proofErr w:type="spellStart"/>
      <w:r w:rsidRPr="002203DB">
        <w:t>OpenSky</w:t>
      </w:r>
      <w:proofErr w:type="spellEnd"/>
      <w:r w:rsidRPr="002203DB">
        <w:t xml:space="preserve"> Network, multiple languages can be used to bind to the REST API, such as JavaScript, Microsoft Classic ASP, Objective C, and Ruby.</w:t>
      </w:r>
      <w:r>
        <w:t xml:space="preserve"> </w:t>
      </w:r>
      <w:r>
        <w:fldChar w:fldCharType="begin" w:fldLock="1"/>
      </w:r>
      <w:r>
        <w:instrText>ADDIN CSL_CITATION {"citationItems":[{"id":"ITEM-1","itemData":{"URL":"https://uk.flightaware.com/commercial/flightxml/documentation2.rvt","accessed":{"date-parts":[["2019","11","1"]]},"id":"ITEM-1","issued":{"date-parts":[["0"]]},"title":"Documentation - Flight Status API / Flight Tracking API / FlightAware API - Commercial Services - FlightAware","type":"webpage"},"uris":["http://www.mendeley.com/documents/?uuid=8cd6df47-71a4-3ed2-a46e-03cdd2b4ddfa"]}],"mendeley":{"formattedCitation":"(“Documentation - Flight Status API / Flight Tracking API / FlightAware API - Commercial Services - FlightAware,” n.d.)","manualFormatting":"(“Documentation - Flight Status API / Flight Tracking API / FlightAware API - Commercial Services - FlightAware,” 2019)","plainTextFormattedCitation":"(“Documentation - Flight Status API / Flight Tracking API / FlightAware API - Commercial Services - FlightAware,” n.d.)","previouslyFormattedCitation":"(“Documentation - Flight Status API / Flight Tracking API / FlightAware API - Commercial Services - FlightAware,” n.d.)"},"properties":{"noteIndex":0},"schema":"https://github.com/citation-style-language/schema/raw/master/csl-citation.json"}</w:instrText>
      </w:r>
      <w:r>
        <w:fldChar w:fldCharType="separate"/>
      </w:r>
      <w:r w:rsidRPr="004E7184">
        <w:rPr>
          <w:noProof/>
        </w:rPr>
        <w:t xml:space="preserve">(“Documentation - Flight Status API / Flight Tracking API / FlightAware API - Commercial Services - FlightAware,” </w:t>
      </w:r>
      <w:r>
        <w:rPr>
          <w:noProof/>
        </w:rPr>
        <w:t>2019</w:t>
      </w:r>
      <w:r w:rsidRPr="004E7184">
        <w:rPr>
          <w:noProof/>
        </w:rPr>
        <w:t>)</w:t>
      </w:r>
      <w:r>
        <w:fldChar w:fldCharType="end"/>
      </w:r>
    </w:p>
    <w:p w14:paraId="11E5DCCB" w14:textId="77777777" w:rsidR="001664F1" w:rsidRPr="002203DB" w:rsidRDefault="001664F1" w:rsidP="001664F1">
      <w:r w:rsidRPr="002203DB">
        <w:t xml:space="preserve"> </w:t>
      </w:r>
    </w:p>
    <w:p w14:paraId="3A540288" w14:textId="77777777" w:rsidR="001664F1" w:rsidRDefault="001664F1" w:rsidP="001664F1">
      <w:r w:rsidRPr="002203DB">
        <w:t xml:space="preserve">The </w:t>
      </w:r>
      <w:proofErr w:type="spellStart"/>
      <w:r w:rsidRPr="002203DB">
        <w:t>FlightXML</w:t>
      </w:r>
      <w:proofErr w:type="spellEnd"/>
      <w:r w:rsidRPr="002203DB">
        <w:t xml:space="preserve"> API gives accurate data through the many data sources it compiles its data from. The use of </w:t>
      </w:r>
      <w:proofErr w:type="spellStart"/>
      <w:r w:rsidRPr="002203DB">
        <w:t>HyperFeed</w:t>
      </w:r>
      <w:proofErr w:type="spellEnd"/>
      <w:r w:rsidRPr="002203DB">
        <w:t xml:space="preserve"> allows for the most accurate data through filtering multiple data sources using the AI models and algorithms. Although similar to the </w:t>
      </w:r>
      <w:proofErr w:type="spellStart"/>
      <w:r w:rsidRPr="002203DB">
        <w:t>OpenSky</w:t>
      </w:r>
      <w:proofErr w:type="spellEnd"/>
      <w:r w:rsidRPr="002203DB">
        <w:t xml:space="preserve"> Network, having users deploy receivers to advance the network due to the collaboration with companies and ATC systems allows for vastly more extensive coverage in comparison. This coverage would allow for a higher proportion of flight traffic to be accessible to the proposed application users.</w:t>
      </w:r>
    </w:p>
    <w:p w14:paraId="43F1EA61" w14:textId="77777777" w:rsidR="001664F1" w:rsidRDefault="001664F1" w:rsidP="001664F1"/>
    <w:p w14:paraId="32B97650" w14:textId="60878324" w:rsidR="001664F1" w:rsidRPr="006D69A5" w:rsidRDefault="001664F1" w:rsidP="006D69A5">
      <w:pPr>
        <w:pStyle w:val="ListParagraph"/>
        <w:numPr>
          <w:ilvl w:val="1"/>
          <w:numId w:val="28"/>
        </w:numPr>
        <w:rPr>
          <w:rFonts w:asciiTheme="minorHAnsi" w:hAnsiTheme="minorHAnsi" w:cstheme="minorHAnsi"/>
          <w:color w:val="2F5496" w:themeColor="accent1" w:themeShade="BF"/>
        </w:rPr>
      </w:pPr>
      <w:r w:rsidRPr="006D69A5">
        <w:rPr>
          <w:rFonts w:asciiTheme="minorHAnsi" w:hAnsiTheme="minorHAnsi" w:cstheme="minorHAnsi"/>
          <w:color w:val="2F5496" w:themeColor="accent1" w:themeShade="BF"/>
        </w:rPr>
        <w:t>Augmented Reality</w:t>
      </w:r>
    </w:p>
    <w:p w14:paraId="0FFCA432" w14:textId="77777777" w:rsidR="001664F1" w:rsidRDefault="001664F1" w:rsidP="001664F1"/>
    <w:p w14:paraId="6A33D06D" w14:textId="77777777" w:rsidR="001664F1" w:rsidRPr="002203DB" w:rsidRDefault="001664F1" w:rsidP="001664F1">
      <w:r w:rsidRPr="002203DB">
        <w:t xml:space="preserve">Augmented Reality (AR) is defined as a real-time or indirect view of a real-world physical environment that has been enhanced by the addition of virtual computer-generated data creating a mixed reality. Augmented reality is interactive by combining real and virtual objects to users in the aim to simplify the user’s life and enhance their perception by bringing virtual information to a surrounding. The first form of Augmented Reality dated back to the 1950s. A cinematographer, Morton Heilig, thought by bringing the viewer into the onscreen activity by taking in all the senses would encourage the viewer perception. Heilig built a prototype in 1962 of the concept called </w:t>
      </w:r>
      <w:proofErr w:type="spellStart"/>
      <w:r w:rsidRPr="002203DB">
        <w:t>Sensorama</w:t>
      </w:r>
      <w:proofErr w:type="spellEnd"/>
      <w:r w:rsidRPr="002203DB">
        <w:t>, which predated any digital form of computing.</w:t>
      </w:r>
      <w:r>
        <w:t xml:space="preserve"> </w:t>
      </w:r>
      <w:r>
        <w:fldChar w:fldCharType="begin" w:fldLock="1"/>
      </w:r>
      <w:r>
        <w:instrText>ADDIN CSL_CITATION {"citationItems":[{"id":"ITEM-1","itemData":{"DOI":"10.1007/978-1-4614-0064-6","abstract":"Exploring and surveying the world has been an important goal of humankind for thousands of years. Entering the twenty-first century, the Earth has almost been fully digitally mapped. Widespread deployment of GIS (Geographic Information Systems) technology and a tremendous increase of both satellite and street-level mapping over the last decade enables the public to view large portions of the world using computer applications such as Bing Maps 1 or Google Earth 2 .","container-title":"Handbook of Augmented Reality","id":"ITEM-1","issued":{"date-parts":[["2011"]]},"title":"Handbook of Augmented Reality","type":"book"},"uris":["http://www.mendeley.com/documents/?uuid=d3aebe78-1f07-3cf6-8b69-69bfbfd66075"]}],"mendeley":{"formattedCitation":"(“Handb. Augment. Real.,” 2011)","plainTextFormattedCitation":"(“Handb. Augment. Real.,” 2011)","previouslyFormattedCitation":"(“Handb. Augment. Real.,” 2011)"},"properties":{"noteIndex":0},"schema":"https://github.com/citation-style-language/schema/raw/master/csl-citation.json"}</w:instrText>
      </w:r>
      <w:r>
        <w:fldChar w:fldCharType="separate"/>
      </w:r>
      <w:r w:rsidRPr="004E7184">
        <w:rPr>
          <w:noProof/>
        </w:rPr>
        <w:t>(“Handb. Augment. Real.,” 2011)</w:t>
      </w:r>
      <w:r>
        <w:fldChar w:fldCharType="end"/>
      </w:r>
    </w:p>
    <w:p w14:paraId="60CFE3A0" w14:textId="77777777" w:rsidR="001664F1" w:rsidRPr="002203DB" w:rsidRDefault="001664F1" w:rsidP="001664F1">
      <w:r w:rsidRPr="002203DB">
        <w:lastRenderedPageBreak/>
        <w:t xml:space="preserve"> </w:t>
      </w:r>
    </w:p>
    <w:p w14:paraId="225C5EE6" w14:textId="77777777" w:rsidR="001664F1" w:rsidRPr="002203DB" w:rsidRDefault="001664F1" w:rsidP="001664F1">
      <w:r w:rsidRPr="002203DB">
        <w:t>Augmented reality today is presented as a futuristic technology with users primarily being exposed to it by companies incorporating the technology within mobile applications.</w:t>
      </w:r>
      <w:r>
        <w:t xml:space="preserve"> </w:t>
      </w:r>
      <w:r>
        <w:fldChar w:fldCharType="begin" w:fldLock="1"/>
      </w:r>
      <w:r>
        <w:instrText>ADDIN CSL_CITATION {"citationItems":[{"id":"ITEM-1","itemData":{"URL":"https://www.livescience.com/34843-augmented-reality.html","accessed":{"date-parts":[["2019","11","2"]]},"author":[{"dropping-particle":"","family":"Emspak","given":"Jesse","non-dropping-particle":"","parse-names":false,"suffix":""}],"id":"ITEM-1","issued":{"date-parts":[["2018"]]},"title":"What is Augmented Reality? | Live Science","type":"webpage"},"uris":["http://www.mendeley.com/documents/?uuid=9959240f-e29e-33ae-8f41-a27e22c94137"]}],"mendeley":{"formattedCitation":"(Emspak, 2018)","plainTextFormattedCitation":"(Emspak, 2018)","previouslyFormattedCitation":"(Emspak, 2018)"},"properties":{"noteIndex":0},"schema":"https://github.com/citation-style-language/schema/raw/master/csl-citation.json"}</w:instrText>
      </w:r>
      <w:r>
        <w:fldChar w:fldCharType="separate"/>
      </w:r>
      <w:r w:rsidRPr="004E7184">
        <w:rPr>
          <w:noProof/>
        </w:rPr>
        <w:t>(Emspak, 2018)</w:t>
      </w:r>
      <w:r>
        <w:fldChar w:fldCharType="end"/>
      </w:r>
      <w:r>
        <w:t xml:space="preserve"> </w:t>
      </w:r>
      <w:r w:rsidRPr="002203DB">
        <w:t xml:space="preserve">Mobile devices provide advanced technical abilities such as motion sensors, a GPS sensor, and a high-resolution camera. Mobile applications using technologies such as AR have to be developed for different operating systems to ensure the spread of user base may use the application. However, </w:t>
      </w:r>
      <w:r>
        <w:t xml:space="preserve">developers </w:t>
      </w:r>
      <w:r w:rsidRPr="002203DB">
        <w:t xml:space="preserve">must deal with the current capabilities the operating systems support while simultaneously utilizing the technical capabilities proposed to be implemented. </w:t>
      </w:r>
      <w:r>
        <w:fldChar w:fldCharType="begin" w:fldLock="1"/>
      </w:r>
      <w:r>
        <w:instrText>ADDIN CSL_CITATION {"citationItems":[{"id":"ITEM-1","itemData":{"DOI":"10.5220/0004975503830394","ISBN":"9789897580246","abstract":"The technical capabilities of modern smart mobile devices more and more enable us to run desktop-like applications with demanding resource requirements in mobile environments. Along this trend, numerous concepts, techniques, and prototypes have been introduced, focusing on basic implementation issues of mobile applications. However, only little work exists that deals with the design and implementation (i.e., the engineering) of advanced smart mobile applications and reports on the lessons learned in this context. In this paper, we give profound insights into the design and implementation of such an advanced mobile application, which enables location-based mobile augmented reality on two different mobile operating systems (i.e., iOS and Android). In particular, this kind of mobile application is characterized by high resource demands since various sensors must be queried at run time and numerous virtual objects may have to be drawn in realtime on the screen of the smart mobile device (i.e., a high frame count per second be caused). We focus on the efficient implementation of a robust mobile augmented reality engine, which provides location-based functionality, as well as the implementation of mobile business applications based on this engine. In the latter context, we also discuss the lessons learned when implementing mobile business applications with our mobile augmented reality engine.","author":[{"dropping-particle":"","family":"Geiger","given":"Philip","non-dropping-particle":"","parse-names":false,"suffix":""},{"dropping-particle":"","family":"Schickler","given":"Marc","non-dropping-particle":"","parse-names":false,"suffix":""},{"dropping-particle":"","family":"Pryss","given":"Rüdigger","non-dropping-particle":"","parse-names":false,"suffix":""},{"dropping-particle":"","family":"Schobel","given":"Johannes","non-dropping-particle":"","parse-names":false,"suffix":""},{"dropping-particle":"","family":"Reichert","given":"Manfred","non-dropping-particle":"","parse-names":false,"suffix":""}],"container-title":"WEBIST 2014 - Proceedings of the 10th International Conference on Web Information Systems and Technologies","id":"ITEM-1","issued":{"date-parts":[["2014"]]},"page":"383-394","title":"Location-based mobile augmented reality applications: Challenges, examples, lessons learned","type":"paper-conference","volume":"2"},"uris":["http://www.mendeley.com/documents/?uuid=fdd44708-aacb-3d3b-ab5a-b301aadbd6ec"]}],"mendeley":{"formattedCitation":"(Geiger, Schickler, Pryss, Schobel, &amp; Reichert, 2014)","plainTextFormattedCitation":"(Geiger, Schickler, Pryss, Schobel, &amp; Reichert, 2014)","previouslyFormattedCitation":"(Geiger, Schickler, Pryss, Schobel, &amp; Reichert, 2014)"},"properties":{"noteIndex":0},"schema":"https://github.com/citation-style-language/schema/raw/master/csl-citation.json"}</w:instrText>
      </w:r>
      <w:r>
        <w:fldChar w:fldCharType="separate"/>
      </w:r>
      <w:r w:rsidRPr="004E7184">
        <w:rPr>
          <w:noProof/>
        </w:rPr>
        <w:t>(Geiger, Schickler, Pryss, Schobel, &amp; Reichert, 2014)</w:t>
      </w:r>
      <w:r>
        <w:fldChar w:fldCharType="end"/>
      </w:r>
    </w:p>
    <w:p w14:paraId="4CB15500" w14:textId="77777777" w:rsidR="001664F1" w:rsidRPr="002203DB" w:rsidRDefault="001664F1" w:rsidP="001664F1">
      <w:r w:rsidRPr="002203DB">
        <w:t xml:space="preserve"> </w:t>
      </w:r>
    </w:p>
    <w:p w14:paraId="4A16CAB9" w14:textId="77777777" w:rsidR="001664F1" w:rsidRPr="002203DB" w:rsidRDefault="001664F1" w:rsidP="001664F1">
      <w:r w:rsidRPr="002203DB">
        <w:t xml:space="preserve">Current applications available using AR are Vito Technology’s Star Walk app, which allows users to point their phone camera towards the sky to see the names of stars and planets. An application which uses similar technology to the proposed flight tracking application uses the user’s GPS location and their camera to collect information about the user’s surrounding. From this, data is displayed about the nearby restaurants, stores, and points of interest within the user’s surrounding. </w:t>
      </w:r>
      <w:r>
        <w:fldChar w:fldCharType="begin" w:fldLock="1"/>
      </w:r>
      <w:r>
        <w:instrText>ADDIN CSL_CITATION {"citationItems":[{"id":"ITEM-1","itemData":{"URL":"https://www.livescience.com/34843-augmented-reality.html","accessed":{"date-parts":[["2019","11","2"]]},"author":[{"dropping-particle":"","family":"Emspak","given":"Jesse","non-dropping-particle":"","parse-names":false,"suffix":""}],"id":"ITEM-1","issued":{"date-parts":[["2018"]]},"title":"What is Augmented Reality? | Live Science","type":"webpage"},"uris":["http://www.mendeley.com/documents/?uuid=9959240f-e29e-33ae-8f41-a27e22c94137"]}],"mendeley":{"formattedCitation":"(Emspak, 2018)","plainTextFormattedCitation":"(Emspak, 2018)","previouslyFormattedCitation":"(Emspak, 2018)"},"properties":{"noteIndex":0},"schema":"https://github.com/citation-style-language/schema/raw/master/csl-citation.json"}</w:instrText>
      </w:r>
      <w:r>
        <w:fldChar w:fldCharType="separate"/>
      </w:r>
      <w:r w:rsidRPr="004E7184">
        <w:rPr>
          <w:noProof/>
        </w:rPr>
        <w:t>(Emspak, 2018)</w:t>
      </w:r>
      <w:r>
        <w:fldChar w:fldCharType="end"/>
      </w:r>
      <w:r w:rsidRPr="002203DB">
        <w:t xml:space="preserve"> </w:t>
      </w:r>
    </w:p>
    <w:p w14:paraId="676C005C" w14:textId="77777777" w:rsidR="001664F1" w:rsidRPr="002203DB" w:rsidRDefault="001664F1" w:rsidP="001664F1">
      <w:r w:rsidRPr="002203DB">
        <w:t xml:space="preserve"> </w:t>
      </w:r>
    </w:p>
    <w:p w14:paraId="3556AB81" w14:textId="77777777" w:rsidR="001664F1" w:rsidRDefault="001664F1" w:rsidP="001664F1">
      <w:r w:rsidRPr="002203DB">
        <w:t xml:space="preserve">Two forms of simple augmented reality exist, Marker-based AR and Location-based AR. Both use the user’s camera; however, Marker-based uses visual cues where Location-based uses positional data from the user’s mobile phone, such as the GPS and compass. </w:t>
      </w:r>
      <w:r>
        <w:fldChar w:fldCharType="begin" w:fldLock="1"/>
      </w:r>
      <w:r>
        <w:instrText>ADDIN CSL_CITATION {"citationItems":[{"id":"ITEM-1","itemData":{"abstract":"— Augmented Reality or AR is an emerging technology in which one's perception of the real-time environment is enhanced by superimposing computer-generated information such as graphical, textual, or audio content, as well as objects onto a display screen. The proposed application is an android mobile based application which will be compatible with all the existing and upcoming versions of the operating system. The idea is to allow the user to view the virtual object in the real world using a marker based AR system. The user could provide images of the object which would be the front, back, top, bottom, left and right side pictures of the object. They will be placed onto a 3D cube which will make up the complete virtual object. Thus an extended environment will be created through the amalgamation of real world and generated object and it will appear as though the real-world object and virtual object coexist within the environment. The advantages of this application as compared to the already existing 2D application are that it would display object in 3D and enable the user to rotate it virtually. It is inexpensive as the user need not actually purchase the object to see how it fits in the environment, instead he can try before the purchase itself. Keywords— Augmented Reality, Android, Marker, Operating System, Virtual Reality. I. INTRODUCTION Augmented reality (AR) is a live, direct or indirect, view of a physical, real-world environment whose elements are augmented by computer-generated sensory input such as sound, video, graphics or GPS data [1]. Augmented Reality is a type of virtual reality that aims to duplicate the world's environment in a computer. Virtual reality (VR) is a virtual space in which players immerse themselves into that space and exceed the bounds of physical reality [2]. It adds information and meaning to a real object or place. Augmented reality is characterized by the incorporation of artificial or virtual elements into the physical world as shown by the live feed of the camera, in real-time. Common types of augmented reality include projection, recognition, location and outline [3]. Projection: It is the most common type of augmented reality, projection uses virtual imagery to augment what you see live. Some mobile devices can track movements and sounds with a camera and then respond. Virtual or projection keyboards, which one can project onto to almost any flat surface and use, are examples of augmented reality devices that use in…","author":[{"dropping-particle":"","family":"Patkar","given":"Raviraj S.","non-dropping-particle":"","parse-names":false,"suffix":""},{"dropping-particle":"","family":"Singh","given":"S. Pratap","non-dropping-particle":"","parse-names":false,"suffix":""},{"dropping-particle":"V.","family":"Birje","given":"Swati","non-dropping-particle":"","parse-names":false,"suffix":""}],"container-title":"International Journal of Advanced Research in Computer Science and Software Engineering","id":"ITEM-1","issue":"5","issued":{"date-parts":[["2013"]]},"page":"64-69","title":"Marker Based Augmented Reality Using Android OS","type":"article-journal","volume":"3"},"uris":["http://www.mendeley.com/documents/?uuid=c9545a72-8fe3-3579-bd94-6db4484393c5"]}],"mendeley":{"formattedCitation":"(Patkar, Singh, &amp; Birje, 2013)","plainTextFormattedCitation":"(Patkar, Singh, &amp; Birje, 2013)","previouslyFormattedCitation":"(Patkar, Singh, &amp; Birje, 2013)"},"properties":{"noteIndex":0},"schema":"https://github.com/citation-style-language/schema/raw/master/csl-citation.json"}</w:instrText>
      </w:r>
      <w:r>
        <w:fldChar w:fldCharType="separate"/>
      </w:r>
      <w:r w:rsidRPr="004E7184">
        <w:rPr>
          <w:noProof/>
        </w:rPr>
        <w:t>(Patkar, Singh, &amp; Birje, 2013)</w:t>
      </w:r>
      <w:r>
        <w:fldChar w:fldCharType="end"/>
      </w:r>
      <w:r w:rsidRPr="002203DB">
        <w:t xml:space="preserve"> Marker-based AR uses images that can be detected by a user’s camera and used to project a virtual item into the scene, as shown in Figure </w:t>
      </w:r>
      <w:r>
        <w:t>7</w:t>
      </w:r>
      <w:r w:rsidRPr="002203DB">
        <w:t>.</w:t>
      </w:r>
    </w:p>
    <w:p w14:paraId="58FE44C9" w14:textId="77777777" w:rsidR="001664F1" w:rsidRDefault="001664F1" w:rsidP="001664F1"/>
    <w:p w14:paraId="2DA1B374" w14:textId="77777777" w:rsidR="001664F1" w:rsidRDefault="001664F1" w:rsidP="001664F1">
      <w:pPr>
        <w:rPr>
          <w:sz w:val="18"/>
          <w:szCs w:val="18"/>
        </w:rPr>
      </w:pPr>
    </w:p>
    <w:p w14:paraId="2F6E3A37" w14:textId="77777777" w:rsidR="001664F1" w:rsidRDefault="001664F1" w:rsidP="001664F1">
      <w:pPr>
        <w:rPr>
          <w:sz w:val="18"/>
          <w:szCs w:val="18"/>
        </w:rPr>
      </w:pPr>
      <w:r>
        <w:rPr>
          <w:noProof/>
        </w:rPr>
        <w:drawing>
          <wp:anchor distT="0" distB="0" distL="114300" distR="114300" simplePos="0" relativeHeight="251624448" behindDoc="0" locked="0" layoutInCell="1" allowOverlap="1" wp14:anchorId="58B89C75" wp14:editId="6F256114">
            <wp:simplePos x="0" y="0"/>
            <wp:positionH relativeFrom="column">
              <wp:posOffset>0</wp:posOffset>
            </wp:positionH>
            <wp:positionV relativeFrom="paragraph">
              <wp:posOffset>0</wp:posOffset>
            </wp:positionV>
            <wp:extent cx="2582333" cy="1710055"/>
            <wp:effectExtent l="0" t="0" r="0" b="4445"/>
            <wp:wrapNone/>
            <wp:docPr id="22" name="Picture 22" descr="A picture containing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arker-based-AR.png"/>
                    <pic:cNvPicPr/>
                  </pic:nvPicPr>
                  <pic:blipFill rotWithShape="1">
                    <a:blip r:embed="rId14">
                      <a:extLst>
                        <a:ext uri="{28A0092B-C50C-407E-A947-70E740481C1C}">
                          <a14:useLocalDpi xmlns:a14="http://schemas.microsoft.com/office/drawing/2010/main" val="0"/>
                        </a:ext>
                      </a:extLst>
                    </a:blip>
                    <a:srcRect r="9658" b="16619"/>
                    <a:stretch/>
                  </pic:blipFill>
                  <pic:spPr bwMode="auto">
                    <a:xfrm>
                      <a:off x="0" y="0"/>
                      <a:ext cx="2584001" cy="1711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25472" behindDoc="0" locked="0" layoutInCell="1" allowOverlap="1" wp14:anchorId="5415465E" wp14:editId="080A3A4C">
            <wp:simplePos x="0" y="0"/>
            <wp:positionH relativeFrom="column">
              <wp:posOffset>2937510</wp:posOffset>
            </wp:positionH>
            <wp:positionV relativeFrom="paragraph">
              <wp:posOffset>0</wp:posOffset>
            </wp:positionV>
            <wp:extent cx="2810510" cy="1473200"/>
            <wp:effectExtent l="0" t="0" r="0" b="0"/>
            <wp:wrapSquare wrapText="bothSides"/>
            <wp:docPr id="23" name="Picture 23" descr="A picture containing person, sewing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location-based-AR.jpeg"/>
                    <pic:cNvPicPr/>
                  </pic:nvPicPr>
                  <pic:blipFill rotWithShape="1">
                    <a:blip r:embed="rId15" cstate="print">
                      <a:extLst>
                        <a:ext uri="{28A0092B-C50C-407E-A947-70E740481C1C}">
                          <a14:useLocalDpi xmlns:a14="http://schemas.microsoft.com/office/drawing/2010/main" val="0"/>
                        </a:ext>
                      </a:extLst>
                    </a:blip>
                    <a:srcRect l="3254" t="11214" r="3916" b="8225"/>
                    <a:stretch/>
                  </pic:blipFill>
                  <pic:spPr bwMode="auto">
                    <a:xfrm>
                      <a:off x="0" y="0"/>
                      <a:ext cx="2810510" cy="147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BC17FD" w14:textId="77777777" w:rsidR="001664F1" w:rsidRDefault="001664F1" w:rsidP="001664F1">
      <w:pPr>
        <w:rPr>
          <w:sz w:val="18"/>
          <w:szCs w:val="18"/>
        </w:rPr>
      </w:pPr>
    </w:p>
    <w:p w14:paraId="74F10DBD" w14:textId="77777777" w:rsidR="001664F1" w:rsidRDefault="001664F1" w:rsidP="001664F1">
      <w:pPr>
        <w:rPr>
          <w:sz w:val="18"/>
          <w:szCs w:val="18"/>
        </w:rPr>
      </w:pPr>
    </w:p>
    <w:p w14:paraId="5EA8FAC7" w14:textId="77777777" w:rsidR="001664F1" w:rsidRDefault="001664F1" w:rsidP="001664F1">
      <w:pPr>
        <w:rPr>
          <w:sz w:val="18"/>
          <w:szCs w:val="18"/>
        </w:rPr>
      </w:pPr>
    </w:p>
    <w:p w14:paraId="13A98C85" w14:textId="77777777" w:rsidR="001664F1" w:rsidRDefault="001664F1" w:rsidP="001664F1">
      <w:pPr>
        <w:rPr>
          <w:sz w:val="18"/>
          <w:szCs w:val="18"/>
        </w:rPr>
      </w:pPr>
    </w:p>
    <w:p w14:paraId="6A809731" w14:textId="77777777" w:rsidR="001664F1" w:rsidRDefault="001664F1" w:rsidP="001664F1">
      <w:pPr>
        <w:rPr>
          <w:sz w:val="18"/>
          <w:szCs w:val="18"/>
        </w:rPr>
      </w:pPr>
    </w:p>
    <w:p w14:paraId="62351A93" w14:textId="77777777" w:rsidR="001664F1" w:rsidRDefault="001664F1" w:rsidP="001664F1">
      <w:pPr>
        <w:rPr>
          <w:sz w:val="18"/>
          <w:szCs w:val="18"/>
        </w:rPr>
      </w:pPr>
    </w:p>
    <w:p w14:paraId="2A496932" w14:textId="77777777" w:rsidR="001664F1" w:rsidRDefault="001664F1" w:rsidP="001664F1">
      <w:pPr>
        <w:rPr>
          <w:sz w:val="18"/>
          <w:szCs w:val="18"/>
        </w:rPr>
      </w:pPr>
    </w:p>
    <w:p w14:paraId="5D557D4D" w14:textId="77777777" w:rsidR="001664F1" w:rsidRDefault="001664F1" w:rsidP="001664F1">
      <w:pPr>
        <w:rPr>
          <w:sz w:val="18"/>
          <w:szCs w:val="18"/>
        </w:rPr>
      </w:pPr>
    </w:p>
    <w:p w14:paraId="33B4E085" w14:textId="77777777" w:rsidR="001664F1" w:rsidRDefault="001664F1" w:rsidP="001664F1">
      <w:pPr>
        <w:rPr>
          <w:sz w:val="18"/>
          <w:szCs w:val="18"/>
        </w:rPr>
      </w:pPr>
    </w:p>
    <w:p w14:paraId="3D161739" w14:textId="77777777" w:rsidR="001664F1" w:rsidRDefault="001664F1" w:rsidP="001664F1">
      <w:pPr>
        <w:rPr>
          <w:sz w:val="18"/>
          <w:szCs w:val="18"/>
        </w:rPr>
      </w:pPr>
    </w:p>
    <w:p w14:paraId="1385B56F" w14:textId="77777777" w:rsidR="001664F1" w:rsidRPr="00B67BE4" w:rsidRDefault="001664F1" w:rsidP="001664F1">
      <w:pPr>
        <w:ind w:left="3600" w:firstLine="720"/>
        <w:jc w:val="center"/>
        <w:rPr>
          <w:i/>
          <w:iCs/>
          <w:sz w:val="18"/>
          <w:szCs w:val="18"/>
        </w:rPr>
      </w:pPr>
      <w:r w:rsidRPr="00B67BE4">
        <w:rPr>
          <w:i/>
          <w:iCs/>
          <w:sz w:val="18"/>
          <w:szCs w:val="18"/>
        </w:rPr>
        <w:t xml:space="preserve">Figure </w:t>
      </w:r>
      <w:r>
        <w:rPr>
          <w:i/>
          <w:iCs/>
          <w:sz w:val="18"/>
          <w:szCs w:val="18"/>
        </w:rPr>
        <w:t>8</w:t>
      </w:r>
      <w:r w:rsidRPr="00B67BE4">
        <w:rPr>
          <w:i/>
          <w:iCs/>
          <w:sz w:val="18"/>
          <w:szCs w:val="18"/>
        </w:rPr>
        <w:t>: Location based AR</w:t>
      </w:r>
      <w:r w:rsidRPr="00B54EEC">
        <w:rPr>
          <w:i/>
          <w:iCs/>
          <w:sz w:val="18"/>
          <w:szCs w:val="18"/>
        </w:rPr>
        <w:t xml:space="preserve"> </w:t>
      </w:r>
      <w:r w:rsidRPr="00B54EEC">
        <w:rPr>
          <w:i/>
          <w:iCs/>
          <w:sz w:val="18"/>
          <w:szCs w:val="18"/>
        </w:rPr>
        <w:fldChar w:fldCharType="begin" w:fldLock="1"/>
      </w:r>
      <w:r>
        <w:rPr>
          <w:i/>
          <w:iCs/>
          <w:sz w:val="18"/>
          <w:szCs w:val="18"/>
        </w:rPr>
        <w:instrText>ADDIN CSL_CITATION {"citationItems":[{"id":"ITEM-1","itemData":{"URL":"https://blog.vakoms.com/everything-you-need-to-knowto-build-location-based-ar-app/","accessed":{"date-parts":[["2019","11","3"]]},"author":[{"dropping-particle":"","family":"Vakoms","given":"","non-dropping-particle":"","parse-names":false,"suffix":""}],"id":"ITEM-1","issued":{"date-parts":[["2019"]]},"title":"Everything You Need to Know to Build Location-Based AR App (Updated)","type":"webpage"},"uris":["http://www.mendeley.com/documents/?uuid=d2b79f26-f890-3523-bfa4-62f2c4b7e34a"]}],"mendeley":{"formattedCitation":"(Vakoms, 2019)","plainTextFormattedCitation":"(Vakoms, 2019)","previouslyFormattedCitation":"(Vakoms, 2019)"},"properties":{"noteIndex":0},"schema":"https://github.com/citation-style-language/schema/raw/master/csl-citation.json"}</w:instrText>
      </w:r>
      <w:r w:rsidRPr="00B54EEC">
        <w:rPr>
          <w:i/>
          <w:iCs/>
          <w:sz w:val="18"/>
          <w:szCs w:val="18"/>
        </w:rPr>
        <w:fldChar w:fldCharType="separate"/>
      </w:r>
      <w:r w:rsidRPr="00B54EEC">
        <w:rPr>
          <w:i/>
          <w:iCs/>
          <w:noProof/>
          <w:sz w:val="18"/>
          <w:szCs w:val="18"/>
        </w:rPr>
        <w:t>(Vakoms, 2019)</w:t>
      </w:r>
      <w:r w:rsidRPr="00B54EEC">
        <w:rPr>
          <w:i/>
          <w:iCs/>
          <w:sz w:val="18"/>
          <w:szCs w:val="18"/>
        </w:rPr>
        <w:fldChar w:fldCharType="end"/>
      </w:r>
    </w:p>
    <w:p w14:paraId="0B8E20FE" w14:textId="77777777" w:rsidR="001664F1" w:rsidRPr="00B67BE4" w:rsidRDefault="001664F1" w:rsidP="001664F1">
      <w:pPr>
        <w:ind w:left="720" w:firstLine="720"/>
        <w:rPr>
          <w:i/>
          <w:iCs/>
        </w:rPr>
      </w:pPr>
      <w:r w:rsidRPr="00B67BE4">
        <w:rPr>
          <w:i/>
          <w:iCs/>
          <w:sz w:val="18"/>
          <w:szCs w:val="18"/>
        </w:rPr>
        <w:t xml:space="preserve">Figure </w:t>
      </w:r>
      <w:r>
        <w:rPr>
          <w:i/>
          <w:iCs/>
          <w:sz w:val="18"/>
          <w:szCs w:val="18"/>
        </w:rPr>
        <w:t>7</w:t>
      </w:r>
      <w:r w:rsidRPr="00B67BE4">
        <w:rPr>
          <w:i/>
          <w:iCs/>
          <w:sz w:val="18"/>
          <w:szCs w:val="18"/>
        </w:rPr>
        <w:t xml:space="preserve">: Marker based AR </w:t>
      </w:r>
    </w:p>
    <w:p w14:paraId="6694768E" w14:textId="77777777" w:rsidR="001664F1" w:rsidRPr="00B67BE4" w:rsidRDefault="001664F1" w:rsidP="001664F1">
      <w:pPr>
        <w:rPr>
          <w:i/>
          <w:iCs/>
          <w:sz w:val="18"/>
          <w:szCs w:val="18"/>
        </w:rPr>
      </w:pPr>
      <w:r w:rsidRPr="00B67BE4">
        <w:rPr>
          <w:i/>
          <w:iCs/>
          <w:sz w:val="18"/>
          <w:szCs w:val="18"/>
        </w:rPr>
        <w:fldChar w:fldCharType="begin" w:fldLock="1"/>
      </w:r>
      <w:r>
        <w:rPr>
          <w:i/>
          <w:iCs/>
          <w:sz w:val="18"/>
          <w:szCs w:val="18"/>
        </w:rPr>
        <w:instrText>ADDIN CSL_CITATION {"citationItems":[{"id":"ITEM-1","itemData":{"URL":"https://www.researchgate.net/figure/example-of-marker-based-AR_fig1_332543647","accessed":{"date-parts":[["2019","11","3"]]},"id":"ITEM-1","issued":{"date-parts":[["0"]]},"title":"example of marker-based AR | Download Scientific Diagram","type":"webpage"},"uris":["http://www.mendeley.com/documents/?uuid=948fdfb2-7a69-386c-8562-4859fe291d6f"]}],"mendeley":{"formattedCitation":"(“example of marker-based AR | Download Scientific Diagram,” n.d.)","manualFormatting":"(“example of marker-based AR | Download Scientific Diagram,” 2019)","plainTextFormattedCitation":"(“example of marker-based AR | Download Scientific Diagram,” n.d.)","previouslyFormattedCitation":"(“example of marker-based AR | Download Scientific Diagram,” n.d.)"},"properties":{"noteIndex":0},"schema":"https://github.com/citation-style-language/schema/raw/master/csl-citation.json"}</w:instrText>
      </w:r>
      <w:r w:rsidRPr="00B67BE4">
        <w:rPr>
          <w:i/>
          <w:iCs/>
          <w:sz w:val="18"/>
          <w:szCs w:val="18"/>
        </w:rPr>
        <w:fldChar w:fldCharType="separate"/>
      </w:r>
      <w:r w:rsidRPr="00B67BE4">
        <w:rPr>
          <w:i/>
          <w:iCs/>
          <w:noProof/>
          <w:sz w:val="18"/>
          <w:szCs w:val="18"/>
        </w:rPr>
        <w:t xml:space="preserve">(“example of marker-based AR | Download Scientific Diagram,” </w:t>
      </w:r>
      <w:r>
        <w:rPr>
          <w:i/>
          <w:iCs/>
          <w:noProof/>
          <w:sz w:val="18"/>
          <w:szCs w:val="18"/>
        </w:rPr>
        <w:t>2019</w:t>
      </w:r>
      <w:r w:rsidRPr="00B67BE4">
        <w:rPr>
          <w:i/>
          <w:iCs/>
          <w:noProof/>
          <w:sz w:val="18"/>
          <w:szCs w:val="18"/>
        </w:rPr>
        <w:t>)</w:t>
      </w:r>
      <w:r w:rsidRPr="00B67BE4">
        <w:rPr>
          <w:i/>
          <w:iCs/>
          <w:sz w:val="18"/>
          <w:szCs w:val="18"/>
        </w:rPr>
        <w:fldChar w:fldCharType="end"/>
      </w:r>
    </w:p>
    <w:p w14:paraId="68950DF5" w14:textId="77777777" w:rsidR="001664F1" w:rsidRDefault="001664F1" w:rsidP="001664F1"/>
    <w:p w14:paraId="3945712E" w14:textId="77777777" w:rsidR="001664F1" w:rsidRDefault="001664F1" w:rsidP="001664F1"/>
    <w:p w14:paraId="3813D13F" w14:textId="77777777" w:rsidR="001664F1" w:rsidRDefault="001664F1" w:rsidP="001664F1">
      <w:r w:rsidRPr="002203DB">
        <w:t xml:space="preserve">Location-based AR, unlike Marker-based, is not bound to a select area to project its image. The application using Location-based AR does not require a marker to display content; it only requires the GPS location of the user’s phone, the direction in which it is pointed and the location of where the content is to be displayed as shown in Figure </w:t>
      </w:r>
      <w:r>
        <w:t>8</w:t>
      </w:r>
      <w:r w:rsidRPr="002203DB">
        <w:t xml:space="preserve">. Location-based AR is more interactive in comparison to Marker-based, and its functionality more aligned to how content would be displayed for the use of augmented flight tracking. </w:t>
      </w:r>
      <w:r>
        <w:fldChar w:fldCharType="begin" w:fldLock="1"/>
      </w:r>
      <w:r>
        <w:instrText>ADDIN CSL_CITATION {"citationItems":[{"id":"ITEM-1","itemData":{"abstract":"— Augmented Reality or AR is an emerging technology in which one's perception of the real-time environment is enhanced by superimposing computer-generated information such as graphical, textual, or audio content, as well as objects onto a display screen. The proposed application is an android mobile based application which will be compatible with all the existing and upcoming versions of the operating system. The idea is to allow the user to view the virtual object in the real world using a marker based AR system. The user could provide images of the object which would be the front, back, top, bottom, left and right side pictures of the object. They will be placed onto a 3D cube which will make up the complete virtual object. Thus an extended environment will be created through the amalgamation of real world and generated object and it will appear as though the real-world object and virtual object coexist within the environment. The advantages of this application as compared to the already existing 2D application are that it would display object in 3D and enable the user to rotate it virtually. It is inexpensive as the user need not actually purchase the object to see how it fits in the environment, instead he can try before the purchase itself. Keywords— Augmented Reality, Android, Marker, Operating System, Virtual Reality. I. INTRODUCTION Augmented reality (AR) is a live, direct or indirect, view of a physical, real-world environment whose elements are augmented by computer-generated sensory input such as sound, video, graphics or GPS data [1]. Augmented Reality is a type of virtual reality that aims to duplicate the world's environment in a computer. Virtual reality (VR) is a virtual space in which players immerse themselves into that space and exceed the bounds of physical reality [2]. It adds information and meaning to a real object or place. Augmented reality is characterized by the incorporation of artificial or virtual elements into the physical world as shown by the live feed of the camera, in real-time. Common types of augmented reality include projection, recognition, location and outline [3]. Projection: It is the most common type of augmented reality, projection uses virtual imagery to augment what you see live. Some mobile devices can track movements and sounds with a camera and then respond. Virtual or projection keyboards, which one can project onto to almost any flat surface and use, are examples of augmented reality devices that use in…","author":[{"dropping-particle":"","family":"Patkar","given":"Raviraj S.","non-dropping-particle":"","parse-names":false,"suffix":""},{"dropping-particle":"","family":"Singh","given":"S. Pratap","non-dropping-particle":"","parse-names":false,"suffix":""},{"dropping-particle":"V.","family":"Birje","given":"Swati","non-dropping-particle":"","parse-names":false,"suffix":""}],"container-title":"International Journal of Advanced Research in Computer Science and Software Engineering","id":"ITEM-1","issue":"5","issued":{"date-parts":[["2013"]]},"page":"64-69","title":"Marker Based Augmented Reality Using Android OS","type":"article-journal","volume":"3"},"uris":["http://www.mendeley.com/documents/?uuid=c9545a72-8fe3-3579-bd94-6db4484393c5"]}],"mendeley":{"formattedCitation":"(Patkar et al., 2013)","plainTextFormattedCitation":"(Patkar et al., 2013)","previouslyFormattedCitation":"(Patkar et al., 2013)"},"properties":{"noteIndex":0},"schema":"https://github.com/citation-style-language/schema/raw/master/csl-citation.json"}</w:instrText>
      </w:r>
      <w:r>
        <w:fldChar w:fldCharType="separate"/>
      </w:r>
      <w:r w:rsidRPr="004E7184">
        <w:rPr>
          <w:noProof/>
        </w:rPr>
        <w:t>(Patkar et al., 2013)</w:t>
      </w:r>
      <w:r>
        <w:fldChar w:fldCharType="end"/>
      </w:r>
      <w:r w:rsidRPr="002203DB">
        <w:t xml:space="preserve"> </w:t>
      </w:r>
      <w:r w:rsidRPr="007D2BF7">
        <w:t xml:space="preserve">Location-based AR is a robust technology suitable in large-scale environments; </w:t>
      </w:r>
      <w:r w:rsidRPr="00D521B1">
        <w:t xml:space="preserve">however, it tends to be inaccurate in its positioning. </w:t>
      </w:r>
      <w:r>
        <w:fldChar w:fldCharType="begin" w:fldLock="1"/>
      </w:r>
      <w:r>
        <w:instrText>ADDIN CSL_CITATION {"citationItems":[{"id":"ITEM-1","itemData":{"DOI":"10.1007/978-3-319-89935-0_39","ISBN":"9783319899343","ISSN":"18684238","abstract":"GeoAR, or location-based augmented reality, can be used as an innovative representation of location-specific information in diverse applications. However, there are hardly any software development kits (SDKs) that can be effectively used by developers, as important functionality and customisation options are generally missing. This article presents the concept, implementation and example applications of a framework, or GeoAR SDK, that integrates the core functionality of location-based AR and enables developers to implement customised and highly adaptable mobile application with GeoAR.","author":[{"dropping-particle":"","family":"Burkard","given":"Simon","non-dropping-particle":"","parse-names":false,"suffix":""},{"dropping-particle":"","family":"Fuchs-Kittowski","given":"Frank","non-dropping-particle":"","parse-names":false,"suffix":""},{"dropping-particle":"","family":"Himberger","given":"Sebastian","non-dropping-particle":"","parse-names":false,"suffix":""},{"dropping-particle":"","family":"Fischer","given":"Fabian","non-dropping-particle":"","parse-names":false,"suffix":""},{"dropping-particle":"","family":"Pfennigschmidt","given":"Stefan","non-dropping-particle":"","parse-names":false,"suffix":""}],"container-title":"IFIP Advances in Information and Communication Technology","id":"ITEM-1","issued":{"date-parts":[["2017"]]},"page":"470-483","title":"Mobile location-based augmented reality framework","type":"paper-conference","volume":"507"},"uris":["http://www.mendeley.com/documents/?uuid=c30c3800-7c27-3af4-8e16-bec86416f43f"]}],"mendeley":{"formattedCitation":"(Burkard, Fuchs-Kittowski, Himberger, Fischer, &amp; Pfennigschmidt, 2017)","plainTextFormattedCitation":"(Burkard, Fuchs-Kittowski, Himberger, Fischer, &amp; Pfennigschmidt, 2017)","previouslyFormattedCitation":"(Burkard, Fuchs-Kittowski, Himberger, Fischer, &amp; Pfennigschmidt, 2017)"},"properties":{"noteIndex":0},"schema":"https://github.com/citation-style-language/schema/raw/master/csl-citation.json"}</w:instrText>
      </w:r>
      <w:r>
        <w:fldChar w:fldCharType="separate"/>
      </w:r>
      <w:r w:rsidRPr="004E7184">
        <w:rPr>
          <w:noProof/>
        </w:rPr>
        <w:t>(Burkard, Fuchs-Kittowski, Himberger, Fischer, &amp; Pfennigschmidt, 2017)</w:t>
      </w:r>
      <w:r>
        <w:fldChar w:fldCharType="end"/>
      </w:r>
      <w:r>
        <w:t xml:space="preserve"> </w:t>
      </w:r>
      <w:r w:rsidRPr="00D521B1">
        <w:t xml:space="preserve">Using Augmented Reality in applications greatly increases the user experience for the applications users as it brings the content to the user dependent on the actions of the user. </w:t>
      </w:r>
    </w:p>
    <w:p w14:paraId="6B4F2810" w14:textId="77777777" w:rsidR="001664F1" w:rsidRDefault="001664F1" w:rsidP="001664F1"/>
    <w:p w14:paraId="56C0E745" w14:textId="77777777" w:rsidR="001664F1" w:rsidRDefault="001664F1" w:rsidP="001664F1">
      <w:r w:rsidRPr="00D521B1">
        <w:t xml:space="preserve">Developers can use a range of SDKs to incorporate Augmented Reality into native mobile applications; however, several limit SDKs are available for web-based AR. The biggest complication with </w:t>
      </w:r>
      <w:proofErr w:type="spellStart"/>
      <w:r w:rsidRPr="00D521B1">
        <w:t>WebAR</w:t>
      </w:r>
      <w:proofErr w:type="spellEnd"/>
      <w:r w:rsidRPr="00D521B1">
        <w:t xml:space="preserve"> is browser compatibility, still a current issue to date with </w:t>
      </w:r>
      <w:proofErr w:type="spellStart"/>
      <w:r w:rsidRPr="00D521B1">
        <w:t>WebAR</w:t>
      </w:r>
      <w:proofErr w:type="spellEnd"/>
      <w:r w:rsidRPr="00D521B1">
        <w:t xml:space="preserve"> experiences. Limited browsers have support for the different sensor’s API. Additionally, not all devices have the appropriate sensors equipped where the App Store can filter whether an application can be downloaded based on the requirements of the application; however, web applications have no control of these checks.</w:t>
      </w:r>
      <w:r>
        <w:t xml:space="preserve"> </w:t>
      </w:r>
      <w:r>
        <w:fldChar w:fldCharType="begin" w:fldLock="1"/>
      </w:r>
      <w:r>
        <w:instrText>ADDIN CSL_CITATION {"citationItems":[{"id":"ITEM-1","itemData":{"URL":"https://medium.com/agora-io/web-vs-app-ar-edition-d9aafe988ba2","accessed":{"date-parts":[["2019","11","7"]]},"id":"ITEM-1","issued":{"date-parts":[["0"]]},"title":"Web vs App (AR edition) - Agora.io - Medium","type":"webpage"},"uris":["http://www.mendeley.com/documents/?uuid=370470a6-eddd-38e2-b1d0-5054d91898ed"]}],"mendeley":{"formattedCitation":"(“Web vs App (AR edition) - Agora.io - Medium,” n.d.)","manualFormatting":"(“Web vs App (AR edition) - Agora.io - Medium,” 2019)","plainTextFormattedCitation":"(“Web vs App (AR edition) - Agora.io - Medium,” n.d.)","previouslyFormattedCitation":"(“Web vs App (AR edition) - Agora.io - Medium,” n.d.)"},"properties":{"noteIndex":0},"schema":"https://github.com/citation-style-language/schema/raw/master/csl-citation.json"}</w:instrText>
      </w:r>
      <w:r>
        <w:fldChar w:fldCharType="separate"/>
      </w:r>
      <w:r w:rsidRPr="00D521B1">
        <w:rPr>
          <w:noProof/>
        </w:rPr>
        <w:t xml:space="preserve">(“Web vs App (AR edition) - Agora.io - Medium,” </w:t>
      </w:r>
      <w:r>
        <w:rPr>
          <w:noProof/>
        </w:rPr>
        <w:t>2019</w:t>
      </w:r>
      <w:r w:rsidRPr="00D521B1">
        <w:rPr>
          <w:noProof/>
        </w:rPr>
        <w:t>)</w:t>
      </w:r>
      <w:r>
        <w:fldChar w:fldCharType="end"/>
      </w:r>
      <w:r>
        <w:t xml:space="preserve"> </w:t>
      </w:r>
    </w:p>
    <w:p w14:paraId="41752CD7" w14:textId="77777777" w:rsidR="001664F1" w:rsidRPr="00B878FE" w:rsidRDefault="001664F1" w:rsidP="001664F1"/>
    <w:p w14:paraId="474607BA" w14:textId="1CDBA81B" w:rsidR="001664F1" w:rsidRPr="00B878FE" w:rsidRDefault="006D69A5" w:rsidP="001664F1">
      <w:pPr>
        <w:rPr>
          <w:color w:val="2F5496" w:themeColor="accent1" w:themeShade="BF"/>
        </w:rPr>
      </w:pPr>
      <w:r>
        <w:rPr>
          <w:color w:val="2F5496" w:themeColor="accent1" w:themeShade="BF"/>
        </w:rPr>
        <w:t>2</w:t>
      </w:r>
      <w:r w:rsidR="001664F1" w:rsidRPr="00B878FE">
        <w:rPr>
          <w:color w:val="2F5496" w:themeColor="accent1" w:themeShade="BF"/>
        </w:rPr>
        <w:t>.</w:t>
      </w:r>
      <w:r w:rsidR="001664F1">
        <w:rPr>
          <w:color w:val="2F5496" w:themeColor="accent1" w:themeShade="BF"/>
        </w:rPr>
        <w:t>4</w:t>
      </w:r>
      <w:r w:rsidR="001664F1" w:rsidRPr="00B878FE">
        <w:rPr>
          <w:color w:val="2F5496" w:themeColor="accent1" w:themeShade="BF"/>
        </w:rPr>
        <w:t>.1 AR.js</w:t>
      </w:r>
    </w:p>
    <w:p w14:paraId="64A33951" w14:textId="77777777" w:rsidR="001664F1" w:rsidRDefault="001664F1" w:rsidP="001664F1"/>
    <w:p w14:paraId="64DAD4F4" w14:textId="77777777" w:rsidR="001664F1" w:rsidRDefault="001664F1" w:rsidP="001664F1">
      <w:r w:rsidRPr="00D521B1">
        <w:t xml:space="preserve">AR.js is an online library accessible on the web for the use of Augmented Reality within web applications to create </w:t>
      </w:r>
      <w:proofErr w:type="spellStart"/>
      <w:r w:rsidRPr="00D521B1">
        <w:t>WebAR</w:t>
      </w:r>
      <w:proofErr w:type="spellEnd"/>
      <w:r w:rsidRPr="00D521B1">
        <w:t xml:space="preserve">, which works within default browsers with no additional special browser application. The library has features that enable Marker-based AR and Location-based AR. </w:t>
      </w:r>
      <w:r>
        <w:fldChar w:fldCharType="begin" w:fldLock="1"/>
      </w:r>
      <w:r>
        <w:instrText>ADDIN CSL_CITATION {"citationItems":[{"id":"ITEM-1","itemData":{"URL":"https://jeromeetienne.github.io/AR.js/","accessed":{"date-parts":[["2019","11","2"]]},"author":[{"dropping-particle":"","family":"Etienne","given":"Jerome","non-dropping-particle":"","parse-names":false,"suffix":""}],"id":"ITEM-1","issued":{"date-parts":[["2018"]]},"title":"AR.js - Augmented Reality for the Web | AR.js","type":"webpage"},"uris":["http://www.mendeley.com/documents/?uuid=eb8e854e-58f2-3b43-a558-3a94bb47e0cb"]}],"mendeley":{"formattedCitation":"(Etienne, 2018)","plainTextFormattedCitation":"(Etienne, 2018)","previouslyFormattedCitation":"(Etienne, 2018)"},"properties":{"noteIndex":0},"schema":"https://github.com/citation-style-language/schema/raw/master/csl-citation.json"}</w:instrText>
      </w:r>
      <w:r>
        <w:fldChar w:fldCharType="separate"/>
      </w:r>
      <w:r w:rsidRPr="004E7184">
        <w:rPr>
          <w:noProof/>
        </w:rPr>
        <w:t>(Etienne, 2018)</w:t>
      </w:r>
      <w:r>
        <w:fldChar w:fldCharType="end"/>
      </w:r>
      <w:r>
        <w:t xml:space="preserve"> </w:t>
      </w:r>
      <w:r w:rsidRPr="00D521B1">
        <w:t xml:space="preserve">As it runs purely on the web browser, it requires no installation. AR.js runs on all mobile platforms such as Android, iOS11, and Windows mobile. </w:t>
      </w:r>
      <w:r>
        <w:fldChar w:fldCharType="begin" w:fldLock="1"/>
      </w:r>
      <w:r>
        <w:instrText>ADDIN CSL_CITATION {"citationItems":[{"id":"ITEM-1","itemData":{"URL":"https://aframe.io/blog/arjs/","abstract":"AR.js is an efficient Augmented Reality solution on the Web. It runs 100% in your web browser, this means no app to install! There is no need for a specific device either e.g. Tango or iphone. It runs on all mobile platforms: Android, iOS11 and Windows mobile. You can use it with your own phone. Depending on your device, it can run very fast, up to 60fps on 2year-old phones! On top of that, the code is open source and all available on github.","accessed":{"date-parts":[["2019","11","3"]]},"author":[{"dropping-particle":"","family":"Etinenne","given":"Jerome","non-dropping-particle":"","parse-names":false,"suffix":""}],"container-title":"A-Frame","id":"ITEM-1","issued":{"date-parts":[["2017"]]},"title":"Creating Augmented Reality with AR.js and A-Frame – A-Frame","type":"webpage"},"uris":["http://www.mendeley.com/documents/?uuid=12b3234c-e78e-318c-a747-93921603c588"]}],"mendeley":{"formattedCitation":"(Etinenne, 2017)","plainTextFormattedCitation":"(Etinenne, 2017)","previouslyFormattedCitation":"(Etinenne, 2017)"},"properties":{"noteIndex":0},"schema":"https://github.com/citation-style-language/schema/raw/master/csl-citation.json"}</w:instrText>
      </w:r>
      <w:r>
        <w:fldChar w:fldCharType="separate"/>
      </w:r>
      <w:r w:rsidRPr="004E7184">
        <w:rPr>
          <w:noProof/>
        </w:rPr>
        <w:t>(Etinenne, 2017)</w:t>
      </w:r>
      <w:r>
        <w:fldChar w:fldCharType="end"/>
      </w:r>
      <w:r>
        <w:t xml:space="preserve"> </w:t>
      </w:r>
      <w:r w:rsidRPr="00D521B1">
        <w:t xml:space="preserve">The advantages of AR.js are the running efficiency on mobile phones. Newer mobiles have higher performance graphics cards, so the frames per second are greater than older mobiles; however, mobile phones four years old measure frames per second at 60fps, still relatively efficient. As it is web-based, no installation is required for the user, and the </w:t>
      </w:r>
      <w:r>
        <w:t>J</w:t>
      </w:r>
      <w:r w:rsidRPr="00D521B1">
        <w:t>ava</w:t>
      </w:r>
      <w:r>
        <w:t>S</w:t>
      </w:r>
      <w:r w:rsidRPr="00D521B1">
        <w:t xml:space="preserve">cript is based on three.js with its jsartoolkit5 tool kit. The AR.js library also works with any browser with WebGL. </w:t>
      </w:r>
      <w:r>
        <w:fldChar w:fldCharType="begin" w:fldLock="1"/>
      </w:r>
      <w:r>
        <w:instrText>ADDIN CSL_CITATION {"citationItems":[{"id":"ITEM-1","itemData":{"URL":"https://jeromeetienne.github.io/AR.js/","accessed":{"date-parts":[["2019","11","2"]]},"author":[{"dropping-particle":"","family":"Etienne","given":"Jerome","non-dropping-particle":"","parse-names":false,"suffix":""}],"id":"ITEM-1","issued":{"date-parts":[["2018"]]},"title":"AR.js - Augmented Reality for the Web | AR.js","type":"webpage"},"uris":["http://www.mendeley.com/documents/?uuid=eb8e854e-58f2-3b43-a558-3a94bb47e0cb"]}],"mendeley":{"formattedCitation":"(Etienne, 2018)","plainTextFormattedCitation":"(Etienne, 2018)","previouslyFormattedCitation":"(Etienne, 2018)"},"properties":{"noteIndex":0},"schema":"https://github.com/citation-style-language/schema/raw/master/csl-citation.json"}</w:instrText>
      </w:r>
      <w:r>
        <w:fldChar w:fldCharType="separate"/>
      </w:r>
      <w:r w:rsidRPr="004E7184">
        <w:rPr>
          <w:noProof/>
        </w:rPr>
        <w:t>(Etienne, 2018)</w:t>
      </w:r>
      <w:r>
        <w:fldChar w:fldCharType="end"/>
      </w:r>
    </w:p>
    <w:p w14:paraId="3A28907F" w14:textId="77777777" w:rsidR="001664F1" w:rsidRPr="002203DB" w:rsidRDefault="001664F1" w:rsidP="001664F1">
      <w:r w:rsidRPr="002203DB">
        <w:t xml:space="preserve"> </w:t>
      </w:r>
    </w:p>
    <w:p w14:paraId="413C3BA4" w14:textId="77777777" w:rsidR="001664F1" w:rsidRDefault="001664F1" w:rsidP="001664F1">
      <w:r w:rsidRPr="002203DB">
        <w:t xml:space="preserve">AR.js can be implemented using A-Frame. This combination allows for the smooth implementation of Augmented Reality by combining the two frameworks. </w:t>
      </w:r>
      <w:r>
        <w:fldChar w:fldCharType="begin" w:fldLock="1"/>
      </w:r>
      <w:r>
        <w:instrText>ADDIN CSL_CITATION {"citationItems":[{"id":"ITEM-1","itemData":{"URL":"https://aframe.io/blog/arjs/","abstract":"AR.js is an efficient Augmented Reality solution on the Web. It runs 100% in your web browser, this means no app to install! There is no need for a specific device either e.g. Tango or iphone. It runs on all mobile platforms: Android, iOS11 and Windows mobile. You can use it with your own phone. Depending on your device, it can run very fast, up to 60fps on 2year-old phones! On top of that, the code is open source and all available on github.","accessed":{"date-parts":[["2019","11","3"]]},"author":[{"dropping-particle":"","family":"Etinenne","given":"Jerome","non-dropping-particle":"","parse-names":false,"suffix":""}],"container-title":"A-Frame","id":"ITEM-1","issued":{"date-parts":[["2017"]]},"title":"Creating Augmented Reality with AR.js and A-Frame – A-Frame","type":"webpage"},"uris":["http://www.mendeley.com/documents/?uuid=12b3234c-e78e-318c-a747-93921603c588"]}],"mendeley":{"formattedCitation":"(Etinenne, 2017)","plainTextFormattedCitation":"(Etinenne, 2017)","previouslyFormattedCitation":"(Etinenne, 2017)"},"properties":{"noteIndex":0},"schema":"https://github.com/citation-style-language/schema/raw/master/csl-citation.json"}</w:instrText>
      </w:r>
      <w:r>
        <w:fldChar w:fldCharType="separate"/>
      </w:r>
      <w:r w:rsidRPr="004E7184">
        <w:rPr>
          <w:noProof/>
        </w:rPr>
        <w:t>(Etinenne, 2017)</w:t>
      </w:r>
      <w:r>
        <w:fldChar w:fldCharType="end"/>
      </w:r>
      <w:r>
        <w:t xml:space="preserve"> </w:t>
      </w:r>
      <w:r w:rsidRPr="002203DB">
        <w:t xml:space="preserve">Using the A-Frame implementation provides custom components that allow for the integration of data from GPS sensors. GPS entities can be created that have specific longitude/latitude values. The values can be added using a script which will be loaded by the FlightAware API. Once an </w:t>
      </w:r>
      <w:proofErr w:type="gramStart"/>
      <w:r w:rsidRPr="002203DB">
        <w:t>entity/entities</w:t>
      </w:r>
      <w:proofErr w:type="gramEnd"/>
      <w:r w:rsidRPr="002203DB">
        <w:t xml:space="preserve"> have been added and a camera entity created, the system calculates the user’s position and the distance between each GPS entity for every frame. From this, AR.js can use the user’s sensors to acquire the phone's orientation/position and display content for each GPS entity using the user’s camera. As the camera moves, the orientation and position are updated. </w:t>
      </w:r>
      <w:r>
        <w:fldChar w:fldCharType="begin" w:fldLock="1"/>
      </w:r>
      <w:r>
        <w:instrText>ADDIN CSL_CITATION {"citationItems":[{"id":"ITEM-1","itemData":{"URL":"https://jeromeetienne.github.io/AR.js/","accessed":{"date-parts":[["2019","11","2"]]},"author":[{"dropping-particle":"","family":"Etienne","given":"Jerome","non-dropping-particle":"","parse-names":false,"suffix":""}],"id":"ITEM-1","issued":{"date-parts":[["2018"]]},"title":"AR.js - Augmented Reality for the Web | AR.js","type":"webpage"},"uris":["http://www.mendeley.com/documents/?uuid=eb8e854e-58f2-3b43-a558-3a94bb47e0cb"]}],"mendeley":{"formattedCitation":"(Etienne, 2018)","plainTextFormattedCitation":"(Etienne, 2018)","previouslyFormattedCitation":"(Etienne, 2018)"},"properties":{"noteIndex":0},"schema":"https://github.com/citation-style-language/schema/raw/master/csl-citation.json"}</w:instrText>
      </w:r>
      <w:r>
        <w:fldChar w:fldCharType="separate"/>
      </w:r>
      <w:r w:rsidRPr="004E7184">
        <w:rPr>
          <w:noProof/>
        </w:rPr>
        <w:t>(Etienne, 2018)</w:t>
      </w:r>
      <w:r>
        <w:fldChar w:fldCharType="end"/>
      </w:r>
    </w:p>
    <w:p w14:paraId="3EC8E4CF" w14:textId="77777777" w:rsidR="001664F1" w:rsidRDefault="001664F1" w:rsidP="001664F1"/>
    <w:p w14:paraId="3BFEB80F" w14:textId="18118CAD" w:rsidR="001664F1" w:rsidRDefault="006D69A5" w:rsidP="001664F1">
      <w:r>
        <w:rPr>
          <w:color w:val="2F5496" w:themeColor="accent1" w:themeShade="BF"/>
        </w:rPr>
        <w:t>2</w:t>
      </w:r>
      <w:r w:rsidR="001664F1" w:rsidRPr="00D521B1">
        <w:rPr>
          <w:color w:val="2F5496" w:themeColor="accent1" w:themeShade="BF"/>
        </w:rPr>
        <w:t xml:space="preserve">.4.2 </w:t>
      </w:r>
      <w:proofErr w:type="spellStart"/>
      <w:r w:rsidR="001664F1" w:rsidRPr="00D521B1">
        <w:rPr>
          <w:color w:val="2F5496" w:themeColor="accent1" w:themeShade="BF"/>
        </w:rPr>
        <w:t>ARKit</w:t>
      </w:r>
      <w:proofErr w:type="spellEnd"/>
    </w:p>
    <w:p w14:paraId="35E7EFA4" w14:textId="77777777" w:rsidR="001664F1" w:rsidRDefault="001664F1" w:rsidP="001664F1"/>
    <w:p w14:paraId="1DE13867" w14:textId="77777777" w:rsidR="001664F1" w:rsidRPr="006E4C8D" w:rsidRDefault="001664F1" w:rsidP="001664F1">
      <w:proofErr w:type="spellStart"/>
      <w:r w:rsidRPr="006E4C8D">
        <w:t>ARKit</w:t>
      </w:r>
      <w:proofErr w:type="spellEnd"/>
      <w:r w:rsidRPr="006E4C8D">
        <w:t xml:space="preserve"> is a specific Augment Reality SDK for iOS 11 to create AR components for native mobile applications. </w:t>
      </w:r>
      <w:r>
        <w:fldChar w:fldCharType="begin" w:fldLock="1"/>
      </w:r>
      <w:r>
        <w:instrText>ADDIN CSL_CITATION {"citationItems":[{"id":"ITEM-1","itemData":{"URL":"https://medium.com/agora-io/web-vs-app-ar-edition-d9aafe988ba2","accessed":{"date-parts":[["2019","11","7"]]},"id":"ITEM-1","issued":{"date-parts":[["0"]]},"title":"Web vs App (AR edition) - Agora.io - Medium","type":"webpage"},"uris":["http://www.mendeley.com/documents/?uuid=370470a6-eddd-38e2-b1d0-5054d91898ed"]}],"mendeley":{"formattedCitation":"(“Web vs App (AR edition) - Agora.io - Medium,” n.d.)","manualFormatting":"(“Web vs App (AR edition) - Agora.io - Medium,” 2019)","plainTextFormattedCitation":"(“Web vs App (AR edition) - Agora.io - Medium,” n.d.)","previouslyFormattedCitation":"(“Web vs App (AR edition) - Agora.io - Medium,” n.d.)"},"properties":{"noteIndex":0},"schema":"https://github.com/citation-style-language/schema/raw/master/csl-citation.json"}</w:instrText>
      </w:r>
      <w:r>
        <w:fldChar w:fldCharType="separate"/>
      </w:r>
      <w:r w:rsidRPr="004E7184">
        <w:rPr>
          <w:noProof/>
        </w:rPr>
        <w:t xml:space="preserve">(“Web vs App (AR edition) - Agora.io - Medium,” </w:t>
      </w:r>
      <w:r>
        <w:rPr>
          <w:noProof/>
        </w:rPr>
        <w:t>2019</w:t>
      </w:r>
      <w:r w:rsidRPr="004E7184">
        <w:rPr>
          <w:noProof/>
        </w:rPr>
        <w:t>)</w:t>
      </w:r>
      <w:r>
        <w:fldChar w:fldCharType="end"/>
      </w:r>
      <w:r w:rsidRPr="006E4C8D">
        <w:t xml:space="preserve"> The SDK can be used to combine multiple libraries giving the opportunity to create different varying AR applications.</w:t>
      </w:r>
    </w:p>
    <w:p w14:paraId="643D8861" w14:textId="77777777" w:rsidR="001664F1" w:rsidRPr="006E4C8D" w:rsidRDefault="001664F1" w:rsidP="001664F1">
      <w:r w:rsidRPr="006E4C8D">
        <w:t xml:space="preserve"> </w:t>
      </w:r>
    </w:p>
    <w:p w14:paraId="27A5DD96" w14:textId="77777777" w:rsidR="001664F1" w:rsidRPr="006E4C8D" w:rsidRDefault="001664F1" w:rsidP="001664F1">
      <w:r w:rsidRPr="006E4C8D">
        <w:t xml:space="preserve">When an </w:t>
      </w:r>
      <w:proofErr w:type="spellStart"/>
      <w:r w:rsidRPr="006E4C8D">
        <w:t>ARSKView</w:t>
      </w:r>
      <w:proofErr w:type="spellEnd"/>
      <w:r w:rsidRPr="006E4C8D">
        <w:t xml:space="preserve"> session is created, it creates a virtual world centred on the user’s mobile phone’s current location. Virtual objects are created and positioned relative to that current location. The disadvantages to </w:t>
      </w:r>
      <w:proofErr w:type="spellStart"/>
      <w:r w:rsidRPr="006E4C8D">
        <w:t>ARKit</w:t>
      </w:r>
      <w:proofErr w:type="spellEnd"/>
      <w:r w:rsidRPr="006E4C8D">
        <w:t xml:space="preserve"> are that it will not render anchors that are over 100 meters away from the current position. The AR session will also not update the world origin as the user moves. </w:t>
      </w:r>
      <w:r>
        <w:fldChar w:fldCharType="begin" w:fldLock="1"/>
      </w:r>
      <w:r>
        <w:instrText>ADDIN CSL_CITATION {"citationItems":[{"id":"ITEM-1","itemData":{"URL":"https://medium.com/freshworks-studio/augmented-reality-at-landmarks-arkit-corelocation-in-swift-e7f53e79127e","accessed":{"date-parts":[["2019","11","7"]]},"author":[{"dropping-particle":"","family":"Smith","given":"Skyler","non-dropping-particle":"","parse-names":false,"suffix":""}],"id":"ITEM-1","issued":{"date-parts":[["2018"]]},"title":"Augmented Reality at Landmarks: ARKit+CoreLocation in Swift","type":"webpage"},"uris":["http://www.mendeley.com/documents/?uuid=48c78206-827e-3279-879a-afa1af903cba"]}],"mendeley":{"formattedCitation":"(Smith, 2018)","plainTextFormattedCitation":"(Smith, 2018)","previouslyFormattedCitation":"(Smith, 2018)"},"properties":{"noteIndex":0},"schema":"https://github.com/citation-style-language/schema/raw/master/csl-citation.json"}</w:instrText>
      </w:r>
      <w:r>
        <w:fldChar w:fldCharType="separate"/>
      </w:r>
      <w:r w:rsidRPr="004E7184">
        <w:rPr>
          <w:noProof/>
        </w:rPr>
        <w:t>(Smith, 2018)</w:t>
      </w:r>
      <w:r>
        <w:fldChar w:fldCharType="end"/>
      </w:r>
    </w:p>
    <w:p w14:paraId="21328FFF" w14:textId="77777777" w:rsidR="001664F1" w:rsidRPr="006E4C8D" w:rsidRDefault="001664F1" w:rsidP="001664F1">
      <w:r w:rsidRPr="006E4C8D">
        <w:lastRenderedPageBreak/>
        <w:t xml:space="preserve"> </w:t>
      </w:r>
    </w:p>
    <w:p w14:paraId="2BCAEE93" w14:textId="77777777" w:rsidR="001664F1" w:rsidRDefault="001664F1" w:rsidP="001664F1">
      <w:r w:rsidRPr="006E4C8D">
        <w:t xml:space="preserve">To rectify the two issues, </w:t>
      </w:r>
      <w:proofErr w:type="spellStart"/>
      <w:r w:rsidRPr="006E4C8D">
        <w:t>CoreLocation</w:t>
      </w:r>
      <w:proofErr w:type="spellEnd"/>
      <w:r w:rsidRPr="006E4C8D">
        <w:t xml:space="preserve"> is used. </w:t>
      </w:r>
      <w:proofErr w:type="spellStart"/>
      <w:r w:rsidRPr="006E4C8D">
        <w:t>CoreLocation</w:t>
      </w:r>
      <w:proofErr w:type="spellEnd"/>
      <w:r w:rsidRPr="006E4C8D">
        <w:t xml:space="preserve"> determines a mobile device’s geographic location, such as its altitude, orientation, and position relative to a neighbouring iBeacon device. </w:t>
      </w:r>
      <w:r>
        <w:fldChar w:fldCharType="begin" w:fldLock="1"/>
      </w:r>
      <w:r>
        <w:instrText>ADDIN CSL_CITATION {"citationItems":[{"id":"ITEM-1","itemData":{"URL":"https://developer.apple.com/documentation/corelocation","accessed":{"date-parts":[["2019","11","7"]]},"id":"ITEM-1","issued":{"date-parts":[["0"]]},"title":"Core Location | Apple Developer Documentation","type":"webpage"},"uris":["http://www.mendeley.com/documents/?uuid=1b4d329d-acbe-39bd-819c-3c9687e101e0"]}],"mendeley":{"formattedCitation":"(“Core Location | Apple Developer Documentation,” n.d.)","manualFormatting":"(“Core Location | Apple Developer Documentation,” 2019)","plainTextFormattedCitation":"(“Core Location | Apple Developer Documentation,” n.d.)","previouslyFormattedCitation":"(“Core Location | Apple Developer Documentation,” n.d.)"},"properties":{"noteIndex":0},"schema":"https://github.com/citation-style-language/schema/raw/master/csl-citation.json"}</w:instrText>
      </w:r>
      <w:r>
        <w:fldChar w:fldCharType="separate"/>
      </w:r>
      <w:r w:rsidRPr="004E7184">
        <w:rPr>
          <w:noProof/>
        </w:rPr>
        <w:t xml:space="preserve">(“Core Location | Apple Developer Documentation,” </w:t>
      </w:r>
      <w:r>
        <w:rPr>
          <w:noProof/>
        </w:rPr>
        <w:t>2019</w:t>
      </w:r>
      <w:r w:rsidRPr="004E7184">
        <w:rPr>
          <w:noProof/>
        </w:rPr>
        <w:t>)</w:t>
      </w:r>
      <w:r>
        <w:fldChar w:fldCharType="end"/>
      </w:r>
      <w:r>
        <w:t xml:space="preserve"> </w:t>
      </w:r>
      <w:r w:rsidRPr="006E4C8D">
        <w:t xml:space="preserve">The </w:t>
      </w:r>
      <w:proofErr w:type="spellStart"/>
      <w:r w:rsidRPr="006E4C8D">
        <w:t>CoreLocation</w:t>
      </w:r>
      <w:proofErr w:type="spellEnd"/>
      <w:r w:rsidRPr="006E4C8D">
        <w:t xml:space="preserve"> framework collects the relevant data using any available components present on the mobile device such as Wi-Fi, GPS, and Bluetooth. If the location is further than 100 meters away from the current user location, the pin needs to be moved closer to the user. Then as the user approaches the pin, the pin should move further away. This is accomplished by </w:t>
      </w:r>
      <w:proofErr w:type="spellStart"/>
      <w:r w:rsidRPr="006E4C8D">
        <w:t>recentering</w:t>
      </w:r>
      <w:proofErr w:type="spellEnd"/>
      <w:r w:rsidRPr="006E4C8D">
        <w:t xml:space="preserve"> the AR world’s origin. </w:t>
      </w:r>
      <w:proofErr w:type="spellStart"/>
      <w:r w:rsidRPr="006E4C8D">
        <w:t>Recentering</w:t>
      </w:r>
      <w:proofErr w:type="spellEnd"/>
      <w:r w:rsidRPr="006E4C8D">
        <w:t xml:space="preserve"> is achieved by checking if the user is a specific distance away from the original position of the AR origin. If the user is further than the specified distance, the current pins are removed, the AR session is restarted, so the world is </w:t>
      </w:r>
      <w:proofErr w:type="spellStart"/>
      <w:r w:rsidRPr="006E4C8D">
        <w:t>recentered</w:t>
      </w:r>
      <w:proofErr w:type="spellEnd"/>
      <w:r w:rsidRPr="006E4C8D">
        <w:t xml:space="preserve"> to the new user position, and the pins are placed. </w:t>
      </w:r>
      <w:r>
        <w:fldChar w:fldCharType="begin" w:fldLock="1"/>
      </w:r>
      <w:r>
        <w:instrText>ADDIN CSL_CITATION {"citationItems":[{"id":"ITEM-1","itemData":{"URL":"https://medium.com/freshworks-studio/augmented-reality-at-landmarks-arkit-corelocation-in-swift-e7f53e79127e","accessed":{"date-parts":[["2019","11","7"]]},"author":[{"dropping-particle":"","family":"Smith","given":"Skyler","non-dropping-particle":"","parse-names":false,"suffix":""}],"id":"ITEM-1","issued":{"date-parts":[["2018"]]},"title":"Augmented Reality at Landmarks: ARKit+CoreLocation in Swift","type":"webpage"},"uris":["http://www.mendeley.com/documents/?uuid=48c78206-827e-3279-879a-afa1af903cba"]}],"mendeley":{"formattedCitation":"(Smith, 2018)","plainTextFormattedCitation":"(Smith, 2018)","previouslyFormattedCitation":"(Smith, 2018)"},"properties":{"noteIndex":0},"schema":"https://github.com/citation-style-language/schema/raw/master/csl-citation.json"}</w:instrText>
      </w:r>
      <w:r>
        <w:fldChar w:fldCharType="separate"/>
      </w:r>
      <w:r w:rsidRPr="004E7184">
        <w:rPr>
          <w:noProof/>
        </w:rPr>
        <w:t>(Smith, 2018)</w:t>
      </w:r>
      <w:r>
        <w:fldChar w:fldCharType="end"/>
      </w:r>
    </w:p>
    <w:p w14:paraId="232F3513" w14:textId="77777777" w:rsidR="001664F1" w:rsidRPr="008D4E5D" w:rsidRDefault="001664F1" w:rsidP="001664F1"/>
    <w:p w14:paraId="6513F22A" w14:textId="77777777" w:rsidR="001664F1" w:rsidRDefault="001664F1" w:rsidP="006D69A5">
      <w:pPr>
        <w:pStyle w:val="ListParagraph"/>
        <w:numPr>
          <w:ilvl w:val="1"/>
          <w:numId w:val="28"/>
        </w:numPr>
        <w:rPr>
          <w:rFonts w:asciiTheme="minorHAnsi" w:hAnsiTheme="minorHAnsi"/>
          <w:color w:val="2F5496" w:themeColor="accent1" w:themeShade="BF"/>
        </w:rPr>
      </w:pPr>
      <w:r>
        <w:rPr>
          <w:rFonts w:asciiTheme="minorHAnsi" w:hAnsiTheme="minorHAnsi"/>
          <w:color w:val="2F5496" w:themeColor="accent1" w:themeShade="BF"/>
        </w:rPr>
        <w:t>Usability</w:t>
      </w:r>
    </w:p>
    <w:p w14:paraId="493E3469" w14:textId="77777777" w:rsidR="001664F1" w:rsidRDefault="001664F1" w:rsidP="001664F1"/>
    <w:p w14:paraId="726D8359" w14:textId="77777777" w:rsidR="001664F1" w:rsidRDefault="001664F1" w:rsidP="001664F1">
      <w:r w:rsidRPr="002203DB">
        <w:t xml:space="preserve">Usability is considered one of the main elements regarding software quality. It validates the ability of the software to be understood if the software is functional and appealing to users. </w:t>
      </w:r>
      <w:r>
        <w:fldChar w:fldCharType="begin" w:fldLock="1"/>
      </w:r>
      <w:r>
        <w:instrText>ADDIN CSL_CITATION {"citationItems":[{"id":"ITEM-1","itemData":{"DOI":"10.1109/SBES.2014.24","ISBN":"9781479942237","abstract":"Usability is one of the key attributes for software quality that verifies the ability of the software to be understood, operated and attractive to users. In the specific case of mobile Web applications, usability can make the difference between their actual use and lack of acceptance. To assist software quality improvement at a lower cost, in previous work we proposed a set of usability inspection technologies for mockups, called Design Usability Evaluation (DUE), which can be applied earlier in the development of mobile Web applications. This paper shows an empirical study evaluating if the DUE technologies are able to aid development teams in the quality improvement of mobile Web applications. A development team applied the suggestions from the DUE technologies to make improvements over a set of previously evaluated mockups from a real mobile Web application. Then, users from different profiles tested both the initial and improved versions of the evaluated mockups to see if the later had been enhanced in terms of usability and quality. The results show that: (a) users preferred the redesigned version of the application's mockups, (b) users were able to successfully perform more tasks in the redesigned version of the application, and (c) users perceived that software quality improved after correcting the identified usability problems by applying the DUE technologies.","author":[{"dropping-particle":"","family":"Rivero","given":"Luis","non-dropping-particle":"","parse-names":false,"suffix":""},{"dropping-particle":"","family":"Kawakami","given":"Guto","non-dropping-particle":"","parse-names":false,"suffix":""},{"dropping-particle":"","family":"Conte","given":"Tayana Uchoa","non-dropping-particle":"","parse-names":false,"suffix":""}],"container-title":"Proceedings - 28th Brazilian Symposium on Software Engineering, SBES 2014","id":"ITEM-1","issued":{"date-parts":[["2014","10","31"]]},"page":"161-170","publisher":"Institute of Electrical and Electronics Engineers Inc.","title":"Using a controlled experiment to evaluate usability inspection technologies for improving the quality of mobile web applications earlier in their design","type":"paper-conference"},"uris":["http://www.mendeley.com/documents/?uuid=b8221d4c-264e-3847-90bc-664a5b652fad"]}],"mendeley":{"formattedCitation":"(Rivero, Kawakami, &amp; Conte, 2014)","plainTextFormattedCitation":"(Rivero, Kawakami, &amp; Conte, 2014)","previouslyFormattedCitation":"(Rivero, Kawakami, &amp; Conte, 2014)"},"properties":{"noteIndex":0},"schema":"https://github.com/citation-style-language/schema/raw/master/csl-citation.json"}</w:instrText>
      </w:r>
      <w:r>
        <w:fldChar w:fldCharType="separate"/>
      </w:r>
      <w:r w:rsidRPr="002203DB">
        <w:rPr>
          <w:noProof/>
        </w:rPr>
        <w:t>(Rivero, Kawakami, &amp; Conte, 2014)</w:t>
      </w:r>
      <w:r>
        <w:fldChar w:fldCharType="end"/>
      </w:r>
      <w:r>
        <w:t xml:space="preserve"> </w:t>
      </w:r>
      <w:r w:rsidRPr="002203DB">
        <w:t>Usability on web applications can have the effect of the users accepting the application or not accepting the application.</w:t>
      </w:r>
      <w:r>
        <w:t xml:space="preserve"> It is necessary to use technologies to assist in the evaluation and improvement of usability features in the application development process as the cost and time of correcting software problems later into development can cause more disruption than if they had been corrected earlier in development. Despite the importance of usability, developers tend to neglect the concept as just one of several aspects to determine software quality. The most common method of evaluating web applications is through user testing. A user would interact with the software where a spectator would identify usability problems affecting the user. The method can become time-consuming and costly due to multiple user tests being conducted to measure a range of user feedback. </w:t>
      </w:r>
      <w:r>
        <w:fldChar w:fldCharType="begin" w:fldLock="1"/>
      </w:r>
      <w:r>
        <w:instrText>ADDIN CSL_CITATION {"citationItems":[{"id":"ITEM-1","itemData":{"DOI":"10.1109/SBES.2014.24","ISBN":"9781479942237","abstract":"Usability is one of the key attributes for software quality that verifies the ability of the software to be understood, operated and attractive to users. In the specific case of mobile Web applications, usability can make the difference between their actual use and lack of acceptance. To assist software quality improvement at a lower cost, in previous work we proposed a set of usability inspection technologies for mockups, called Design Usability Evaluation (DUE), which can be applied earlier in the development of mobile Web applications. This paper shows an empirical study evaluating if the DUE technologies are able to aid development teams in the quality improvement of mobile Web applications. A development team applied the suggestions from the DUE technologies to make improvements over a set of previously evaluated mockups from a real mobile Web application. Then, users from different profiles tested both the initial and improved versions of the evaluated mockups to see if the later had been enhanced in terms of usability and quality. The results show that: (a) users preferred the redesigned version of the application's mockups, (b) users were able to successfully perform more tasks in the redesigned version of the application, and (c) users perceived that software quality improved after correcting the identified usability problems by applying the DUE technologies.","author":[{"dropping-particle":"","family":"Rivero","given":"Luis","non-dropping-particle":"","parse-names":false,"suffix":""},{"dropping-particle":"","family":"Kawakami","given":"Guto","non-dropping-particle":"","parse-names":false,"suffix":""},{"dropping-particle":"","family":"Conte","given":"Tayana Uchoa","non-dropping-particle":"","parse-names":false,"suffix":""}],"container-title":"Proceedings - 28th Brazilian Symposium on Software Engineering, SBES 2014","id":"ITEM-1","issued":{"date-parts":[["2014","10","31"]]},"page":"161-170","publisher":"Institute of Electrical and Electronics Engineers Inc.","title":"Using a controlled experiment to evaluate usability inspection technologies for improving the quality of mobile web applications earlier in their design","type":"paper-conference"},"uris":["http://www.mendeley.com/documents/?uuid=b8221d4c-264e-3847-90bc-664a5b652fad"]}],"mendeley":{"formattedCitation":"(Rivero et al., 2014)","plainTextFormattedCitation":"(Rivero et al., 2014)","previouslyFormattedCitation":"(Rivero et al., 2014)"},"properties":{"noteIndex":0},"schema":"https://github.com/citation-style-language/schema/raw/master/csl-citation.json"}</w:instrText>
      </w:r>
      <w:r>
        <w:fldChar w:fldCharType="separate"/>
      </w:r>
      <w:r w:rsidRPr="003D432F">
        <w:rPr>
          <w:noProof/>
        </w:rPr>
        <w:t>(Rivero et al., 2014)</w:t>
      </w:r>
      <w:r>
        <w:fldChar w:fldCharType="end"/>
      </w:r>
      <w:r>
        <w:t xml:space="preserve"> Different usability inspection methods have been created to filter usability issues in different mediums.</w:t>
      </w:r>
    </w:p>
    <w:p w14:paraId="6E54DA0D" w14:textId="77777777" w:rsidR="001664F1" w:rsidRDefault="001664F1" w:rsidP="001664F1"/>
    <w:p w14:paraId="483E1424" w14:textId="053A68D7" w:rsidR="001664F1" w:rsidRPr="008C4695" w:rsidRDefault="006D69A5" w:rsidP="001664F1">
      <w:pPr>
        <w:rPr>
          <w:color w:val="2F5496" w:themeColor="accent1" w:themeShade="BF"/>
        </w:rPr>
      </w:pPr>
      <w:r>
        <w:rPr>
          <w:color w:val="2F5496" w:themeColor="accent1" w:themeShade="BF"/>
        </w:rPr>
        <w:t>2</w:t>
      </w:r>
      <w:r w:rsidR="001664F1" w:rsidRPr="008C4695">
        <w:rPr>
          <w:color w:val="2F5496" w:themeColor="accent1" w:themeShade="BF"/>
        </w:rPr>
        <w:t>.5.1 Usability Inspection Methods</w:t>
      </w:r>
    </w:p>
    <w:p w14:paraId="109786D1" w14:textId="77777777" w:rsidR="001664F1" w:rsidRDefault="001664F1" w:rsidP="001664F1"/>
    <w:p w14:paraId="201BBC52" w14:textId="77777777" w:rsidR="001664F1" w:rsidRDefault="001664F1" w:rsidP="001664F1">
      <w:r w:rsidRPr="002203DB">
        <w:t xml:space="preserve">Usability inspection methods use experts experience in the field of usability and previous user research to ascertain obvious usability issues throughout application development. Using the methods avoids the need to have user testing where users are exposed to a version of a developed application whereby the users critique the application against a set of criteria. These methods allow for quicker and less costly alternatives to the traditional user testing method to establish usability faults. However, this methodology represents a minimum standard where experts may not establish all issues present compared to user testing, where issues revealed were not considered by the methodology. </w:t>
      </w:r>
      <w:r>
        <w:fldChar w:fldCharType="begin" w:fldLock="1"/>
      </w:r>
      <w:r>
        <w:instrText>ADDIN CSL_CITATION {"citationItems":[{"id":"ITEM-1","itemData":{"DOI":"10.1016/B978-0-12-800232-2.00014-6","author":[{"dropping-particle":"","family":"Baxter","given":"Kathy","non-dropping-particle":"","parse-names":false,"suffix":""},{"dropping-particle":"","family":"Courage","given":"Catherine","non-dropping-particle":"","parse-names":false,"suffix":""},{"dropping-particle":"","family":"Caine","given":"Kelly","non-dropping-particle":"","parse-names":false,"suffix":""}],"id":"ITEM-1","issued":{"date-parts":[["2015"]]},"title":"Understanding your Users","type":"book"},"uris":["http://www.mendeley.com/documents/?uuid=8ae57c35-6556-3e7c-a91e-f8b1290c487f"]}],"mendeley":{"formattedCitation":"(Baxter, Courage, &amp; Caine, 2015)","plainTextFormattedCitation":"(Baxter, Courage, &amp; Caine, 2015)","previouslyFormattedCitation":"(Baxter, Courage, &amp; Caine, 2015)"},"properties":{"noteIndex":0},"schema":"https://github.com/citation-style-language/schema/raw/master/csl-citation.json"}</w:instrText>
      </w:r>
      <w:r>
        <w:fldChar w:fldCharType="separate"/>
      </w:r>
      <w:r w:rsidRPr="004E7184">
        <w:rPr>
          <w:noProof/>
        </w:rPr>
        <w:t>(Baxter, Courage, &amp; Caine, 2015)</w:t>
      </w:r>
      <w:r>
        <w:fldChar w:fldCharType="end"/>
      </w:r>
      <w:r w:rsidRPr="002203DB">
        <w:t xml:space="preserve"> While in initial mock-up stages of design, usability inspection methods should be used to avoid redesigns of implemented prototypes to prevent time wastage and to adhere to standards to ensure heightened usability for the user base of the flight tracking application.</w:t>
      </w:r>
    </w:p>
    <w:p w14:paraId="631458B3" w14:textId="77777777" w:rsidR="001664F1" w:rsidRDefault="001664F1" w:rsidP="001664F1"/>
    <w:p w14:paraId="1E9BACBC" w14:textId="77777777" w:rsidR="001664F1" w:rsidRDefault="001664F1" w:rsidP="001664F1"/>
    <w:p w14:paraId="553E7CBD" w14:textId="77777777" w:rsidR="001664F1" w:rsidRDefault="001664F1" w:rsidP="001664F1"/>
    <w:p w14:paraId="594453B2" w14:textId="78811B36" w:rsidR="001664F1" w:rsidRPr="00F561A6" w:rsidRDefault="006D69A5" w:rsidP="001664F1">
      <w:pPr>
        <w:rPr>
          <w:color w:val="2F5496" w:themeColor="accent1" w:themeShade="BF"/>
        </w:rPr>
      </w:pPr>
      <w:r>
        <w:rPr>
          <w:color w:val="2F5496" w:themeColor="accent1" w:themeShade="BF"/>
        </w:rPr>
        <w:t>2</w:t>
      </w:r>
      <w:r w:rsidR="001664F1" w:rsidRPr="008C4695">
        <w:rPr>
          <w:color w:val="2F5496" w:themeColor="accent1" w:themeShade="BF"/>
        </w:rPr>
        <w:t>.5.1</w:t>
      </w:r>
      <w:r w:rsidR="001664F1">
        <w:rPr>
          <w:color w:val="2F5496" w:themeColor="accent1" w:themeShade="BF"/>
        </w:rPr>
        <w:t>.1</w:t>
      </w:r>
      <w:r w:rsidR="001664F1" w:rsidRPr="008C4695">
        <w:rPr>
          <w:color w:val="2F5496" w:themeColor="accent1" w:themeShade="BF"/>
        </w:rPr>
        <w:t xml:space="preserve"> </w:t>
      </w:r>
      <w:r w:rsidR="001664F1">
        <w:rPr>
          <w:color w:val="2F5496" w:themeColor="accent1" w:themeShade="BF"/>
        </w:rPr>
        <w:t>Heuristic Evaluation</w:t>
      </w:r>
    </w:p>
    <w:p w14:paraId="2D4BC93A" w14:textId="77777777" w:rsidR="001664F1" w:rsidRDefault="001664F1" w:rsidP="001664F1"/>
    <w:p w14:paraId="4F738FAF" w14:textId="77777777" w:rsidR="001664F1" w:rsidRDefault="001664F1" w:rsidP="001664F1">
      <w:r w:rsidRPr="002203DB">
        <w:t xml:space="preserve">One usability inspection method is the heuristic evaluation. Jacob Nielson and Rolf </w:t>
      </w:r>
      <w:proofErr w:type="spellStart"/>
      <w:r w:rsidRPr="002203DB">
        <w:t>Molich</w:t>
      </w:r>
      <w:proofErr w:type="spellEnd"/>
      <w:r w:rsidRPr="002203DB">
        <w:t xml:space="preserve"> introduced the method as a means for practitioners to save time and money as an alternative to lab-based usability studies. </w:t>
      </w:r>
      <w:r>
        <w:fldChar w:fldCharType="begin" w:fldLock="1"/>
      </w:r>
      <w:r>
        <w:instrText>ADDIN CSL_CITATION {"citationItems":[{"id":"ITEM-1","itemData":{"abstract":"Summary: Simple user testing with 5 participants, paper prototyping, and heuristic evaluation offer a cheap, fast, and early focus on usability, as well as many rounds of iterative design.","author":[{"dropping-particle":"","family":"Nielsen","given":"Jakob","non-dropping-particle":"","parse-names":false,"suffix":""}],"container-title":"Proceedings of the third international conference on human-computer interaction on Designing and using human-computer interfaces and knowledge based systems (2nd Ed.)","id":"ITEM-1","issued":{"date-parts":[["1989"]]},"page":"394-401","title":"Usability engineering at a discount","type":"paper-conference"},"uris":["http://www.mendeley.com/documents/?uuid=b7162a60-46ff-3ffb-863f-dd24aad36bc4"]},{"id":"ITEM-2","itemData":{"DOI":"10.1145/97243.97281","ISBN":"0201509326","abstract":"Heuristic evaluation is an informal method of usability analysis where a number of evaluators are presented with an interface design and asked to comment on it. Four experiments showed that individual evaluators were mostly quite bad at doing such heuristic evaluations and that they only found between 20 and 51% of the usability problems in the interfaces they evaluated. On the other hand, we could aggregate the evaluations from several evaluators to a single evaluation and such aggregates do rather well, even when they consist of only three to five people.","author":[{"dropping-particle":"","family":"Nielsen","given":"Jakob","non-dropping-particle":"","parse-names":false,"suffix":""},{"dropping-particle":"","family":"Molich","given":"Rolf","non-dropping-particle":"","parse-names":false,"suffix":""}],"container-title":"Conference on Human Factors in Computing Systems - Proceedings","id":"ITEM-2","issued":{"date-parts":[["1990","3","1"]]},"page":"249-256","publisher":"Association for Computing Machinery","title":"Heuristic evaluation of user interfaces","type":"paper-conference"},"uris":["http://www.mendeley.com/documents/?uuid=2dda7637-495d-3832-8754-4fd39e8d028a"]}],"mendeley":{"formattedCitation":"(Nielsen, 1989; Nielsen &amp; Molich, 1990)","plainTextFormattedCitation":"(Nielsen, 1989; Nielsen &amp; Molich, 1990)","previouslyFormattedCitation":"(Nielsen, 1989; Nielsen &amp; Molich, 1990)"},"properties":{"noteIndex":0},"schema":"https://github.com/citation-style-language/schema/raw/master/csl-citation.json"}</w:instrText>
      </w:r>
      <w:r>
        <w:fldChar w:fldCharType="separate"/>
      </w:r>
      <w:r w:rsidRPr="004E7184">
        <w:rPr>
          <w:noProof/>
        </w:rPr>
        <w:t>(Nielsen, 1989; Nielsen &amp; Molich, 1990)</w:t>
      </w:r>
      <w:r>
        <w:fldChar w:fldCharType="end"/>
      </w:r>
      <w:r>
        <w:t xml:space="preserve"> </w:t>
      </w:r>
      <w:r w:rsidRPr="002203DB">
        <w:t xml:space="preserve">The heuristic evaluation is the most commonly used method in user-centred design to identify usability constraints. </w:t>
      </w:r>
      <w:r>
        <w:fldChar w:fldCharType="begin" w:fldLock="1"/>
      </w:r>
      <w:r>
        <w:instrText>ADDIN CSL_CITATION {"citationItems":[{"id":"ITEM-1","itemData":{"DOI":"10.1016/B978-0-12-410391-7.00001-4","ISBN":"978-0-12-410391-7","abstract":"Heuristic evaluation is a usability inspection method that asks usability practitioners and other stakeholders to evaluate a user interface based on a set of principles or commonsense rules. This method was originally conceived as a discount usability method that could be used to find problems early using wireframes, prototypes, and working products. A side benefit of the method is that evaluators learn about the principles that support good usability. Heuristic evaluation and related inspection methods have become one of the most common methods for finding usability problems.","author":[{"dropping-particle":"","family":"Wilson","given":"Chauncey","non-dropping-particle":"","parse-names":false,"suffix":""}],"container-title":"User Interface Inspection Methods","id":"ITEM-1","issued":{"date-parts":[["2014","1","1"]]},"page":"1-32","publisher":"Morgan Kaufmann","title":"Heuristic Evaluation","type":"article-journal"},"uris":["http://www.mendeley.com/documents/?uuid=0ece1b74-f72a-36c2-8189-8ebbd75f9105"]}],"mendeley":{"formattedCitation":"(Wilson, 2014)","plainTextFormattedCitation":"(Wilson, 2014)","previouslyFormattedCitation":"(Wilson, 2014)"},"properties":{"noteIndex":0},"schema":"https://github.com/citation-style-language/schema/raw/master/csl-citation.json"}</w:instrText>
      </w:r>
      <w:r>
        <w:fldChar w:fldCharType="separate"/>
      </w:r>
      <w:r w:rsidRPr="004E7184">
        <w:rPr>
          <w:noProof/>
        </w:rPr>
        <w:t>(Wilson, 2014)</w:t>
      </w:r>
      <w:r>
        <w:fldChar w:fldCharType="end"/>
      </w:r>
      <w:r w:rsidRPr="002203DB">
        <w:t xml:space="preserve"> The method adheres to ten heuristics that applications should follow for good user experience. However, not all ten can always be adhered to as they may conflict with the application. Nor where all ten heuristics are adhered to will the application be guaranteed to meet users’ needs, yet it is less likely difficulties of poor design will emerge. </w:t>
      </w:r>
      <w:r>
        <w:fldChar w:fldCharType="begin" w:fldLock="1"/>
      </w:r>
      <w:r>
        <w:instrText>ADDIN CSL_CITATION {"citationItems":[{"id":"ITEM-1","itemData":{"DOI":"10.1016/B978-0-12-800232-2.00014-6","author":[{"dropping-particle":"","family":"Baxter","given":"Kathy","non-dropping-particle":"","parse-names":false,"suffix":""},{"dropping-particle":"","family":"Courage","given":"Catherine","non-dropping-particle":"","parse-names":false,"suffix":""},{"dropping-particle":"","family":"Caine","given":"Kelly","non-dropping-particle":"","parse-names":false,"suffix":""}],"id":"ITEM-1","issued":{"date-parts":[["2015"]]},"title":"Understanding your Users","type":"book"},"uris":["http://www.mendeley.com/documents/?uuid=8ae57c35-6556-3e7c-a91e-f8b1290c487f"]}],"mendeley":{"formattedCitation":"(Baxter et al., 2015)","plainTextFormattedCitation":"(Baxter et al., 2015)","previouslyFormattedCitation":"(Baxter et al., 2015)"},"properties":{"noteIndex":0},"schema":"https://github.com/citation-style-language/schema/raw/master/csl-citation.json"}</w:instrText>
      </w:r>
      <w:r>
        <w:fldChar w:fldCharType="separate"/>
      </w:r>
      <w:r w:rsidRPr="004E7184">
        <w:rPr>
          <w:noProof/>
        </w:rPr>
        <w:t>(Baxter et al., 2015)</w:t>
      </w:r>
      <w:r>
        <w:fldChar w:fldCharType="end"/>
      </w:r>
      <w:r>
        <w:t xml:space="preserve"> </w:t>
      </w:r>
      <w:r w:rsidRPr="002203DB">
        <w:t>The ten heuristics are as follows:</w:t>
      </w:r>
    </w:p>
    <w:p w14:paraId="1F5C0FB5" w14:textId="77777777" w:rsidR="001664F1" w:rsidRDefault="001664F1" w:rsidP="001664F1"/>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3253"/>
        <w:gridCol w:w="5747"/>
      </w:tblGrid>
      <w:tr w:rsidR="001664F1" w14:paraId="325104D1" w14:textId="77777777" w:rsidTr="00C26F8A">
        <w:tc>
          <w:tcPr>
            <w:tcW w:w="3256" w:type="dxa"/>
            <w:shd w:val="clear" w:color="auto" w:fill="D9E2F3" w:themeFill="accent1" w:themeFillTint="33"/>
          </w:tcPr>
          <w:p w14:paraId="29D35225" w14:textId="77777777" w:rsidR="001664F1" w:rsidRPr="008C4695" w:rsidRDefault="001664F1" w:rsidP="001664F1">
            <w:pPr>
              <w:rPr>
                <w:b/>
                <w:bCs/>
              </w:rPr>
            </w:pPr>
            <w:r w:rsidRPr="008C4695">
              <w:rPr>
                <w:b/>
                <w:bCs/>
              </w:rPr>
              <w:t>Heuristic</w:t>
            </w:r>
          </w:p>
        </w:tc>
        <w:tc>
          <w:tcPr>
            <w:tcW w:w="5754" w:type="dxa"/>
            <w:shd w:val="clear" w:color="auto" w:fill="D9E2F3" w:themeFill="accent1" w:themeFillTint="33"/>
          </w:tcPr>
          <w:p w14:paraId="2B03228B" w14:textId="77777777" w:rsidR="001664F1" w:rsidRPr="008C4695" w:rsidRDefault="001664F1" w:rsidP="001664F1">
            <w:pPr>
              <w:rPr>
                <w:b/>
                <w:bCs/>
              </w:rPr>
            </w:pPr>
            <w:r w:rsidRPr="008C4695">
              <w:rPr>
                <w:b/>
                <w:bCs/>
              </w:rPr>
              <w:t>Definition</w:t>
            </w:r>
          </w:p>
        </w:tc>
      </w:tr>
      <w:tr w:rsidR="001664F1" w14:paraId="6C24DBBF" w14:textId="77777777" w:rsidTr="00C26F8A">
        <w:tc>
          <w:tcPr>
            <w:tcW w:w="3256" w:type="dxa"/>
          </w:tcPr>
          <w:p w14:paraId="693282FD" w14:textId="77777777" w:rsidR="001664F1" w:rsidRDefault="001664F1" w:rsidP="001664F1">
            <w:r>
              <w:t>Visibility of system status</w:t>
            </w:r>
          </w:p>
        </w:tc>
        <w:tc>
          <w:tcPr>
            <w:tcW w:w="5754" w:type="dxa"/>
          </w:tcPr>
          <w:p w14:paraId="51D82589" w14:textId="77777777" w:rsidR="001664F1" w:rsidRDefault="001664F1" w:rsidP="001664F1">
            <w:r>
              <w:t>Keeping the user informed of the progress of the application and feedback given in a sensible time.</w:t>
            </w:r>
          </w:p>
        </w:tc>
      </w:tr>
      <w:tr w:rsidR="001664F1" w14:paraId="30617163" w14:textId="77777777" w:rsidTr="00C26F8A">
        <w:tc>
          <w:tcPr>
            <w:tcW w:w="3256" w:type="dxa"/>
          </w:tcPr>
          <w:p w14:paraId="5D0F2C91" w14:textId="77777777" w:rsidR="001664F1" w:rsidRDefault="001664F1" w:rsidP="001664F1">
            <w:r>
              <w:t>Match between system and the real world</w:t>
            </w:r>
          </w:p>
        </w:tc>
        <w:tc>
          <w:tcPr>
            <w:tcW w:w="5754" w:type="dxa"/>
          </w:tcPr>
          <w:p w14:paraId="2A2D8C05" w14:textId="77777777" w:rsidR="001664F1" w:rsidRDefault="001664F1" w:rsidP="001664F1">
            <w:r>
              <w:t>Avoid use of technical jargon. Information presented in a logical format.</w:t>
            </w:r>
          </w:p>
        </w:tc>
      </w:tr>
      <w:tr w:rsidR="001664F1" w14:paraId="0979EC54" w14:textId="77777777" w:rsidTr="00C26F8A">
        <w:tc>
          <w:tcPr>
            <w:tcW w:w="3256" w:type="dxa"/>
          </w:tcPr>
          <w:p w14:paraId="2547A714" w14:textId="77777777" w:rsidR="001664F1" w:rsidRDefault="001664F1" w:rsidP="001664F1">
            <w:r>
              <w:t>User control and freedom</w:t>
            </w:r>
          </w:p>
        </w:tc>
        <w:tc>
          <w:tcPr>
            <w:tcW w:w="5754" w:type="dxa"/>
          </w:tcPr>
          <w:p w14:paraId="48E16203" w14:textId="77777777" w:rsidR="001664F1" w:rsidRDefault="001664F1" w:rsidP="001664F1">
            <w:r>
              <w:t>Allow users to control the movement through the system. Able to return to previous states.</w:t>
            </w:r>
          </w:p>
        </w:tc>
      </w:tr>
      <w:tr w:rsidR="001664F1" w14:paraId="2D993CD9" w14:textId="77777777" w:rsidTr="00C26F8A">
        <w:tc>
          <w:tcPr>
            <w:tcW w:w="3256" w:type="dxa"/>
          </w:tcPr>
          <w:p w14:paraId="256C00D3" w14:textId="77777777" w:rsidR="001664F1" w:rsidRDefault="001664F1" w:rsidP="001664F1">
            <w:r>
              <w:t>Consistency and standards</w:t>
            </w:r>
          </w:p>
        </w:tc>
        <w:tc>
          <w:tcPr>
            <w:tcW w:w="5754" w:type="dxa"/>
          </w:tcPr>
          <w:p w14:paraId="3B685BDF" w14:textId="77777777" w:rsidR="001664F1" w:rsidRDefault="001664F1" w:rsidP="001664F1">
            <w:r>
              <w:t>Be consistent throughout application such as jargon, layout and actions. Follow known conventions and principles.</w:t>
            </w:r>
          </w:p>
        </w:tc>
      </w:tr>
      <w:tr w:rsidR="001664F1" w14:paraId="63D8009B" w14:textId="77777777" w:rsidTr="00C26F8A">
        <w:tc>
          <w:tcPr>
            <w:tcW w:w="3256" w:type="dxa"/>
          </w:tcPr>
          <w:p w14:paraId="6AC02B91" w14:textId="77777777" w:rsidR="001664F1" w:rsidRDefault="001664F1" w:rsidP="001664F1">
            <w:r>
              <w:t>Error prevention</w:t>
            </w:r>
          </w:p>
        </w:tc>
        <w:tc>
          <w:tcPr>
            <w:tcW w:w="5754" w:type="dxa"/>
          </w:tcPr>
          <w:p w14:paraId="6954589A" w14:textId="77777777" w:rsidR="001664F1" w:rsidRDefault="001664F1" w:rsidP="001664F1">
            <w:r>
              <w:t>Avoid the possibility for users to make errors. If an error has been made notify the user to correct before advancing to the next state.</w:t>
            </w:r>
          </w:p>
        </w:tc>
      </w:tr>
      <w:tr w:rsidR="001664F1" w14:paraId="624CE931" w14:textId="77777777" w:rsidTr="00C26F8A">
        <w:tc>
          <w:tcPr>
            <w:tcW w:w="3256" w:type="dxa"/>
          </w:tcPr>
          <w:p w14:paraId="709C3364" w14:textId="77777777" w:rsidR="001664F1" w:rsidRDefault="001664F1" w:rsidP="001664F1">
            <w:r>
              <w:t>Recognition rather than recall</w:t>
            </w:r>
          </w:p>
        </w:tc>
        <w:tc>
          <w:tcPr>
            <w:tcW w:w="5754" w:type="dxa"/>
          </w:tcPr>
          <w:p w14:paraId="336C718C" w14:textId="77777777" w:rsidR="001664F1" w:rsidRDefault="001664F1" w:rsidP="001664F1">
            <w:r>
              <w:t>Make options or information accessible across application when required. Users not relied to remember how to use application.</w:t>
            </w:r>
          </w:p>
        </w:tc>
      </w:tr>
      <w:tr w:rsidR="001664F1" w14:paraId="0659D060" w14:textId="77777777" w:rsidTr="00C26F8A">
        <w:tc>
          <w:tcPr>
            <w:tcW w:w="3256" w:type="dxa"/>
          </w:tcPr>
          <w:p w14:paraId="3B9AD4C4" w14:textId="77777777" w:rsidR="001664F1" w:rsidRDefault="001664F1" w:rsidP="001664F1">
            <w:r>
              <w:t>Flexibility and efficiency of use</w:t>
            </w:r>
          </w:p>
        </w:tc>
        <w:tc>
          <w:tcPr>
            <w:tcW w:w="5754" w:type="dxa"/>
          </w:tcPr>
          <w:p w14:paraId="3DE1467C" w14:textId="77777777" w:rsidR="001664F1" w:rsidRDefault="001664F1" w:rsidP="001664F1">
            <w:r>
              <w:t>Make shortcuts available for expert users but hidden for novice users. Application to be customizable for users based on regularity of use.</w:t>
            </w:r>
          </w:p>
        </w:tc>
      </w:tr>
      <w:tr w:rsidR="001664F1" w14:paraId="36D0922C" w14:textId="77777777" w:rsidTr="00C26F8A">
        <w:tc>
          <w:tcPr>
            <w:tcW w:w="3256" w:type="dxa"/>
          </w:tcPr>
          <w:p w14:paraId="3E9BB7BC" w14:textId="77777777" w:rsidR="001664F1" w:rsidRDefault="001664F1" w:rsidP="001664F1">
            <w:r>
              <w:t>Aesthetic and minimalist design</w:t>
            </w:r>
          </w:p>
        </w:tc>
        <w:tc>
          <w:tcPr>
            <w:tcW w:w="5754" w:type="dxa"/>
          </w:tcPr>
          <w:p w14:paraId="76E47E5C" w14:textId="77777777" w:rsidR="001664F1" w:rsidRDefault="001664F1" w:rsidP="001664F1">
            <w:r>
              <w:t>Avoid irrelevant information. Minimal design to avoid overloading user.</w:t>
            </w:r>
          </w:p>
        </w:tc>
      </w:tr>
      <w:tr w:rsidR="001664F1" w14:paraId="17BE1A83" w14:textId="77777777" w:rsidTr="00C26F8A">
        <w:tc>
          <w:tcPr>
            <w:tcW w:w="3256" w:type="dxa"/>
          </w:tcPr>
          <w:p w14:paraId="7A847A79" w14:textId="77777777" w:rsidR="001664F1" w:rsidRDefault="001664F1" w:rsidP="001664F1">
            <w:r>
              <w:t>Help users recognise, diagnose, and recover from errors</w:t>
            </w:r>
          </w:p>
        </w:tc>
        <w:tc>
          <w:tcPr>
            <w:tcW w:w="5754" w:type="dxa"/>
          </w:tcPr>
          <w:p w14:paraId="475B61A7" w14:textId="77777777" w:rsidR="001664F1" w:rsidRDefault="001664F1" w:rsidP="001664F1">
            <w:r>
              <w:t>In event of errors inform users with error messages and instructions on how to recover.</w:t>
            </w:r>
          </w:p>
        </w:tc>
      </w:tr>
      <w:tr w:rsidR="001664F1" w14:paraId="3A2AD71B" w14:textId="77777777" w:rsidTr="00C26F8A">
        <w:tc>
          <w:tcPr>
            <w:tcW w:w="3256" w:type="dxa"/>
          </w:tcPr>
          <w:p w14:paraId="730BDB12" w14:textId="77777777" w:rsidR="001664F1" w:rsidRDefault="001664F1" w:rsidP="001664F1">
            <w:r>
              <w:t>Help and documentation</w:t>
            </w:r>
          </w:p>
        </w:tc>
        <w:tc>
          <w:tcPr>
            <w:tcW w:w="5754" w:type="dxa"/>
          </w:tcPr>
          <w:p w14:paraId="28E02652" w14:textId="77777777" w:rsidR="001664F1" w:rsidRDefault="001664F1" w:rsidP="001664F1">
            <w:r>
              <w:t>Instructions on how to use application if needed by users. Instructions should be brief, easy to locate and focused on specific task.</w:t>
            </w:r>
          </w:p>
        </w:tc>
      </w:tr>
    </w:tbl>
    <w:p w14:paraId="188AECF2" w14:textId="77777777" w:rsidR="001664F1" w:rsidRDefault="001664F1" w:rsidP="001664F1"/>
    <w:p w14:paraId="24B0B3FE" w14:textId="77777777" w:rsidR="001664F1" w:rsidRDefault="001664F1" w:rsidP="001664F1">
      <w:r w:rsidRPr="002203DB">
        <w:t xml:space="preserve">There are three general approaches to conduct a heuristic evaluation. An object-based heuristic evaluation, </w:t>
      </w:r>
      <w:r>
        <w:t xml:space="preserve">where </w:t>
      </w:r>
      <w:r w:rsidRPr="002203DB">
        <w:t xml:space="preserve">evaluators examine particular user interface objects for problems related to the heuristics; such objects can be phone screens, web pages, windows, dialog boxes, menus, and controls. A second approach is a task-based heuristic evaluation, where evaluators are given tasks to complete and are asked to report problems related to </w:t>
      </w:r>
      <w:r w:rsidRPr="002203DB">
        <w:lastRenderedPageBreak/>
        <w:t xml:space="preserve">the ten heuristics. The third approach is a hybrid of the object-based and task-based approaches. Evaluators are first given tasks to complete reporting issues related to the heuristics then evaluate the user interface objects against the heuristics. </w:t>
      </w:r>
      <w:r>
        <w:fldChar w:fldCharType="begin" w:fldLock="1"/>
      </w:r>
      <w:r>
        <w:instrText>ADDIN CSL_CITATION {"citationItems":[{"id":"ITEM-1","itemData":{"DOI":"10.1016/B978-0-12-410391-7.00001-4","ISBN":"978-0-12-410391-7","abstract":"Heuristic evaluation is a usability inspection method that asks usability practitioners and other stakeholders to evaluate a user interface based on a set of principles or commonsense rules. This method was originally conceived as a discount usability method that could be used to find problems early using wireframes, prototypes, and working products. A side benefit of the method is that evaluators learn about the principles that support good usability. Heuristic evaluation and related inspection methods have become one of the most common methods for finding usability problems.","author":[{"dropping-particle":"","family":"Wilson","given":"Chauncey","non-dropping-particle":"","parse-names":false,"suffix":""}],"container-title":"User Interface Inspection Methods","id":"ITEM-1","issued":{"date-parts":[["2014","1","1"]]},"page":"1-32","publisher":"Morgan Kaufmann","title":"Heuristic Evaluation","type":"article-journal"},"uris":["http://www.mendeley.com/documents/?uuid=0ece1b74-f72a-36c2-8189-8ebbd75f9105"]}],"mendeley":{"formattedCitation":"(Wilson, 2014)","plainTextFormattedCitation":"(Wilson, 2014)","previouslyFormattedCitation":"(Wilson, 2014)"},"properties":{"noteIndex":0},"schema":"https://github.com/citation-style-language/schema/raw/master/csl-citation.json"}</w:instrText>
      </w:r>
      <w:r>
        <w:fldChar w:fldCharType="separate"/>
      </w:r>
      <w:r w:rsidRPr="004E7184">
        <w:rPr>
          <w:noProof/>
        </w:rPr>
        <w:t>(Wilson, 2014)</w:t>
      </w:r>
      <w:r>
        <w:fldChar w:fldCharType="end"/>
      </w:r>
    </w:p>
    <w:p w14:paraId="29F5D3F8" w14:textId="77777777" w:rsidR="001664F1" w:rsidRDefault="001664F1" w:rsidP="001664F1"/>
    <w:p w14:paraId="56D18984" w14:textId="77777777" w:rsidR="001664F1" w:rsidRDefault="001664F1" w:rsidP="001664F1">
      <w:r w:rsidRPr="002203DB">
        <w:t>The ten heuristics can be used as a requirement specification while designing mock-ups of the flight tracking application to ensure the application follows standard usability conventions of design.</w:t>
      </w:r>
    </w:p>
    <w:p w14:paraId="3F955E2D" w14:textId="77777777" w:rsidR="001664F1" w:rsidRDefault="001664F1" w:rsidP="001664F1"/>
    <w:p w14:paraId="604ABA4A" w14:textId="22FAC12A" w:rsidR="001664F1" w:rsidRDefault="006D69A5" w:rsidP="001664F1">
      <w:pPr>
        <w:rPr>
          <w:color w:val="2F5496" w:themeColor="accent1" w:themeShade="BF"/>
        </w:rPr>
      </w:pPr>
      <w:r>
        <w:rPr>
          <w:color w:val="2F5496" w:themeColor="accent1" w:themeShade="BF"/>
        </w:rPr>
        <w:t>2</w:t>
      </w:r>
      <w:r w:rsidR="001664F1" w:rsidRPr="00862A6D">
        <w:rPr>
          <w:color w:val="2F5496" w:themeColor="accent1" w:themeShade="BF"/>
        </w:rPr>
        <w:t>.5.1.2 Cognitive Walkthrough</w:t>
      </w:r>
    </w:p>
    <w:p w14:paraId="2DD98FD6" w14:textId="77777777" w:rsidR="001664F1" w:rsidRDefault="001664F1" w:rsidP="001664F1">
      <w:pPr>
        <w:rPr>
          <w:color w:val="2F5496" w:themeColor="accent1" w:themeShade="BF"/>
        </w:rPr>
      </w:pPr>
    </w:p>
    <w:p w14:paraId="0E6FCE40" w14:textId="77777777" w:rsidR="001664F1" w:rsidRPr="00BE6D73" w:rsidRDefault="001664F1" w:rsidP="001664F1">
      <w:r w:rsidRPr="00BE6D73">
        <w:t>A second usability inspection method is the cognitive walkthrough, where an evaluator(s) work through a sequence of tasks and asks a set of questions from the viewpoint of the user. The cognitive walkthrough aims to gauge the system’s learnability for new users. The initial purpose of the cognitive walkthrough was aimed to evaluate small walk-up systems such as kiosks and ATMs, where users would be exposed to the systems without any form of training.</w:t>
      </w:r>
      <w:r>
        <w:t xml:space="preserve"> </w:t>
      </w:r>
      <w:r w:rsidRPr="00BE6D73">
        <w:t>The tool has now been deployed to gauge the learnability of more sophisticated software systems on new users. The advantages of using a cognitive walkthrough are the ability to deploy the tool during any phase of development, provides suggestions on improvements to increase learnability, the efficiency of applying the tool, and may be completed by user(s) without any form of previous access to the system. However, the tool is limited by the value of data given due to the skills of the evaluators. Additionally, it does not provide a record of the frequency or severity of issues encountered by users.</w:t>
      </w:r>
      <w:r>
        <w:t xml:space="preserve"> </w:t>
      </w:r>
      <w:r>
        <w:fldChar w:fldCharType="begin" w:fldLock="1"/>
      </w:r>
      <w:r>
        <w:instrText>ADDIN CSL_CITATION {"citationItems":[{"id":"ITEM-1","itemData":{"DOI":"10.1016/B978-0-12-800232-2.00014-6","author":[{"dropping-particle":"","family":"Baxter","given":"Kathy","non-dropping-particle":"","parse-names":false,"suffix":""},{"dropping-particle":"","family":"Courage","given":"Catherine","non-dropping-particle":"","parse-names":false,"suffix":""},{"dropping-particle":"","family":"Caine","given":"Kelly","non-dropping-particle":"","parse-names":false,"suffix":""}],"id":"ITEM-1","issued":{"date-parts":[["2015"]]},"title":"Understanding your Users","type":"book"},"uris":["http://www.mendeley.com/documents/?uuid=8ae57c35-6556-3e7c-a91e-f8b1290c487f"]}],"mendeley":{"formattedCitation":"(Baxter et al., 2015)","plainTextFormattedCitation":"(Baxter et al., 2015)","previouslyFormattedCitation":"(Baxter et al., 2015)"},"properties":{"noteIndex":0},"schema":"https://github.com/citation-style-language/schema/raw/master/csl-citation.json"}</w:instrText>
      </w:r>
      <w:r>
        <w:fldChar w:fldCharType="separate"/>
      </w:r>
      <w:r w:rsidRPr="008620DF">
        <w:rPr>
          <w:noProof/>
        </w:rPr>
        <w:t>(Baxter et al., 2015)</w:t>
      </w:r>
      <w:r>
        <w:fldChar w:fldCharType="end"/>
      </w:r>
      <w:r>
        <w:t xml:space="preserve"> </w:t>
      </w:r>
      <w:r>
        <w:fldChar w:fldCharType="begin" w:fldLock="1"/>
      </w:r>
      <w:r>
        <w:instrText>ADDIN CSL_CITATION {"citationItems":[{"id":"ITEM-1","itemData":{"URL":"https://www.usabilitybok.org/cognitive-walkthrough","accessed":{"date-parts":[["2019","11","8"]]},"id":"ITEM-1","issued":{"date-parts":[["0"]]},"title":"Cognitive Walkthrough | Usability Body of Knowledge","type":"webpage"},"uris":["http://www.mendeley.com/documents/?uuid=0feaf1a0-db25-37f9-9805-e7ae124f60f7"]}],"mendeley":{"formattedCitation":"(“Cognitive Walkthrough | Usability Body of Knowledge,” n.d.)","manualFormatting":"(“Cognitive Walkthrough | Usability Body of Knowledge,” 2019)","plainTextFormattedCitation":"(“Cognitive Walkthrough | Usability Body of Knowledge,” n.d.)","previouslyFormattedCitation":"(“Cognitive Walkthrough | Usability Body of Knowledge,” n.d.)"},"properties":{"noteIndex":0},"schema":"https://github.com/citation-style-language/schema/raw/master/csl-citation.json"}</w:instrText>
      </w:r>
      <w:r>
        <w:fldChar w:fldCharType="separate"/>
      </w:r>
      <w:r w:rsidRPr="008620DF">
        <w:rPr>
          <w:noProof/>
        </w:rPr>
        <w:t xml:space="preserve">(“Cognitive Walkthrough | Usability Body of Knowledge,” </w:t>
      </w:r>
      <w:r>
        <w:rPr>
          <w:noProof/>
        </w:rPr>
        <w:t>2019</w:t>
      </w:r>
      <w:r w:rsidRPr="008620DF">
        <w:rPr>
          <w:noProof/>
        </w:rPr>
        <w:t>)</w:t>
      </w:r>
      <w:r>
        <w:fldChar w:fldCharType="end"/>
      </w:r>
    </w:p>
    <w:p w14:paraId="724827FE" w14:textId="77777777" w:rsidR="001664F1" w:rsidRDefault="001664F1" w:rsidP="001664F1"/>
    <w:p w14:paraId="553324B2" w14:textId="5B07971C" w:rsidR="001664F1" w:rsidRPr="00862A6D" w:rsidRDefault="006D69A5" w:rsidP="001664F1">
      <w:pPr>
        <w:rPr>
          <w:color w:val="2F5496" w:themeColor="accent1" w:themeShade="BF"/>
        </w:rPr>
      </w:pPr>
      <w:r>
        <w:rPr>
          <w:color w:val="2F5496" w:themeColor="accent1" w:themeShade="BF"/>
        </w:rPr>
        <w:t>2</w:t>
      </w:r>
      <w:r w:rsidR="001664F1" w:rsidRPr="00862A6D">
        <w:rPr>
          <w:color w:val="2F5496" w:themeColor="accent1" w:themeShade="BF"/>
        </w:rPr>
        <w:t>.5.</w:t>
      </w:r>
      <w:r w:rsidR="001664F1">
        <w:rPr>
          <w:color w:val="2F5496" w:themeColor="accent1" w:themeShade="BF"/>
        </w:rPr>
        <w:t>2</w:t>
      </w:r>
      <w:r w:rsidR="001664F1" w:rsidRPr="00862A6D">
        <w:rPr>
          <w:color w:val="2F5496" w:themeColor="accent1" w:themeShade="BF"/>
        </w:rPr>
        <w:t xml:space="preserve"> System Usability Scale</w:t>
      </w:r>
      <w:r w:rsidR="001664F1">
        <w:rPr>
          <w:color w:val="2F5496" w:themeColor="accent1" w:themeShade="BF"/>
        </w:rPr>
        <w:t xml:space="preserve"> (SUS)</w:t>
      </w:r>
    </w:p>
    <w:p w14:paraId="2613B062" w14:textId="77777777" w:rsidR="001664F1" w:rsidRDefault="001664F1" w:rsidP="001664F1"/>
    <w:p w14:paraId="5C6272C5" w14:textId="77777777" w:rsidR="001664F1" w:rsidRPr="00862A6D" w:rsidRDefault="001664F1" w:rsidP="001664F1">
      <w:r w:rsidRPr="00862A6D">
        <w:t>Usability can be measured using a scale called the System Usability Scale. The scale provides a quick and rudimentary measurement of the usability of a variety of products or services such as hardware, software, websites, and applications. John Brooke created the SUS in 1986 and consisted of ten questions with five possible answers ranging from strongly agree to strongly disagree, using a 1-5 metric. An industry-standard measurement tool with references in over 1300 articles/publications. The benefits of the tool include its scalability to participants, reliable results from a small sample size of participants, and its ability to accurately determine usable systems compared to unusable systems.</w:t>
      </w:r>
      <w:r>
        <w:t xml:space="preserve"> </w:t>
      </w:r>
      <w:r>
        <w:fldChar w:fldCharType="begin" w:fldLock="1"/>
      </w:r>
      <w:r>
        <w:instrText>ADDIN CSL_CITATION {"citationItems":[{"id":"ITEM-1","itemData":{"URL":"https://www.usability.gov/how-to-and-tools/methods/system-usability-scale.html","abstract":"The System Usability Scale (SUS) is a reliable tool for measuring the usability. It consists of a 10 item questionnaire with five response options for respondents; from Strongly agree to Strongly disagree.","accessed":{"date-parts":[["2019","11","6"]]},"id":"ITEM-1","issued":{"date-parts":[["2017"]]},"title":"System Usability Scale (SUS)","type":"webpage"},"uris":["http://www.mendeley.com/documents/?uuid=dffda4d3-c08c-3b8e-a4f5-42fb19e1a96b"]}],"mendeley":{"formattedCitation":"(“System Usability Scale (SUS),” 2017)","plainTextFormattedCitation":"(“System Usability Scale (SUS),” 2017)","previouslyFormattedCitation":"(“System Usability Scale (SUS),” 2017)"},"properties":{"noteIndex":0},"schema":"https://github.com/citation-style-language/schema/raw/master/csl-citation.json"}</w:instrText>
      </w:r>
      <w:r>
        <w:fldChar w:fldCharType="separate"/>
      </w:r>
      <w:r w:rsidRPr="004E7184">
        <w:rPr>
          <w:noProof/>
        </w:rPr>
        <w:t>(“System Usability Scale (SUS),” 2017)</w:t>
      </w:r>
      <w:r>
        <w:fldChar w:fldCharType="end"/>
      </w:r>
    </w:p>
    <w:p w14:paraId="47D9E13C" w14:textId="77777777" w:rsidR="001664F1" w:rsidRPr="00862A6D" w:rsidRDefault="001664F1" w:rsidP="001664F1">
      <w:r w:rsidRPr="00862A6D">
        <w:t xml:space="preserve"> </w:t>
      </w:r>
    </w:p>
    <w:p w14:paraId="0CA28355" w14:textId="77777777" w:rsidR="001664F1" w:rsidRDefault="001664F1" w:rsidP="001664F1">
      <w:r w:rsidRPr="00862A6D">
        <w:t>Scores are interpreted by converting the participant's score for each question into a new number. Scores that are odd are subtracted by 1; for example, a score of strong</w:t>
      </w:r>
      <w:r>
        <w:t>ly</w:t>
      </w:r>
      <w:r w:rsidRPr="00862A6D">
        <w:t xml:space="preserve"> agree giving a value of 5 would be subtracted by 1, giving an overall score of 4. Scores which are even numbered are subtracted from 5. </w:t>
      </w:r>
      <w:r>
        <w:fldChar w:fldCharType="begin" w:fldLock="1"/>
      </w:r>
      <w:r>
        <w:instrText>ADDIN CSL_CITATION {"citationItems":[{"id":"ITEM-1","itemData":{"ISBN":"3281139507","abstract":"The System Usability Scale (SUS) was released into this world by John Brooke in 1986.\\r\\n\\r\\nIt was originally created as a “quick and dirty” scale for administering after usability tests on systems like VT100 Terminal (“Green-Screen”) applications.\\r\\n\\r\\nSUS is technology independent and has since been tested on hardware, consumer software, websites, cell-phones, IVRs and even the yellow-pages.","author":[{"dropping-particle":"","family":"Sauro Jeff","given":"","non-dropping-particle":"","parse-names":false,"suffix":""}],"id":"ITEM-1","issued":{"date-parts":[["2013"]]},"page":"1-11","title":"MeasuringU: Measuring Usability with the System Usability Scale (SUS)","type":"article-journal"},"uris":["http://www.mendeley.com/documents/?uuid=c7db6b30-cbd1-36c3-9d12-b1800cc96995"]}],"mendeley":{"formattedCitation":"(Sauro Jeff, 2013)","plainTextFormattedCitation":"(Sauro Jeff, 2013)","previouslyFormattedCitation":"(Sauro Jeff, 2013)"},"properties":{"noteIndex":0},"schema":"https://github.com/citation-style-language/schema/raw/master/csl-citation.json"}</w:instrText>
      </w:r>
      <w:r>
        <w:fldChar w:fldCharType="separate"/>
      </w:r>
      <w:r w:rsidRPr="004E7184">
        <w:rPr>
          <w:noProof/>
        </w:rPr>
        <w:t>(Sauro Jeff, 2013)</w:t>
      </w:r>
      <w:r>
        <w:fldChar w:fldCharType="end"/>
      </w:r>
      <w:r>
        <w:t xml:space="preserve"> </w:t>
      </w:r>
      <w:r w:rsidRPr="00862A6D">
        <w:t xml:space="preserve">The conversion changes the scale of values between 0-4 with 4 being the most positive answer. All scores for the participant are added and multiplied by 2.5, changing the range from 0-40 to 0-100. Based on research, a System Usability Scale score of over 68 would be considered above the average. </w:t>
      </w:r>
      <w:r>
        <w:fldChar w:fldCharType="begin" w:fldLock="1"/>
      </w:r>
      <w:r>
        <w:instrText>ADDIN CSL_CITATION {"citationItems":[{"id":"ITEM-1","itemData":{"URL":"https://www.usability.gov/how-to-and-tools/methods/system-usability-scale.html","abstract":"The System Usability Scale (SUS) is a reliable tool for measuring the usability. It consists of a 10 item questionnaire with five response options for respondents; from Strongly agree to Strongly disagree.","accessed":{"date-parts":[["2019","11","6"]]},"id":"ITEM-1","issued":{"date-parts":[["2017"]]},"title":"System Usability Scale (SUS)","type":"webpage"},"uris":["http://www.mendeley.com/documents/?uuid=dffda4d3-c08c-3b8e-a4f5-42fb19e1a96b"]}],"mendeley":{"formattedCitation":"(“System Usability Scale (SUS),” 2017)","plainTextFormattedCitation":"(“System Usability Scale (SUS),” 2017)","previouslyFormattedCitation":"(“System Usability Scale (SUS),” 2017)"},"properties":{"noteIndex":0},"schema":"https://github.com/citation-style-language/schema/raw/master/csl-citation.json"}</w:instrText>
      </w:r>
      <w:r>
        <w:fldChar w:fldCharType="separate"/>
      </w:r>
      <w:r w:rsidRPr="004E7184">
        <w:rPr>
          <w:noProof/>
        </w:rPr>
        <w:t>(“System Usability Scale (SUS),” 2017)</w:t>
      </w:r>
      <w:r>
        <w:fldChar w:fldCharType="end"/>
      </w:r>
    </w:p>
    <w:p w14:paraId="519500C3" w14:textId="77777777" w:rsidR="001664F1" w:rsidRDefault="001664F1" w:rsidP="001664F1"/>
    <w:p w14:paraId="5C4B0B1C" w14:textId="77777777" w:rsidR="001664F1" w:rsidRDefault="001664F1" w:rsidP="001664F1"/>
    <w:p w14:paraId="45F61BF2" w14:textId="77777777" w:rsidR="001664F1" w:rsidRDefault="001664F1" w:rsidP="001664F1"/>
    <w:p w14:paraId="0D9AE68A" w14:textId="77777777" w:rsidR="001664F1" w:rsidRPr="003D432F" w:rsidRDefault="001664F1" w:rsidP="001664F1"/>
    <w:p w14:paraId="0A8AE486" w14:textId="3942988A" w:rsidR="001664F1" w:rsidRPr="00E416DA" w:rsidRDefault="006D69A5" w:rsidP="001664F1">
      <w:pPr>
        <w:rPr>
          <w:color w:val="2F5496" w:themeColor="accent1" w:themeShade="BF"/>
        </w:rPr>
      </w:pPr>
      <w:r>
        <w:rPr>
          <w:color w:val="2F5496" w:themeColor="accent1" w:themeShade="BF"/>
        </w:rPr>
        <w:t>2</w:t>
      </w:r>
      <w:r w:rsidR="001664F1" w:rsidRPr="00E416DA">
        <w:rPr>
          <w:color w:val="2F5496" w:themeColor="accent1" w:themeShade="BF"/>
        </w:rPr>
        <w:t>.5.</w:t>
      </w:r>
      <w:r w:rsidR="001664F1">
        <w:rPr>
          <w:color w:val="2F5496" w:themeColor="accent1" w:themeShade="BF"/>
        </w:rPr>
        <w:t>3</w:t>
      </w:r>
      <w:r w:rsidR="001664F1" w:rsidRPr="00E416DA">
        <w:rPr>
          <w:color w:val="2F5496" w:themeColor="accent1" w:themeShade="BF"/>
        </w:rPr>
        <w:t xml:space="preserve"> Comparison of Features and Design</w:t>
      </w:r>
    </w:p>
    <w:p w14:paraId="0D6D987D" w14:textId="77777777" w:rsidR="001664F1" w:rsidRDefault="001664F1" w:rsidP="001664F1"/>
    <w:p w14:paraId="407FA28A" w14:textId="77777777" w:rsidR="001664F1" w:rsidRPr="00747A05" w:rsidRDefault="001664F1" w:rsidP="001664F1">
      <w:r w:rsidRPr="00747A05">
        <w:t xml:space="preserve">A study was conducted comparing two ride-sourcing applications available in Stockholm, Uber and </w:t>
      </w:r>
      <w:proofErr w:type="spellStart"/>
      <w:r w:rsidRPr="00747A05">
        <w:t>Heetch</w:t>
      </w:r>
      <w:proofErr w:type="spellEnd"/>
      <w:r w:rsidRPr="00747A05">
        <w:t>. The study was conducted to measure the desirability and usability of the two’s mobile applications analysing which factors influence a user’s choice on the application. The results from the study showed the application Uber to have superior desirability and usability out of 14 of 16 participants. The study aimed to determine the behaviour of users, such as if design and usability influenced the user’s preferred choice of application, what factors are most important for the user, and to what degree does the design and features impact the choice of application.</w:t>
      </w:r>
      <w:r>
        <w:t xml:space="preserve"> </w:t>
      </w:r>
      <w:r>
        <w:fldChar w:fldCharType="begin" w:fldLock="1"/>
      </w:r>
      <w:r>
        <w:instrText>ADDIN CSL_CITATION {"citationItems":[{"id":"ITEM-1","itemData":{"abstract":"Ride-sourcing is a digital transportation service that has seen a considerable growth in the last half decade especially in the biggest cities around the world. More and more digital platforms for ride-sourcing has emerged since its inception. This study compares the two ride-sourcing applications available in Stockholm-Uber and Heetch, using a combined method of measuring desirability and usability to analyze which factors influence a user's choice of app. The results showed Uber to have better desirability and usability, and 14 out of the 16 participants chose Uber as their preferred ride-sourcing app.","author":[{"dropping-particle":"","family":"Heikinaho","given":"Alexander","non-dropping-particle":"","parse-names":false,"suffix":""},{"dropping-particle":"","family":"Villarin","given":"Fredilyn","non-dropping-particle":"","parse-names":false,"suffix":""},{"dropping-particle":"","family":"Vilarin","given":"Fredilyn","non-dropping-particle":"","parse-names":false,"suffix":""}],"id":"ITEM-1","issued":{"date-parts":[["2018"]]},"note":"Look at references to find additional references","number-of-pages":"13","title":"Uber or Heetch: A comparative study on desirability and usability between ride-sourcing applications","type":"report"},"uris":["http://www.mendeley.com/documents/?uuid=bc29ac73-bbe9-30cb-b5aa-c2110b2af533"]}],"mendeley":{"formattedCitation":"(Heikinaho, Villarin, &amp; Vilarin, 2018)","plainTextFormattedCitation":"(Heikinaho, Villarin, &amp; Vilarin, 2018)","previouslyFormattedCitation":"(Heikinaho, Villarin, &amp; Vilarin, 2018)"},"properties":{"noteIndex":0},"schema":"https://github.com/citation-style-language/schema/raw/master/csl-citation.json"}</w:instrText>
      </w:r>
      <w:r>
        <w:fldChar w:fldCharType="separate"/>
      </w:r>
      <w:r w:rsidRPr="00F2710D">
        <w:rPr>
          <w:noProof/>
        </w:rPr>
        <w:t>(Heikinaho, Villarin, &amp; Vilarin, 2018)</w:t>
      </w:r>
      <w:r>
        <w:fldChar w:fldCharType="end"/>
      </w:r>
    </w:p>
    <w:p w14:paraId="7B8B6BA2" w14:textId="77777777" w:rsidR="001664F1" w:rsidRPr="00747A05" w:rsidRDefault="001664F1" w:rsidP="001664F1">
      <w:r w:rsidRPr="00747A05">
        <w:t xml:space="preserve"> </w:t>
      </w:r>
    </w:p>
    <w:p w14:paraId="2EAD2E72" w14:textId="77777777" w:rsidR="001664F1" w:rsidRPr="00747A05" w:rsidRDefault="001664F1" w:rsidP="001664F1">
      <w:r w:rsidRPr="00747A05">
        <w:t xml:space="preserve">Both applications fundamentally follow the same purpose; however, they differ in design and features provided. Uber is the more recognised application operating in 600 cities and seen as the pioneer of the business model. </w:t>
      </w:r>
      <w:proofErr w:type="spellStart"/>
      <w:r w:rsidRPr="00747A05">
        <w:t>Heetch</w:t>
      </w:r>
      <w:proofErr w:type="spellEnd"/>
      <w:r w:rsidRPr="00747A05">
        <w:t xml:space="preserve"> operates on a significantly smaller scale operating in only 9 cities and has not been running in Stockholm long in comparison to Uber. This advantage to Uber having built a larger brand may have assisted in preference of design due to recognisability. </w:t>
      </w:r>
    </w:p>
    <w:p w14:paraId="44DBAA59" w14:textId="77777777" w:rsidR="001664F1" w:rsidRPr="00747A05" w:rsidRDefault="001664F1" w:rsidP="001664F1">
      <w:r w:rsidRPr="00747A05">
        <w:t xml:space="preserve"> </w:t>
      </w:r>
    </w:p>
    <w:p w14:paraId="3A22F77E" w14:textId="77777777" w:rsidR="001664F1" w:rsidRPr="00747A05" w:rsidRDefault="001664F1" w:rsidP="001664F1">
      <w:r w:rsidRPr="00747A05">
        <w:t xml:space="preserve">Part one of the experiment was the investigation of desirability using a method developed by Microsoft for measuring factors of “fun” and “desire” while using a software product. The method uses reaction cards where user subjects select a word from a given list to give feedback on either a specific part of the software or the overall software. Two categories of positive and negative cards were created using words such as “Fun”, “Creative”, “Confusing” and “Inconsistent”. The method is flexible and designed so users can give their impressions of software. Part two of the experiment on measuring usability used the System Usability Scale as reviewed previously. </w:t>
      </w:r>
      <w:r>
        <w:fldChar w:fldCharType="begin" w:fldLock="1"/>
      </w:r>
      <w:r>
        <w:instrText>ADDIN CSL_CITATION {"citationItems":[{"id":"ITEM-1","itemData":{"abstract":"Ride-sourcing is a digital transportation service that has seen a considerable growth in the last half decade especially in the biggest cities around the world. More and more digital platforms for ride-sourcing has emerged since its inception. This study compares the two ride-sourcing applications available in Stockholm-Uber and Heetch, using a combined method of measuring desirability and usability to analyze which factors influence a user's choice of app. The results showed Uber to have better desirability and usability, and 14 out of the 16 participants chose Uber as their preferred ride-sourcing app.","author":[{"dropping-particle":"","family":"Heikinaho","given":"Alexander","non-dropping-particle":"","parse-names":false,"suffix":""},{"dropping-particle":"","family":"Villarin","given":"Fredilyn","non-dropping-particle":"","parse-names":false,"suffix":""},{"dropping-particle":"","family":"Vilarin","given":"Fredilyn","non-dropping-particle":"","parse-names":false,"suffix":""}],"id":"ITEM-1","issued":{"date-parts":[["2018"]]},"note":"Look at references to find additional references","number-of-pages":"13","title":"Uber or Heetch: A comparative study on desirability and usability between ride-sourcing applications","type":"report"},"uris":["http://www.mendeley.com/documents/?uuid=bc29ac73-bbe9-30cb-b5aa-c2110b2af533"]}],"mendeley":{"formattedCitation":"(Heikinaho et al., 2018)","plainTextFormattedCitation":"(Heikinaho et al., 2018)","previouslyFormattedCitation":"(Heikinaho et al., 2018)"},"properties":{"noteIndex":0},"schema":"https://github.com/citation-style-language/schema/raw/master/csl-citation.json"}</w:instrText>
      </w:r>
      <w:r>
        <w:fldChar w:fldCharType="separate"/>
      </w:r>
      <w:r w:rsidRPr="00F2710D">
        <w:rPr>
          <w:noProof/>
        </w:rPr>
        <w:t>(Heikinaho et al., 2018)</w:t>
      </w:r>
      <w:r>
        <w:fldChar w:fldCharType="end"/>
      </w:r>
    </w:p>
    <w:p w14:paraId="6A7D6A79" w14:textId="77777777" w:rsidR="001664F1" w:rsidRPr="00747A05" w:rsidRDefault="001664F1" w:rsidP="001664F1">
      <w:r w:rsidRPr="00747A05">
        <w:t xml:space="preserve"> </w:t>
      </w:r>
    </w:p>
    <w:p w14:paraId="686A8BA8" w14:textId="77777777" w:rsidR="001664F1" w:rsidRDefault="001664F1" w:rsidP="001664F1">
      <w:r w:rsidRPr="00747A05">
        <w:t xml:space="preserve">The results of the experiment showed that users felt the application colour choice of Uber using muted and subtle tones of black, white, and grey gave the application a feeling of professionalism and higher quality. In comparison to </w:t>
      </w:r>
      <w:proofErr w:type="spellStart"/>
      <w:r w:rsidRPr="00747A05">
        <w:t>Heetch’s</w:t>
      </w:r>
      <w:proofErr w:type="spellEnd"/>
      <w:r w:rsidRPr="00747A05">
        <w:t xml:space="preserve"> bright hot colouration being described as simplistic and fun.</w:t>
      </w:r>
      <w:r>
        <w:t xml:space="preserve"> </w:t>
      </w:r>
      <w:r>
        <w:fldChar w:fldCharType="begin" w:fldLock="1"/>
      </w:r>
      <w:r>
        <w:instrText>ADDIN CSL_CITATION {"citationItems":[{"id":"ITEM-1","itemData":{"abstract":"Ride-sourcing is a digital transportation service that has seen a considerable growth in the last half decade especially in the biggest cities around the world. More and more digital platforms for ride-sourcing has emerged since its inception. This study compares the two ride-sourcing applications available in Stockholm-Uber and Heetch, using a combined method of measuring desirability and usability to analyze which factors influence a user's choice of app. The results showed Uber to have better desirability and usability, and 14 out of the 16 participants chose Uber as their preferred ride-sourcing app.","author":[{"dropping-particle":"","family":"Heikinaho","given":"Alexander","non-dropping-particle":"","parse-names":false,"suffix":""},{"dropping-particle":"","family":"Villarin","given":"Fredilyn","non-dropping-particle":"","parse-names":false,"suffix":""},{"dropping-particle":"","family":"Vilarin","given":"Fredilyn","non-dropping-particle":"","parse-names":false,"suffix":""}],"id":"ITEM-1","issued":{"date-parts":[["2018"]]},"note":"Look at references to find additional references","number-of-pages":"13","title":"Uber or Heetch: A comparative study on desirability and usability between ride-sourcing applications","type":"report"},"uris":["http://www.mendeley.com/documents/?uuid=bc29ac73-bbe9-30cb-b5aa-c2110b2af533"]}],"mendeley":{"formattedCitation":"(Heikinaho et al., 2018)","plainTextFormattedCitation":"(Heikinaho et al., 2018)","previouslyFormattedCitation":"(Heikinaho et al., 2018)"},"properties":{"noteIndex":0},"schema":"https://github.com/citation-style-language/schema/raw/master/csl-citation.json"}</w:instrText>
      </w:r>
      <w:r>
        <w:fldChar w:fldCharType="separate"/>
      </w:r>
      <w:r w:rsidRPr="00F2710D">
        <w:rPr>
          <w:noProof/>
        </w:rPr>
        <w:t>(Heikinaho et al., 2018)</w:t>
      </w:r>
      <w:r>
        <w:fldChar w:fldCharType="end"/>
      </w:r>
      <w:r>
        <w:t xml:space="preserve"> Uber’s colour palette is shown in Figure 9 and </w:t>
      </w:r>
      <w:proofErr w:type="spellStart"/>
      <w:r>
        <w:t>Heetch’s</w:t>
      </w:r>
      <w:proofErr w:type="spellEnd"/>
      <w:r>
        <w:t xml:space="preserve"> logo containing the colour theme of the application shown in Figure 10.</w:t>
      </w:r>
      <w:r w:rsidRPr="00747A05">
        <w:t xml:space="preserve"> Users also felt the user interface of </w:t>
      </w:r>
      <w:proofErr w:type="spellStart"/>
      <w:r w:rsidRPr="00747A05">
        <w:t>Heetch</w:t>
      </w:r>
      <w:proofErr w:type="spellEnd"/>
      <w:r w:rsidRPr="00747A05">
        <w:t xml:space="preserve"> to be more cumbersome where Uber’s user interface was clean and professional.</w:t>
      </w:r>
    </w:p>
    <w:p w14:paraId="5A7C94DB" w14:textId="77777777" w:rsidR="001664F1" w:rsidRDefault="001664F1" w:rsidP="001664F1"/>
    <w:p w14:paraId="786773D1" w14:textId="77777777" w:rsidR="001664F1" w:rsidRDefault="001664F1" w:rsidP="001664F1">
      <w:r>
        <w:rPr>
          <w:noProof/>
        </w:rPr>
        <w:drawing>
          <wp:anchor distT="0" distB="0" distL="114300" distR="114300" simplePos="0" relativeHeight="251627520" behindDoc="0" locked="0" layoutInCell="1" allowOverlap="1" wp14:anchorId="6730A092" wp14:editId="0B6B3D2B">
            <wp:simplePos x="0" y="0"/>
            <wp:positionH relativeFrom="margin">
              <wp:posOffset>736177</wp:posOffset>
            </wp:positionH>
            <wp:positionV relativeFrom="paragraph">
              <wp:posOffset>-424</wp:posOffset>
            </wp:positionV>
            <wp:extent cx="4258310" cy="1438910"/>
            <wp:effectExtent l="0" t="0" r="0" b="0"/>
            <wp:wrapSquare wrapText="bothSides"/>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berColour.jpg"/>
                    <pic:cNvPicPr/>
                  </pic:nvPicPr>
                  <pic:blipFill>
                    <a:blip r:embed="rId16">
                      <a:extLst>
                        <a:ext uri="{28A0092B-C50C-407E-A947-70E740481C1C}">
                          <a14:useLocalDpi xmlns:a14="http://schemas.microsoft.com/office/drawing/2010/main" val="0"/>
                        </a:ext>
                      </a:extLst>
                    </a:blip>
                    <a:stretch>
                      <a:fillRect/>
                    </a:stretch>
                  </pic:blipFill>
                  <pic:spPr>
                    <a:xfrm>
                      <a:off x="0" y="0"/>
                      <a:ext cx="4258310" cy="1438910"/>
                    </a:xfrm>
                    <a:prstGeom prst="rect">
                      <a:avLst/>
                    </a:prstGeom>
                  </pic:spPr>
                </pic:pic>
              </a:graphicData>
            </a:graphic>
            <wp14:sizeRelH relativeFrom="page">
              <wp14:pctWidth>0</wp14:pctWidth>
            </wp14:sizeRelH>
            <wp14:sizeRelV relativeFrom="page">
              <wp14:pctHeight>0</wp14:pctHeight>
            </wp14:sizeRelV>
          </wp:anchor>
        </w:drawing>
      </w:r>
    </w:p>
    <w:p w14:paraId="33D30619" w14:textId="77777777" w:rsidR="001664F1" w:rsidRDefault="001664F1" w:rsidP="001664F1"/>
    <w:p w14:paraId="419DB996" w14:textId="77777777" w:rsidR="001664F1" w:rsidRDefault="001664F1" w:rsidP="001664F1"/>
    <w:p w14:paraId="5AE5746D" w14:textId="77777777" w:rsidR="001664F1" w:rsidRDefault="001664F1" w:rsidP="001664F1"/>
    <w:p w14:paraId="2FB057A2" w14:textId="77777777" w:rsidR="001664F1" w:rsidRDefault="001664F1" w:rsidP="001664F1"/>
    <w:p w14:paraId="1B1EBA1F" w14:textId="77777777" w:rsidR="001664F1" w:rsidRDefault="001664F1" w:rsidP="001664F1"/>
    <w:p w14:paraId="04D6E9B1" w14:textId="77777777" w:rsidR="001664F1" w:rsidRDefault="001664F1" w:rsidP="001664F1"/>
    <w:p w14:paraId="43CFE825" w14:textId="77777777" w:rsidR="001664F1" w:rsidRDefault="001664F1" w:rsidP="001664F1"/>
    <w:p w14:paraId="1A0999CD" w14:textId="77777777" w:rsidR="001664F1" w:rsidRPr="00E53ABE" w:rsidRDefault="001664F1" w:rsidP="001664F1">
      <w:pPr>
        <w:jc w:val="center"/>
        <w:rPr>
          <w:i/>
          <w:iCs/>
          <w:sz w:val="18"/>
          <w:szCs w:val="18"/>
        </w:rPr>
      </w:pPr>
      <w:r w:rsidRPr="00E53ABE">
        <w:rPr>
          <w:i/>
          <w:iCs/>
          <w:sz w:val="18"/>
          <w:szCs w:val="18"/>
        </w:rPr>
        <w:t>Figure 9: Uber colour palette</w:t>
      </w:r>
      <w:r>
        <w:rPr>
          <w:i/>
          <w:iCs/>
          <w:sz w:val="18"/>
          <w:szCs w:val="18"/>
        </w:rPr>
        <w:t xml:space="preserve"> </w:t>
      </w:r>
      <w:r>
        <w:rPr>
          <w:i/>
          <w:iCs/>
          <w:sz w:val="18"/>
          <w:szCs w:val="18"/>
        </w:rPr>
        <w:fldChar w:fldCharType="begin" w:fldLock="1"/>
      </w:r>
      <w:r>
        <w:rPr>
          <w:i/>
          <w:iCs/>
          <w:sz w:val="18"/>
          <w:szCs w:val="18"/>
        </w:rPr>
        <w:instrText>ADDIN CSL_CITATION {"citationItems":[{"id":"ITEM-1","itemData":{"URL":"https://piktochart.com/blog/inspirational-brand-colors/","accessed":{"date-parts":[["2019","11","7"]]},"id":"ITEM-1","issued":{"date-parts":[["0"]]},"title":"31 Inspirational Brand Colors And How To Use Them | Piktochart Blog | Piktochart","type":"webpage"},"uris":["http://www.mendeley.com/documents/?uuid=48fa563f-9913-3c85-82d4-cc046622b546"]}],"mendeley":{"formattedCitation":"(“31 Inspirational Brand Colors And How To Use Them | Piktochart Blog | Piktochart,” n.d.)","manualFormatting":"(“31 Inspirational Brand Colors And How To Use Them | Piktochart Blog | Piktochart,” 2019)","plainTextFormattedCitation":"(“31 Inspirational Brand Colors And How To Use Them | Piktochart Blog | Piktochart,” n.d.)","previouslyFormattedCitation":"(“31 Inspirational Brand Colors And How To Use Them | Piktochart Blog | Piktochart,” n.d.)"},"properties":{"noteIndex":0},"schema":"https://github.com/citation-style-language/schema/raw/master/csl-citation.json"}</w:instrText>
      </w:r>
      <w:r>
        <w:rPr>
          <w:i/>
          <w:iCs/>
          <w:sz w:val="18"/>
          <w:szCs w:val="18"/>
        </w:rPr>
        <w:fldChar w:fldCharType="separate"/>
      </w:r>
      <w:r w:rsidRPr="00E53ABE">
        <w:rPr>
          <w:iCs/>
          <w:noProof/>
          <w:sz w:val="18"/>
          <w:szCs w:val="18"/>
        </w:rPr>
        <w:t xml:space="preserve">(“31 Inspirational Brand Colors And How To Use Them | Piktochart Blog | Piktochart,” </w:t>
      </w:r>
      <w:r>
        <w:rPr>
          <w:iCs/>
          <w:noProof/>
          <w:sz w:val="18"/>
          <w:szCs w:val="18"/>
        </w:rPr>
        <w:t>2019</w:t>
      </w:r>
      <w:r w:rsidRPr="00E53ABE">
        <w:rPr>
          <w:iCs/>
          <w:noProof/>
          <w:sz w:val="18"/>
          <w:szCs w:val="18"/>
        </w:rPr>
        <w:t>)</w:t>
      </w:r>
      <w:r>
        <w:rPr>
          <w:i/>
          <w:iCs/>
          <w:sz w:val="18"/>
          <w:szCs w:val="18"/>
        </w:rPr>
        <w:fldChar w:fldCharType="end"/>
      </w:r>
    </w:p>
    <w:p w14:paraId="7D5E1673" w14:textId="77777777" w:rsidR="001664F1" w:rsidRDefault="001664F1" w:rsidP="001664F1">
      <w:r>
        <w:rPr>
          <w:noProof/>
        </w:rPr>
        <w:lastRenderedPageBreak/>
        <w:drawing>
          <wp:anchor distT="0" distB="0" distL="114300" distR="114300" simplePos="0" relativeHeight="251628544" behindDoc="0" locked="0" layoutInCell="1" allowOverlap="1" wp14:anchorId="6D7E6FD3" wp14:editId="2C166002">
            <wp:simplePos x="0" y="0"/>
            <wp:positionH relativeFrom="column">
              <wp:posOffset>736600</wp:posOffset>
            </wp:positionH>
            <wp:positionV relativeFrom="paragraph">
              <wp:posOffset>0</wp:posOffset>
            </wp:positionV>
            <wp:extent cx="4258310" cy="1430655"/>
            <wp:effectExtent l="0" t="0" r="0" b="444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eetchLogo.jpg"/>
                    <pic:cNvPicPr/>
                  </pic:nvPicPr>
                  <pic:blipFill rotWithShape="1">
                    <a:blip r:embed="rId17" cstate="print">
                      <a:extLst>
                        <a:ext uri="{28A0092B-C50C-407E-A947-70E740481C1C}">
                          <a14:useLocalDpi xmlns:a14="http://schemas.microsoft.com/office/drawing/2010/main" val="0"/>
                        </a:ext>
                      </a:extLst>
                    </a:blip>
                    <a:srcRect t="15111" r="-10" b="15300"/>
                    <a:stretch/>
                  </pic:blipFill>
                  <pic:spPr bwMode="auto">
                    <a:xfrm>
                      <a:off x="0" y="0"/>
                      <a:ext cx="4258310" cy="1430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9036D6" w14:textId="77777777" w:rsidR="001664F1" w:rsidRDefault="001664F1" w:rsidP="001664F1"/>
    <w:p w14:paraId="4094695D" w14:textId="77777777" w:rsidR="001664F1" w:rsidRDefault="001664F1" w:rsidP="001664F1"/>
    <w:p w14:paraId="189AE26A" w14:textId="77777777" w:rsidR="001664F1" w:rsidRDefault="001664F1" w:rsidP="001664F1"/>
    <w:p w14:paraId="08ECB6E1" w14:textId="77777777" w:rsidR="001664F1" w:rsidRDefault="001664F1" w:rsidP="001664F1"/>
    <w:p w14:paraId="7C309C51" w14:textId="77777777" w:rsidR="001664F1" w:rsidRDefault="001664F1" w:rsidP="001664F1"/>
    <w:p w14:paraId="6FE9D3AC" w14:textId="77777777" w:rsidR="001664F1" w:rsidRDefault="001664F1" w:rsidP="001664F1"/>
    <w:p w14:paraId="786A5E40" w14:textId="650FD2FC" w:rsidR="001664F1" w:rsidRDefault="001664F1" w:rsidP="001664F1"/>
    <w:p w14:paraId="23AEA554" w14:textId="77777777" w:rsidR="001664F1" w:rsidRPr="00E53ABE" w:rsidRDefault="001664F1" w:rsidP="001664F1">
      <w:pPr>
        <w:jc w:val="center"/>
        <w:rPr>
          <w:i/>
          <w:iCs/>
          <w:sz w:val="18"/>
          <w:szCs w:val="18"/>
        </w:rPr>
      </w:pPr>
      <w:r w:rsidRPr="00E53ABE">
        <w:rPr>
          <w:i/>
          <w:iCs/>
          <w:sz w:val="18"/>
          <w:szCs w:val="18"/>
        </w:rPr>
        <w:t xml:space="preserve">Figure 10: </w:t>
      </w:r>
      <w:proofErr w:type="spellStart"/>
      <w:r w:rsidRPr="00E53ABE">
        <w:rPr>
          <w:i/>
          <w:iCs/>
          <w:sz w:val="18"/>
          <w:szCs w:val="18"/>
        </w:rPr>
        <w:t>Heetch</w:t>
      </w:r>
      <w:proofErr w:type="spellEnd"/>
      <w:r w:rsidRPr="00E53ABE">
        <w:rPr>
          <w:i/>
          <w:iCs/>
          <w:sz w:val="18"/>
          <w:szCs w:val="18"/>
        </w:rPr>
        <w:t xml:space="preserve"> logo</w:t>
      </w:r>
      <w:r>
        <w:rPr>
          <w:i/>
          <w:iCs/>
          <w:sz w:val="18"/>
          <w:szCs w:val="18"/>
        </w:rPr>
        <w:t xml:space="preserve"> </w:t>
      </w:r>
      <w:r>
        <w:rPr>
          <w:i/>
          <w:iCs/>
          <w:sz w:val="18"/>
          <w:szCs w:val="18"/>
        </w:rPr>
        <w:fldChar w:fldCharType="begin" w:fldLock="1"/>
      </w:r>
      <w:r>
        <w:rPr>
          <w:i/>
          <w:iCs/>
          <w:sz w:val="18"/>
          <w:szCs w:val="18"/>
        </w:rPr>
        <w:instrText>ADDIN CSL_CITATION {"citationItems":[{"id":"ITEM-1","itemData":{"URL":"https://www.pinterest.co.uk/pin/672584525572462544/","accessed":{"date-parts":[["2019","11","7"]]},"id":"ITEM-1","issued":{"date-parts":[["0"]]},"title":"Heetch raises $12 million to reboot its ridesharing service | Tech | Tech companies, Tech, Company logo","type":"webpage"},"uris":["http://www.mendeley.com/documents/?uuid=c5d196e6-19a0-3b61-bc71-e76f3b7e2ebe"]}],"mendeley":{"formattedCitation":"(“Heetch raises $12 million to reboot its ridesharing service | Tech | Tech companies, Tech, Company logo,” n.d.)","manualFormatting":"(“Heetch raises $12 million to reboot its ridesharing service | Tech | Tech companies, Tech, Company logo,” 2019)","plainTextFormattedCitation":"(“Heetch raises $12 million to reboot its ridesharing service | Tech | Tech companies, Tech, Company logo,” n.d.)","previouslyFormattedCitation":"(“Heetch raises $12 million to reboot its ridesharing service | Tech | Tech companies, Tech, Company logo,” n.d.)"},"properties":{"noteIndex":0},"schema":"https://github.com/citation-style-language/schema/raw/master/csl-citation.json"}</w:instrText>
      </w:r>
      <w:r>
        <w:rPr>
          <w:i/>
          <w:iCs/>
          <w:sz w:val="18"/>
          <w:szCs w:val="18"/>
        </w:rPr>
        <w:fldChar w:fldCharType="separate"/>
      </w:r>
      <w:r w:rsidRPr="00E53ABE">
        <w:rPr>
          <w:iCs/>
          <w:noProof/>
          <w:sz w:val="18"/>
          <w:szCs w:val="18"/>
        </w:rPr>
        <w:t xml:space="preserve">(“Heetch raises $12 million to reboot its ridesharing service | Tech | Tech companies, Tech, Company logo,” </w:t>
      </w:r>
      <w:r>
        <w:rPr>
          <w:iCs/>
          <w:noProof/>
          <w:sz w:val="18"/>
          <w:szCs w:val="18"/>
        </w:rPr>
        <w:t>2019</w:t>
      </w:r>
      <w:r w:rsidRPr="00E53ABE">
        <w:rPr>
          <w:iCs/>
          <w:noProof/>
          <w:sz w:val="18"/>
          <w:szCs w:val="18"/>
        </w:rPr>
        <w:t>)</w:t>
      </w:r>
      <w:r>
        <w:rPr>
          <w:i/>
          <w:iCs/>
          <w:sz w:val="18"/>
          <w:szCs w:val="18"/>
        </w:rPr>
        <w:fldChar w:fldCharType="end"/>
      </w:r>
    </w:p>
    <w:p w14:paraId="7E094687" w14:textId="77777777" w:rsidR="001664F1" w:rsidRDefault="001664F1" w:rsidP="001664F1"/>
    <w:p w14:paraId="44E3A007" w14:textId="77777777" w:rsidR="001664F1" w:rsidRDefault="001664F1" w:rsidP="001664F1"/>
    <w:p w14:paraId="6B7F1777" w14:textId="789ADD3D" w:rsidR="001664F1" w:rsidRPr="00E416DA" w:rsidRDefault="006D69A5" w:rsidP="001664F1">
      <w:pPr>
        <w:rPr>
          <w:color w:val="2F5496" w:themeColor="accent1" w:themeShade="BF"/>
        </w:rPr>
      </w:pPr>
      <w:r>
        <w:rPr>
          <w:color w:val="2F5496" w:themeColor="accent1" w:themeShade="BF"/>
        </w:rPr>
        <w:t>2</w:t>
      </w:r>
      <w:r w:rsidR="001664F1" w:rsidRPr="00E416DA">
        <w:rPr>
          <w:color w:val="2F5496" w:themeColor="accent1" w:themeShade="BF"/>
        </w:rPr>
        <w:t>.</w:t>
      </w:r>
      <w:r w:rsidR="001664F1">
        <w:rPr>
          <w:color w:val="2F5496" w:themeColor="accent1" w:themeShade="BF"/>
        </w:rPr>
        <w:t>6</w:t>
      </w:r>
      <w:r w:rsidR="001664F1" w:rsidRPr="00E416DA">
        <w:rPr>
          <w:color w:val="2F5496" w:themeColor="accent1" w:themeShade="BF"/>
        </w:rPr>
        <w:t xml:space="preserve"> Co</w:t>
      </w:r>
      <w:r w:rsidR="001664F1">
        <w:rPr>
          <w:color w:val="2F5496" w:themeColor="accent1" w:themeShade="BF"/>
        </w:rPr>
        <w:t>nclusion</w:t>
      </w:r>
    </w:p>
    <w:p w14:paraId="05B411CA" w14:textId="77777777" w:rsidR="001664F1" w:rsidRDefault="001664F1" w:rsidP="001664F1"/>
    <w:p w14:paraId="681B390A" w14:textId="77777777" w:rsidR="001664F1" w:rsidRDefault="001664F1" w:rsidP="001664F1">
      <w:r w:rsidRPr="00B1555E">
        <w:t xml:space="preserve">From the literature, it has shown there to be many varieties of techniques to be used within the different sections. It was found that with a combination of tracking technologies, ADS-B and MLAT, would be more beneficial for accurate and diverse data. Additionally, the future advancement of ADS-B will render it the most prominent tracking data type world-wide in years to come. The literature has revealed FlightAware’s </w:t>
      </w:r>
      <w:proofErr w:type="spellStart"/>
      <w:r w:rsidRPr="00B1555E">
        <w:t>FlightXML</w:t>
      </w:r>
      <w:proofErr w:type="spellEnd"/>
      <w:r w:rsidRPr="00B1555E">
        <w:t xml:space="preserve"> API to have the greatest current world-wide coverage compared to the </w:t>
      </w:r>
      <w:proofErr w:type="spellStart"/>
      <w:r w:rsidRPr="00B1555E">
        <w:t>OpenSky</w:t>
      </w:r>
      <w:proofErr w:type="spellEnd"/>
      <w:r w:rsidRPr="00B1555E">
        <w:t xml:space="preserve"> Network; furthermore, compiling multiple data sources allows for highly accurate data to be viewed by users. Reviewing the literature relevant to Augmented Reality showed Location-based AR as the appropriate choice in order to create entities of different aircraft in a live environment. AR.js allows for the AR library to be implemented onto different operating systems and web browsers with WebGL enabled. Where </w:t>
      </w:r>
      <w:proofErr w:type="spellStart"/>
      <w:r w:rsidRPr="00B1555E">
        <w:t>ARKit</w:t>
      </w:r>
      <w:proofErr w:type="spellEnd"/>
      <w:r w:rsidRPr="00B1555E">
        <w:t xml:space="preserve"> is specifically implemented onto native applications, not suitable for web-based applications. The </w:t>
      </w:r>
      <w:proofErr w:type="spellStart"/>
      <w:r w:rsidRPr="00B1555E">
        <w:t>ARKit</w:t>
      </w:r>
      <w:proofErr w:type="spellEnd"/>
      <w:r w:rsidRPr="00B1555E">
        <w:t xml:space="preserve"> also is confined to the iOS operating system, so it would limit users on different mobiles using operating systems such as Android or Windows. The usability literature showed a case of multiple usability inspection methods to improve the usability of applications early into development or at the end of development. System usability scales also give a measurement of how usable an application is.</w:t>
      </w:r>
    </w:p>
    <w:p w14:paraId="7768197C" w14:textId="77777777" w:rsidR="001664F1" w:rsidRDefault="001664F1" w:rsidP="001664F1"/>
    <w:p w14:paraId="6FA6969E" w14:textId="77777777" w:rsidR="001664F1" w:rsidRDefault="001664F1" w:rsidP="001664F1"/>
    <w:p w14:paraId="64ED0CE1" w14:textId="77777777" w:rsidR="001664F1" w:rsidRDefault="001664F1" w:rsidP="001664F1"/>
    <w:p w14:paraId="7513F9B6" w14:textId="77777777" w:rsidR="001664F1" w:rsidRDefault="001664F1" w:rsidP="001664F1"/>
    <w:p w14:paraId="1A5FC37D" w14:textId="77777777" w:rsidR="001664F1" w:rsidRDefault="001664F1" w:rsidP="001664F1"/>
    <w:p w14:paraId="66DB5C5D" w14:textId="77777777" w:rsidR="001664F1" w:rsidRDefault="001664F1" w:rsidP="001664F1"/>
    <w:p w14:paraId="08734058" w14:textId="77777777" w:rsidR="001664F1" w:rsidRDefault="001664F1" w:rsidP="001664F1"/>
    <w:p w14:paraId="48781A4E" w14:textId="77777777" w:rsidR="001664F1" w:rsidRDefault="001664F1" w:rsidP="001664F1"/>
    <w:p w14:paraId="4295EDDD" w14:textId="77777777" w:rsidR="001664F1" w:rsidRDefault="001664F1" w:rsidP="001664F1"/>
    <w:p w14:paraId="0CD314B9" w14:textId="77777777" w:rsidR="001664F1" w:rsidRDefault="001664F1" w:rsidP="001664F1"/>
    <w:p w14:paraId="18CEC418" w14:textId="77777777" w:rsidR="001664F1" w:rsidRDefault="001664F1" w:rsidP="001664F1"/>
    <w:p w14:paraId="4F4579C0" w14:textId="77777777" w:rsidR="001664F1" w:rsidRDefault="001664F1" w:rsidP="001664F1"/>
    <w:p w14:paraId="375C9AF5" w14:textId="77777777" w:rsidR="001664F1" w:rsidRDefault="001664F1" w:rsidP="001664F1"/>
    <w:p w14:paraId="76B18B88" w14:textId="77777777" w:rsidR="001664F1" w:rsidRDefault="001664F1" w:rsidP="001664F1"/>
    <w:p w14:paraId="1442DB24" w14:textId="77777777" w:rsidR="001664F1" w:rsidRDefault="001664F1" w:rsidP="001664F1"/>
    <w:p w14:paraId="1CD3EE9C" w14:textId="77777777" w:rsidR="00C26F8A" w:rsidRDefault="00C26F8A" w:rsidP="001415B4">
      <w:pPr>
        <w:rPr>
          <w:rFonts w:cstheme="minorHAnsi"/>
          <w:sz w:val="56"/>
          <w:szCs w:val="56"/>
        </w:rPr>
      </w:pPr>
    </w:p>
    <w:p w14:paraId="09759E29" w14:textId="1DDBCDA7" w:rsidR="00C26F8A" w:rsidRDefault="006D69A5" w:rsidP="001415B4">
      <w:pPr>
        <w:rPr>
          <w:rFonts w:cstheme="minorHAnsi"/>
          <w:color w:val="2F5496" w:themeColor="accent1" w:themeShade="BF"/>
          <w:sz w:val="72"/>
          <w:szCs w:val="72"/>
        </w:rPr>
      </w:pPr>
      <w:r>
        <w:rPr>
          <w:rFonts w:cstheme="minorHAnsi"/>
          <w:color w:val="2F5496" w:themeColor="accent1" w:themeShade="BF"/>
          <w:sz w:val="72"/>
          <w:szCs w:val="72"/>
        </w:rPr>
        <w:lastRenderedPageBreak/>
        <w:t xml:space="preserve">3 </w:t>
      </w:r>
      <w:r w:rsidR="002C1140">
        <w:rPr>
          <w:rFonts w:cstheme="minorHAnsi"/>
          <w:color w:val="2F5496" w:themeColor="accent1" w:themeShade="BF"/>
          <w:sz w:val="72"/>
          <w:szCs w:val="72"/>
        </w:rPr>
        <w:t>Design / Methodology</w:t>
      </w:r>
    </w:p>
    <w:p w14:paraId="004139F4" w14:textId="77777777" w:rsidR="00C26F8A" w:rsidRDefault="00C26F8A" w:rsidP="001415B4">
      <w:pPr>
        <w:rPr>
          <w:rFonts w:cstheme="minorHAnsi"/>
          <w:color w:val="2F5496" w:themeColor="accent1" w:themeShade="BF"/>
          <w:sz w:val="20"/>
          <w:szCs w:val="20"/>
        </w:rPr>
      </w:pPr>
    </w:p>
    <w:p w14:paraId="6158FBD0" w14:textId="77777777" w:rsidR="00C26F8A" w:rsidRPr="00C67045" w:rsidRDefault="00C26F8A" w:rsidP="001415B4">
      <w:pPr>
        <w:shd w:val="clear" w:color="auto" w:fill="D9E2F3" w:themeFill="accent1" w:themeFillTint="33"/>
        <w:rPr>
          <w:rFonts w:cstheme="minorHAnsi"/>
          <w:color w:val="2F5496" w:themeColor="accent1" w:themeShade="BF"/>
          <w:sz w:val="28"/>
          <w:szCs w:val="28"/>
        </w:rPr>
      </w:pPr>
    </w:p>
    <w:p w14:paraId="2DC140EB" w14:textId="146D48CD" w:rsidR="00C26F8A" w:rsidRDefault="00C26F8A" w:rsidP="001415B4">
      <w:pPr>
        <w:rPr>
          <w:rFonts w:cstheme="minorHAnsi"/>
          <w:color w:val="2F5496" w:themeColor="accent1" w:themeShade="BF"/>
        </w:rPr>
      </w:pPr>
    </w:p>
    <w:p w14:paraId="3F8E9EBD" w14:textId="08151CEB" w:rsidR="002C1140" w:rsidRDefault="002C1140" w:rsidP="001415B4">
      <w:pPr>
        <w:rPr>
          <w:rFonts w:cstheme="minorHAnsi"/>
          <w:color w:val="2F5496" w:themeColor="accent1" w:themeShade="BF"/>
        </w:rPr>
      </w:pPr>
      <w:r>
        <w:rPr>
          <w:rFonts w:cstheme="minorHAnsi"/>
          <w:color w:val="2F5496" w:themeColor="accent1" w:themeShade="BF"/>
        </w:rPr>
        <w:t>3.1 Requirements Analysis</w:t>
      </w:r>
    </w:p>
    <w:p w14:paraId="69E43DE0" w14:textId="77777777" w:rsidR="00C26F8A" w:rsidRDefault="00C26F8A" w:rsidP="001415B4">
      <w:pPr>
        <w:rPr>
          <w:rFonts w:cstheme="minorHAnsi"/>
          <w:color w:val="2F5496" w:themeColor="accent1" w:themeShade="BF"/>
        </w:rPr>
      </w:pPr>
    </w:p>
    <w:p w14:paraId="7426B7A7" w14:textId="77777777" w:rsidR="00C26F8A" w:rsidRDefault="00C26F8A" w:rsidP="001415B4">
      <w:pPr>
        <w:rPr>
          <w:rFonts w:cstheme="minorHAnsi"/>
        </w:rPr>
      </w:pPr>
      <w:r w:rsidRPr="0052560E">
        <w:rPr>
          <w:rFonts w:cstheme="minorHAnsi"/>
        </w:rPr>
        <w:t>The project aims to design and develop a usability centric flight tracking web application where a user can track flights globally on a map and view flights locally using augmented reality. The project will be achieved using a front-end web application where user requests can be made and visualis</w:t>
      </w:r>
      <w:r>
        <w:rPr>
          <w:rFonts w:cstheme="minorHAnsi"/>
        </w:rPr>
        <w:t>ed</w:t>
      </w:r>
      <w:r w:rsidRPr="0052560E">
        <w:rPr>
          <w:rFonts w:cstheme="minorHAnsi"/>
        </w:rPr>
        <w:t>. Requests will be sent to a server with an API returning the flight data.</w:t>
      </w:r>
      <w:r>
        <w:rPr>
          <w:rFonts w:cstheme="minorHAnsi"/>
        </w:rPr>
        <w:t xml:space="preserve"> </w:t>
      </w:r>
      <w:r w:rsidRPr="0052560E">
        <w:rPr>
          <w:rFonts w:cstheme="minorHAnsi"/>
        </w:rPr>
        <w:t>The requirements specification has been derived from the literature carried out in the research conducted in the literature review. The areas of research conducted were ‘Flight Tracking Technology’, ‘Flight Tracking Application Programming Interface’, ‘Augmented Reality’ and ‘Usability’.</w:t>
      </w:r>
    </w:p>
    <w:p w14:paraId="0C60767C" w14:textId="77777777" w:rsidR="00C26F8A" w:rsidRDefault="00C26F8A" w:rsidP="001415B4">
      <w:pPr>
        <w:rPr>
          <w:rFonts w:cstheme="minorHAnsi"/>
        </w:rPr>
      </w:pPr>
    </w:p>
    <w:p w14:paraId="6BAE2D6A" w14:textId="77777777" w:rsidR="00C26F8A" w:rsidRDefault="00C26F8A" w:rsidP="001415B4">
      <w:pPr>
        <w:rPr>
          <w:rFonts w:cstheme="minorHAnsi"/>
        </w:rPr>
      </w:pPr>
      <w:r w:rsidRPr="0052560E">
        <w:rPr>
          <w:rFonts w:cstheme="minorHAnsi"/>
        </w:rPr>
        <w:t xml:space="preserve">The requirements are composed using the </w:t>
      </w:r>
      <w:proofErr w:type="spellStart"/>
      <w:r w:rsidRPr="0052560E">
        <w:rPr>
          <w:rFonts w:cstheme="minorHAnsi"/>
        </w:rPr>
        <w:t>MoSCoW</w:t>
      </w:r>
      <w:proofErr w:type="spellEnd"/>
      <w:r w:rsidRPr="0052560E">
        <w:rPr>
          <w:rFonts w:cstheme="minorHAnsi"/>
        </w:rPr>
        <w:t xml:space="preserve"> method to prioritise the different requirements into ‘must’, ‘should’ and ‘could’. The highest priority requirement ‘must’ if not met the web application would not fulfil the purpose of the project. The second priority ‘should’ if not met does not affect the functionality of the project; however, does improve the final application. The last priority ‘could’ </w:t>
      </w:r>
      <w:proofErr w:type="gramStart"/>
      <w:r w:rsidRPr="0052560E">
        <w:rPr>
          <w:rFonts w:cstheme="minorHAnsi"/>
        </w:rPr>
        <w:t>are</w:t>
      </w:r>
      <w:proofErr w:type="gramEnd"/>
      <w:r w:rsidRPr="0052560E">
        <w:rPr>
          <w:rFonts w:cstheme="minorHAnsi"/>
        </w:rPr>
        <w:t xml:space="preserve"> requirements which are not necessary to the overall functionality of the application; however, if development time allows for their inclusion, they would give value. From the </w:t>
      </w:r>
      <w:proofErr w:type="gramStart"/>
      <w:r w:rsidRPr="0052560E">
        <w:rPr>
          <w:rFonts w:cstheme="minorHAnsi"/>
        </w:rPr>
        <w:t>carried out</w:t>
      </w:r>
      <w:proofErr w:type="gramEnd"/>
      <w:r w:rsidRPr="0052560E">
        <w:rPr>
          <w:rFonts w:cstheme="minorHAnsi"/>
        </w:rPr>
        <w:t xml:space="preserve"> research, the following requirements were created:</w:t>
      </w:r>
    </w:p>
    <w:p w14:paraId="14112875" w14:textId="77777777" w:rsidR="00C26F8A" w:rsidRDefault="00C26F8A" w:rsidP="001415B4">
      <w:pPr>
        <w:rPr>
          <w:rFonts w:cstheme="minorHAnsi"/>
          <w:color w:val="2F5496" w:themeColor="accent1" w:themeShade="BF"/>
        </w:rPr>
      </w:pPr>
    </w:p>
    <w:p w14:paraId="7149C82C" w14:textId="1A58DF8E" w:rsidR="00C26F8A" w:rsidRDefault="006D69A5" w:rsidP="001415B4">
      <w:pPr>
        <w:rPr>
          <w:rFonts w:cstheme="minorHAnsi"/>
          <w:color w:val="2F5496" w:themeColor="accent1" w:themeShade="BF"/>
        </w:rPr>
      </w:pPr>
      <w:r>
        <w:rPr>
          <w:rFonts w:cstheme="minorHAnsi"/>
          <w:color w:val="2F5496" w:themeColor="accent1" w:themeShade="BF"/>
        </w:rPr>
        <w:t>3</w:t>
      </w:r>
      <w:r w:rsidR="00C26F8A">
        <w:rPr>
          <w:rFonts w:cstheme="minorHAnsi"/>
          <w:color w:val="2F5496" w:themeColor="accent1" w:themeShade="BF"/>
        </w:rPr>
        <w:t>.</w:t>
      </w:r>
      <w:r w:rsidR="002C1140">
        <w:rPr>
          <w:rFonts w:cstheme="minorHAnsi"/>
          <w:color w:val="2F5496" w:themeColor="accent1" w:themeShade="BF"/>
        </w:rPr>
        <w:t>1.1</w:t>
      </w:r>
      <w:r w:rsidR="00C26F8A">
        <w:rPr>
          <w:rFonts w:cstheme="minorHAnsi"/>
          <w:color w:val="2F5496" w:themeColor="accent1" w:themeShade="BF"/>
        </w:rPr>
        <w:t xml:space="preserve"> Functional Requirements</w:t>
      </w:r>
    </w:p>
    <w:p w14:paraId="36913E9D" w14:textId="77777777" w:rsidR="00C26F8A" w:rsidRDefault="00C26F8A" w:rsidP="001415B4">
      <w:pPr>
        <w:rPr>
          <w:rFonts w:cstheme="minorHAnsi"/>
          <w:color w:val="2F5496" w:themeColor="accent1" w:themeShade="BF"/>
        </w:rPr>
      </w:pPr>
    </w:p>
    <w:p w14:paraId="7D1BE5F9" w14:textId="77777777" w:rsidR="00C26F8A" w:rsidRDefault="00C26F8A" w:rsidP="00C26F8A">
      <w:pPr>
        <w:pStyle w:val="ListParagraph"/>
        <w:numPr>
          <w:ilvl w:val="0"/>
          <w:numId w:val="19"/>
        </w:numPr>
        <w:rPr>
          <w:rFonts w:asciiTheme="minorHAnsi" w:hAnsiTheme="minorHAnsi" w:cstheme="minorHAnsi"/>
        </w:rPr>
      </w:pPr>
      <w:r w:rsidRPr="00F84115">
        <w:rPr>
          <w:rFonts w:asciiTheme="minorHAnsi" w:hAnsiTheme="minorHAnsi" w:cstheme="minorHAnsi"/>
        </w:rPr>
        <w:t>Must use ADS-B data source</w:t>
      </w:r>
    </w:p>
    <w:p w14:paraId="3252729A" w14:textId="77777777" w:rsidR="00C26F8A" w:rsidRPr="00B1296E" w:rsidRDefault="00C26F8A" w:rsidP="00C26F8A">
      <w:pPr>
        <w:pStyle w:val="ListParagraph"/>
        <w:numPr>
          <w:ilvl w:val="0"/>
          <w:numId w:val="20"/>
        </w:numPr>
        <w:rPr>
          <w:rFonts w:asciiTheme="minorHAnsi" w:hAnsiTheme="minorHAnsi" w:cstheme="minorHAnsi"/>
        </w:rPr>
      </w:pPr>
      <w:r w:rsidRPr="00B1296E">
        <w:rPr>
          <w:rFonts w:asciiTheme="minorHAnsi" w:hAnsiTheme="minorHAnsi" w:cstheme="minorHAnsi"/>
        </w:rPr>
        <w:t>The application must use the most relevant data source of the current time</w:t>
      </w:r>
    </w:p>
    <w:p w14:paraId="20033C37" w14:textId="77777777" w:rsidR="00C26F8A" w:rsidRDefault="00C26F8A" w:rsidP="00C26F8A">
      <w:pPr>
        <w:pStyle w:val="ListParagraph"/>
        <w:numPr>
          <w:ilvl w:val="0"/>
          <w:numId w:val="20"/>
        </w:numPr>
        <w:rPr>
          <w:rFonts w:asciiTheme="minorHAnsi" w:hAnsiTheme="minorHAnsi" w:cstheme="minorHAnsi"/>
        </w:rPr>
      </w:pPr>
      <w:r>
        <w:rPr>
          <w:rFonts w:asciiTheme="minorHAnsi" w:hAnsiTheme="minorHAnsi" w:cstheme="minorHAnsi"/>
        </w:rPr>
        <w:t>Accuracy of data</w:t>
      </w:r>
    </w:p>
    <w:p w14:paraId="3729BB49" w14:textId="77777777" w:rsidR="00C26F8A" w:rsidRPr="00A8578A" w:rsidRDefault="00C26F8A" w:rsidP="001415B4">
      <w:pPr>
        <w:rPr>
          <w:rFonts w:cstheme="minorHAnsi"/>
        </w:rPr>
      </w:pPr>
    </w:p>
    <w:p w14:paraId="5702A6ED" w14:textId="77777777" w:rsidR="00C26F8A" w:rsidRDefault="00C26F8A" w:rsidP="00C26F8A">
      <w:pPr>
        <w:pStyle w:val="ListParagraph"/>
        <w:numPr>
          <w:ilvl w:val="0"/>
          <w:numId w:val="18"/>
        </w:numPr>
        <w:ind w:left="360"/>
        <w:rPr>
          <w:rFonts w:asciiTheme="minorHAnsi" w:hAnsiTheme="minorHAnsi" w:cstheme="minorHAnsi"/>
        </w:rPr>
      </w:pPr>
      <w:r w:rsidRPr="00F84115">
        <w:rPr>
          <w:rFonts w:asciiTheme="minorHAnsi" w:hAnsiTheme="minorHAnsi" w:cstheme="minorHAnsi"/>
        </w:rPr>
        <w:t>Must use MLAT data source</w:t>
      </w:r>
    </w:p>
    <w:p w14:paraId="1BCAAFE9" w14:textId="77777777" w:rsidR="00C26F8A" w:rsidRDefault="00C26F8A" w:rsidP="00C26F8A">
      <w:pPr>
        <w:pStyle w:val="ListParagraph"/>
        <w:numPr>
          <w:ilvl w:val="0"/>
          <w:numId w:val="21"/>
        </w:numPr>
        <w:rPr>
          <w:rFonts w:asciiTheme="minorHAnsi" w:hAnsiTheme="minorHAnsi" w:cstheme="minorHAnsi"/>
        </w:rPr>
      </w:pPr>
      <w:r>
        <w:rPr>
          <w:rFonts w:asciiTheme="minorHAnsi" w:hAnsiTheme="minorHAnsi" w:cstheme="minorHAnsi"/>
        </w:rPr>
        <w:t>The application must use the traditional data source used by older aircraft</w:t>
      </w:r>
    </w:p>
    <w:p w14:paraId="49CB4101" w14:textId="77777777" w:rsidR="00C26F8A" w:rsidRDefault="00C26F8A" w:rsidP="00C26F8A">
      <w:pPr>
        <w:pStyle w:val="ListParagraph"/>
        <w:numPr>
          <w:ilvl w:val="0"/>
          <w:numId w:val="21"/>
        </w:numPr>
        <w:rPr>
          <w:rFonts w:asciiTheme="minorHAnsi" w:hAnsiTheme="minorHAnsi" w:cstheme="minorHAnsi"/>
        </w:rPr>
      </w:pPr>
      <w:r>
        <w:rPr>
          <w:rFonts w:asciiTheme="minorHAnsi" w:hAnsiTheme="minorHAnsi" w:cstheme="minorHAnsi"/>
        </w:rPr>
        <w:t>Ensures diversity of aircraft to be visible to users</w:t>
      </w:r>
    </w:p>
    <w:p w14:paraId="1589A885" w14:textId="77777777" w:rsidR="00C26F8A" w:rsidRPr="00A8578A" w:rsidRDefault="00C26F8A" w:rsidP="001415B4">
      <w:pPr>
        <w:rPr>
          <w:rFonts w:cstheme="minorHAnsi"/>
        </w:rPr>
      </w:pPr>
    </w:p>
    <w:p w14:paraId="5D12B208" w14:textId="77777777" w:rsidR="00C26F8A" w:rsidRPr="00F84115" w:rsidRDefault="00C26F8A" w:rsidP="00C26F8A">
      <w:pPr>
        <w:pStyle w:val="ListParagraph"/>
        <w:numPr>
          <w:ilvl w:val="0"/>
          <w:numId w:val="18"/>
        </w:numPr>
        <w:ind w:left="360"/>
        <w:rPr>
          <w:rFonts w:asciiTheme="minorHAnsi" w:hAnsiTheme="minorHAnsi" w:cstheme="minorHAnsi"/>
        </w:rPr>
      </w:pPr>
      <w:r w:rsidRPr="00F84115">
        <w:rPr>
          <w:rFonts w:asciiTheme="minorHAnsi" w:hAnsiTheme="minorHAnsi" w:cstheme="minorHAnsi"/>
        </w:rPr>
        <w:t>Must use a Flight Tracking API</w:t>
      </w:r>
    </w:p>
    <w:p w14:paraId="3144D431" w14:textId="77777777" w:rsidR="00C26F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Data must be requested from an API containing live flight data.</w:t>
      </w:r>
    </w:p>
    <w:p w14:paraId="388D3C3C" w14:textId="77777777" w:rsidR="00C26F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The flight data source must have an extensive global coverage.</w:t>
      </w:r>
    </w:p>
    <w:p w14:paraId="1D4C9ADF" w14:textId="77777777" w:rsidR="00C26F8A" w:rsidRPr="00A857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 xml:space="preserve">APIs such as the </w:t>
      </w:r>
      <w:proofErr w:type="spellStart"/>
      <w:r>
        <w:rPr>
          <w:rFonts w:asciiTheme="minorHAnsi" w:hAnsiTheme="minorHAnsi" w:cstheme="minorHAnsi"/>
        </w:rPr>
        <w:t>OpenSky</w:t>
      </w:r>
      <w:proofErr w:type="spellEnd"/>
      <w:r>
        <w:rPr>
          <w:rFonts w:asciiTheme="minorHAnsi" w:hAnsiTheme="minorHAnsi" w:cstheme="minorHAnsi"/>
        </w:rPr>
        <w:t xml:space="preserve"> Network or FlightAware must be used.</w:t>
      </w:r>
    </w:p>
    <w:p w14:paraId="1EDE2505" w14:textId="77777777" w:rsidR="00C26F8A" w:rsidRDefault="00C26F8A" w:rsidP="001415B4">
      <w:pPr>
        <w:rPr>
          <w:rFonts w:cstheme="minorHAnsi"/>
        </w:rPr>
      </w:pPr>
    </w:p>
    <w:p w14:paraId="4B3EF9A5" w14:textId="77777777" w:rsidR="00C26F8A" w:rsidRDefault="00C26F8A" w:rsidP="001415B4">
      <w:pPr>
        <w:rPr>
          <w:rFonts w:cstheme="minorHAnsi"/>
        </w:rPr>
      </w:pPr>
    </w:p>
    <w:p w14:paraId="49FC1E0F" w14:textId="77777777" w:rsidR="00C26F8A"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The API m</w:t>
      </w:r>
      <w:r w:rsidRPr="00F84115">
        <w:rPr>
          <w:rFonts w:asciiTheme="minorHAnsi" w:hAnsiTheme="minorHAnsi" w:cstheme="minorHAnsi"/>
        </w:rPr>
        <w:t xml:space="preserve">ust </w:t>
      </w:r>
      <w:r>
        <w:rPr>
          <w:rFonts w:asciiTheme="minorHAnsi" w:hAnsiTheme="minorHAnsi" w:cstheme="minorHAnsi"/>
        </w:rPr>
        <w:t>be rigorously tested</w:t>
      </w:r>
    </w:p>
    <w:p w14:paraId="681A0D99" w14:textId="77777777" w:rsidR="00C26F8A" w:rsidRPr="007C4DF5" w:rsidRDefault="00C26F8A" w:rsidP="00C26F8A">
      <w:pPr>
        <w:pStyle w:val="ListParagraph"/>
        <w:numPr>
          <w:ilvl w:val="0"/>
          <w:numId w:val="26"/>
        </w:numPr>
        <w:rPr>
          <w:rFonts w:asciiTheme="minorHAnsi" w:hAnsiTheme="minorHAnsi" w:cstheme="minorHAnsi"/>
        </w:rPr>
      </w:pPr>
      <w:r w:rsidRPr="007C4DF5">
        <w:rPr>
          <w:rFonts w:asciiTheme="minorHAnsi" w:hAnsiTheme="minorHAnsi" w:cstheme="minorHAnsi"/>
        </w:rPr>
        <w:t>API must be tested to ensure correct data is retrieved from the API to the user. Testing must be conducted with different parameters being passed through the request to the server.</w:t>
      </w:r>
    </w:p>
    <w:p w14:paraId="4A8892DA" w14:textId="77777777" w:rsidR="00C26F8A" w:rsidRDefault="00C26F8A" w:rsidP="001415B4">
      <w:pPr>
        <w:rPr>
          <w:rFonts w:cstheme="minorHAnsi"/>
        </w:rPr>
      </w:pPr>
    </w:p>
    <w:p w14:paraId="7476A117" w14:textId="77777777" w:rsidR="00C26F8A" w:rsidRDefault="00C26F8A" w:rsidP="00C26F8A">
      <w:pPr>
        <w:pStyle w:val="ListParagraph"/>
        <w:numPr>
          <w:ilvl w:val="0"/>
          <w:numId w:val="18"/>
        </w:numPr>
        <w:ind w:left="360"/>
        <w:rPr>
          <w:rFonts w:asciiTheme="minorHAnsi" w:hAnsiTheme="minorHAnsi" w:cstheme="minorHAnsi"/>
        </w:rPr>
      </w:pPr>
      <w:r w:rsidRPr="00F84115">
        <w:rPr>
          <w:rFonts w:asciiTheme="minorHAnsi" w:hAnsiTheme="minorHAnsi" w:cstheme="minorHAnsi"/>
        </w:rPr>
        <w:lastRenderedPageBreak/>
        <w:t xml:space="preserve">Must </w:t>
      </w:r>
      <w:r>
        <w:rPr>
          <w:rFonts w:asciiTheme="minorHAnsi" w:hAnsiTheme="minorHAnsi" w:cstheme="minorHAnsi"/>
        </w:rPr>
        <w:t>be able to make user requests to an API</w:t>
      </w:r>
    </w:p>
    <w:p w14:paraId="060EDEC7"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Must be able to return flight data dependent on request parameters supplied by the user.</w:t>
      </w:r>
    </w:p>
    <w:p w14:paraId="03852FAB"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Must have a usable interface in order to make requests.</w:t>
      </w:r>
    </w:p>
    <w:p w14:paraId="27826F84" w14:textId="77777777" w:rsidR="00C26F8A" w:rsidRDefault="00C26F8A" w:rsidP="001415B4">
      <w:pPr>
        <w:rPr>
          <w:rFonts w:cstheme="minorHAnsi"/>
        </w:rPr>
      </w:pPr>
    </w:p>
    <w:p w14:paraId="51FCDDDD" w14:textId="77777777" w:rsidR="00C26F8A"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Must display requested flight data onto a map</w:t>
      </w:r>
    </w:p>
    <w:p w14:paraId="6CD848FD" w14:textId="77777777" w:rsidR="00C26F8A" w:rsidRPr="00F84115" w:rsidRDefault="00C26F8A" w:rsidP="00C26F8A">
      <w:pPr>
        <w:pStyle w:val="ListParagraph"/>
        <w:numPr>
          <w:ilvl w:val="0"/>
          <w:numId w:val="25"/>
        </w:numPr>
        <w:rPr>
          <w:rFonts w:asciiTheme="minorHAnsi" w:hAnsiTheme="minorHAnsi" w:cstheme="minorHAnsi"/>
        </w:rPr>
      </w:pPr>
      <w:r>
        <w:rPr>
          <w:rFonts w:asciiTheme="minorHAnsi" w:hAnsiTheme="minorHAnsi" w:cstheme="minorHAnsi"/>
        </w:rPr>
        <w:t>Could implement a 3D map to display flight data.</w:t>
      </w:r>
    </w:p>
    <w:p w14:paraId="40750CB8" w14:textId="77777777" w:rsidR="00C26F8A" w:rsidRPr="0060332E" w:rsidRDefault="00C26F8A" w:rsidP="001415B4">
      <w:pPr>
        <w:rPr>
          <w:rFonts w:cstheme="minorHAnsi"/>
        </w:rPr>
      </w:pPr>
    </w:p>
    <w:p w14:paraId="6575BD97" w14:textId="77777777" w:rsidR="00C26F8A" w:rsidRDefault="00C26F8A" w:rsidP="00C26F8A">
      <w:pPr>
        <w:pStyle w:val="ListParagraph"/>
        <w:numPr>
          <w:ilvl w:val="0"/>
          <w:numId w:val="18"/>
        </w:numPr>
        <w:ind w:left="360"/>
        <w:rPr>
          <w:rFonts w:asciiTheme="minorHAnsi" w:hAnsiTheme="minorHAnsi" w:cstheme="minorHAnsi"/>
        </w:rPr>
      </w:pPr>
      <w:r w:rsidRPr="00F84115">
        <w:rPr>
          <w:rFonts w:asciiTheme="minorHAnsi" w:hAnsiTheme="minorHAnsi" w:cstheme="minorHAnsi"/>
        </w:rPr>
        <w:t>Must use an Augment Reality library</w:t>
      </w:r>
    </w:p>
    <w:p w14:paraId="70F74662" w14:textId="77777777" w:rsidR="00C26F8A" w:rsidRPr="00050B8E"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 xml:space="preserve">Must use a web </w:t>
      </w:r>
      <w:proofErr w:type="gramStart"/>
      <w:r>
        <w:rPr>
          <w:rFonts w:asciiTheme="minorHAnsi" w:hAnsiTheme="minorHAnsi" w:cstheme="minorHAnsi"/>
        </w:rPr>
        <w:t>application based</w:t>
      </w:r>
      <w:proofErr w:type="gramEnd"/>
      <w:r>
        <w:rPr>
          <w:rFonts w:asciiTheme="minorHAnsi" w:hAnsiTheme="minorHAnsi" w:cstheme="minorHAnsi"/>
        </w:rPr>
        <w:t xml:space="preserve"> AR library such as AR.js in comparison to a native application based AR library such as </w:t>
      </w:r>
      <w:proofErr w:type="spellStart"/>
      <w:r>
        <w:rPr>
          <w:rFonts w:asciiTheme="minorHAnsi" w:hAnsiTheme="minorHAnsi" w:cstheme="minorHAnsi"/>
        </w:rPr>
        <w:t>ARKit</w:t>
      </w:r>
      <w:proofErr w:type="spellEnd"/>
      <w:r>
        <w:rPr>
          <w:rFonts w:asciiTheme="minorHAnsi" w:hAnsiTheme="minorHAnsi" w:cstheme="minorHAnsi"/>
        </w:rPr>
        <w:t>.</w:t>
      </w:r>
    </w:p>
    <w:p w14:paraId="59541975" w14:textId="77777777" w:rsidR="00C26F8A" w:rsidRPr="00A049CA" w:rsidRDefault="00C26F8A" w:rsidP="001415B4">
      <w:pPr>
        <w:rPr>
          <w:rFonts w:cstheme="minorHAnsi"/>
        </w:rPr>
      </w:pPr>
    </w:p>
    <w:p w14:paraId="0A618116" w14:textId="77777777" w:rsidR="00C26F8A" w:rsidRPr="00F84115"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Must have interlinking screens to navigate the application</w:t>
      </w:r>
    </w:p>
    <w:p w14:paraId="59A1EBD4"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application navigation must be able to transfer between screens without any issues.</w:t>
      </w:r>
    </w:p>
    <w:p w14:paraId="33E0FEC1"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Should have the ability to return to previous pages saving prior requests made rather than users having to resubmit requests.</w:t>
      </w:r>
    </w:p>
    <w:p w14:paraId="599A0AAD"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Should have seamless transition from the main page to the camera function of the Augmented Reality.</w:t>
      </w:r>
    </w:p>
    <w:p w14:paraId="05988384"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 xml:space="preserve">Should only request the permission of use of the </w:t>
      </w:r>
      <w:proofErr w:type="gramStart"/>
      <w:r>
        <w:rPr>
          <w:rFonts w:asciiTheme="minorHAnsi" w:hAnsiTheme="minorHAnsi" w:cstheme="minorHAnsi"/>
        </w:rPr>
        <w:t>users</w:t>
      </w:r>
      <w:proofErr w:type="gramEnd"/>
      <w:r>
        <w:rPr>
          <w:rFonts w:asciiTheme="minorHAnsi" w:hAnsiTheme="minorHAnsi" w:cstheme="minorHAnsi"/>
        </w:rPr>
        <w:t xml:space="preserve"> camera once throughout the current visit of the web application.</w:t>
      </w:r>
    </w:p>
    <w:p w14:paraId="46FA0B50" w14:textId="77777777" w:rsidR="00C26F8A" w:rsidRDefault="00C26F8A" w:rsidP="001415B4">
      <w:pPr>
        <w:rPr>
          <w:rFonts w:cstheme="minorHAnsi"/>
        </w:rPr>
      </w:pPr>
    </w:p>
    <w:p w14:paraId="0190C3EC" w14:textId="77777777" w:rsidR="00C26F8A" w:rsidRPr="00F84115"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Should display all flights initially on the map</w:t>
      </w:r>
    </w:p>
    <w:p w14:paraId="29B8EFA1" w14:textId="77777777" w:rsidR="00C26F8A" w:rsidRPr="007160E0"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application should display all flights globally before any user requests on specific flight data are made.</w:t>
      </w:r>
    </w:p>
    <w:p w14:paraId="36CDC47D" w14:textId="77777777" w:rsidR="00C26F8A" w:rsidRDefault="00C26F8A" w:rsidP="001415B4">
      <w:pPr>
        <w:rPr>
          <w:rFonts w:cstheme="minorHAnsi"/>
        </w:rPr>
      </w:pPr>
    </w:p>
    <w:p w14:paraId="0EF7BBF4" w14:textId="77777777" w:rsidR="00C26F8A" w:rsidRDefault="00C26F8A" w:rsidP="00C26F8A">
      <w:pPr>
        <w:pStyle w:val="ListParagraph"/>
        <w:numPr>
          <w:ilvl w:val="0"/>
          <w:numId w:val="23"/>
        </w:numPr>
        <w:ind w:left="360"/>
        <w:rPr>
          <w:rFonts w:asciiTheme="minorHAnsi" w:hAnsiTheme="minorHAnsi" w:cstheme="minorHAnsi"/>
        </w:rPr>
      </w:pPr>
      <w:r w:rsidRPr="00103568">
        <w:rPr>
          <w:rFonts w:asciiTheme="minorHAnsi" w:hAnsiTheme="minorHAnsi" w:cstheme="minorHAnsi"/>
        </w:rPr>
        <w:t>Should be responsive to users</w:t>
      </w:r>
    </w:p>
    <w:p w14:paraId="50F234D7" w14:textId="77777777" w:rsidR="00C26F8A" w:rsidRPr="0009680E"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The application should be able to deal with user input and handle interrupts and be able to return to previous states.</w:t>
      </w:r>
    </w:p>
    <w:p w14:paraId="76E1F498" w14:textId="77777777" w:rsidR="00C26F8A" w:rsidRDefault="00C26F8A" w:rsidP="001415B4">
      <w:pPr>
        <w:rPr>
          <w:rFonts w:cstheme="minorHAnsi"/>
        </w:rPr>
      </w:pPr>
    </w:p>
    <w:p w14:paraId="557158EA" w14:textId="77777777" w:rsidR="00C26F8A" w:rsidRPr="00F84115"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Could be implemented to function on a smartwatch device</w:t>
      </w:r>
    </w:p>
    <w:p w14:paraId="786CDFD9"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application could be implemented or have a separate application to function on smartwatches.</w:t>
      </w:r>
    </w:p>
    <w:p w14:paraId="03D475AE"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Integrate the camera from the user’s mobile phone and view augmented reality footage on the smartwatch.</w:t>
      </w:r>
    </w:p>
    <w:p w14:paraId="08B352C8"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watch could view a map of local flights.</w:t>
      </w:r>
    </w:p>
    <w:p w14:paraId="627B6978" w14:textId="77777777" w:rsidR="00C26F8A" w:rsidRPr="00F84115" w:rsidRDefault="00C26F8A" w:rsidP="001415B4">
      <w:pPr>
        <w:rPr>
          <w:rFonts w:cstheme="minorHAnsi"/>
        </w:rPr>
      </w:pPr>
    </w:p>
    <w:p w14:paraId="3389FDE1" w14:textId="14DEEF7B" w:rsidR="00C26F8A" w:rsidRPr="00C67045" w:rsidRDefault="006D69A5" w:rsidP="001415B4">
      <w:pPr>
        <w:rPr>
          <w:rFonts w:cstheme="minorHAnsi"/>
          <w:color w:val="2F5496" w:themeColor="accent1" w:themeShade="BF"/>
        </w:rPr>
      </w:pPr>
      <w:r>
        <w:rPr>
          <w:rFonts w:cstheme="minorHAnsi"/>
          <w:color w:val="2F5496" w:themeColor="accent1" w:themeShade="BF"/>
        </w:rPr>
        <w:t>3</w:t>
      </w:r>
      <w:r w:rsidR="00C26F8A">
        <w:rPr>
          <w:rFonts w:cstheme="minorHAnsi"/>
          <w:color w:val="2F5496" w:themeColor="accent1" w:themeShade="BF"/>
        </w:rPr>
        <w:t>.</w:t>
      </w:r>
      <w:r w:rsidR="002C1140">
        <w:rPr>
          <w:rFonts w:cstheme="minorHAnsi"/>
          <w:color w:val="2F5496" w:themeColor="accent1" w:themeShade="BF"/>
        </w:rPr>
        <w:t>1.2</w:t>
      </w:r>
      <w:r w:rsidR="00C26F8A">
        <w:rPr>
          <w:rFonts w:cstheme="minorHAnsi"/>
          <w:color w:val="2F5496" w:themeColor="accent1" w:themeShade="BF"/>
        </w:rPr>
        <w:t xml:space="preserve"> Non-Functional Requirements</w:t>
      </w:r>
    </w:p>
    <w:p w14:paraId="4FDD800C" w14:textId="77777777" w:rsidR="00C26F8A" w:rsidRDefault="00C26F8A" w:rsidP="001415B4">
      <w:pPr>
        <w:rPr>
          <w:rFonts w:cstheme="minorHAnsi"/>
        </w:rPr>
      </w:pPr>
    </w:p>
    <w:p w14:paraId="7F8627FE" w14:textId="77777777" w:rsidR="00C26F8A" w:rsidRDefault="00C26F8A" w:rsidP="00C26F8A">
      <w:pPr>
        <w:pStyle w:val="ListParagraph"/>
        <w:numPr>
          <w:ilvl w:val="0"/>
          <w:numId w:val="23"/>
        </w:numPr>
        <w:ind w:left="360"/>
        <w:rPr>
          <w:rFonts w:asciiTheme="minorHAnsi" w:hAnsiTheme="minorHAnsi" w:cstheme="minorHAnsi"/>
        </w:rPr>
      </w:pPr>
      <w:r w:rsidRPr="00103568">
        <w:rPr>
          <w:rFonts w:asciiTheme="minorHAnsi" w:hAnsiTheme="minorHAnsi" w:cstheme="minorHAnsi"/>
        </w:rPr>
        <w:t>Must have a scalable user interface</w:t>
      </w:r>
    </w:p>
    <w:p w14:paraId="58B94118" w14:textId="77777777" w:rsidR="00C26F8A" w:rsidRPr="00A857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The user interface must scale to different mobile devices due to the variation of screen size.</w:t>
      </w:r>
    </w:p>
    <w:p w14:paraId="56031F71" w14:textId="77777777" w:rsidR="00C26F8A" w:rsidRPr="000B215C" w:rsidRDefault="00C26F8A" w:rsidP="00C26F8A">
      <w:pPr>
        <w:pStyle w:val="ListParagraph"/>
        <w:numPr>
          <w:ilvl w:val="0"/>
          <w:numId w:val="23"/>
        </w:numPr>
        <w:ind w:left="360"/>
        <w:rPr>
          <w:rFonts w:asciiTheme="minorHAnsi" w:hAnsiTheme="minorHAnsi" w:cstheme="minorHAnsi"/>
        </w:rPr>
      </w:pPr>
      <w:r w:rsidRPr="000B215C">
        <w:rPr>
          <w:rFonts w:asciiTheme="minorHAnsi" w:hAnsiTheme="minorHAnsi" w:cstheme="minorHAnsi"/>
        </w:rPr>
        <w:t>Must be available to be used at all times</w:t>
      </w:r>
    </w:p>
    <w:p w14:paraId="50DA1734" w14:textId="77777777" w:rsidR="00C26F8A" w:rsidRPr="000B215C" w:rsidRDefault="00C26F8A" w:rsidP="00C26F8A">
      <w:pPr>
        <w:pStyle w:val="ListParagraph"/>
        <w:numPr>
          <w:ilvl w:val="0"/>
          <w:numId w:val="22"/>
        </w:numPr>
        <w:rPr>
          <w:rFonts w:asciiTheme="minorHAnsi" w:hAnsiTheme="minorHAnsi" w:cstheme="minorHAnsi"/>
        </w:rPr>
      </w:pPr>
      <w:r w:rsidRPr="000B215C">
        <w:rPr>
          <w:rFonts w:asciiTheme="minorHAnsi" w:hAnsiTheme="minorHAnsi" w:cstheme="minorHAnsi"/>
        </w:rPr>
        <w:t xml:space="preserve">The application must not have little or no downtime and be available for users at any time of day. </w:t>
      </w:r>
    </w:p>
    <w:p w14:paraId="59B907F8" w14:textId="77777777" w:rsidR="00C26F8A" w:rsidRPr="000B215C" w:rsidRDefault="00C26F8A" w:rsidP="00C26F8A">
      <w:pPr>
        <w:pStyle w:val="ListParagraph"/>
        <w:numPr>
          <w:ilvl w:val="0"/>
          <w:numId w:val="22"/>
        </w:numPr>
        <w:rPr>
          <w:rFonts w:asciiTheme="minorHAnsi" w:hAnsiTheme="minorHAnsi" w:cstheme="minorHAnsi"/>
        </w:rPr>
      </w:pPr>
      <w:r w:rsidRPr="000B215C">
        <w:rPr>
          <w:rFonts w:asciiTheme="minorHAnsi" w:hAnsiTheme="minorHAnsi" w:cstheme="minorHAnsi"/>
        </w:rPr>
        <w:t xml:space="preserve">A percentage uptime of between </w:t>
      </w:r>
      <w:r w:rsidRPr="000B215C">
        <w:rPr>
          <w:rFonts w:asciiTheme="minorHAnsi" w:hAnsiTheme="minorHAnsi" w:cstheme="minorHAnsi"/>
          <w:color w:val="222222"/>
          <w:shd w:val="clear" w:color="auto" w:fill="FFFFFF"/>
        </w:rPr>
        <w:t>95</w:t>
      </w:r>
      <w:r>
        <w:rPr>
          <w:rFonts w:asciiTheme="minorHAnsi" w:hAnsiTheme="minorHAnsi" w:cstheme="minorHAnsi"/>
          <w:color w:val="222222"/>
          <w:shd w:val="clear" w:color="auto" w:fill="FFFFFF"/>
        </w:rPr>
        <w:t>%</w:t>
      </w:r>
      <w:r w:rsidRPr="000B215C">
        <w:rPr>
          <w:rFonts w:asciiTheme="minorHAnsi" w:hAnsiTheme="minorHAnsi" w:cstheme="minorHAnsi"/>
          <w:color w:val="222222"/>
          <w:shd w:val="clear" w:color="auto" w:fill="FFFFFF"/>
        </w:rPr>
        <w:t> to 99</w:t>
      </w:r>
      <w:r>
        <w:rPr>
          <w:rFonts w:asciiTheme="minorHAnsi" w:hAnsiTheme="minorHAnsi" w:cstheme="minorHAnsi"/>
          <w:color w:val="222222"/>
          <w:shd w:val="clear" w:color="auto" w:fill="FFFFFF"/>
        </w:rPr>
        <w:t>%</w:t>
      </w:r>
      <w:r w:rsidRPr="000B215C">
        <w:rPr>
          <w:rFonts w:asciiTheme="minorHAnsi" w:hAnsiTheme="minorHAnsi" w:cstheme="minorHAnsi"/>
          <w:color w:val="222222"/>
          <w:shd w:val="clear" w:color="auto" w:fill="FFFFFF"/>
        </w:rPr>
        <w:t xml:space="preserve"> </w:t>
      </w:r>
      <w:r>
        <w:rPr>
          <w:rFonts w:asciiTheme="minorHAnsi" w:hAnsiTheme="minorHAnsi" w:cstheme="minorHAnsi"/>
          <w:color w:val="222222"/>
          <w:shd w:val="clear" w:color="auto" w:fill="FFFFFF"/>
        </w:rPr>
        <w:t>should be achieved.</w:t>
      </w:r>
    </w:p>
    <w:p w14:paraId="2A73AC62" w14:textId="77777777" w:rsidR="00C26F8A" w:rsidRDefault="00C26F8A" w:rsidP="001415B4">
      <w:pPr>
        <w:rPr>
          <w:rFonts w:cstheme="minorHAnsi"/>
        </w:rPr>
      </w:pPr>
    </w:p>
    <w:p w14:paraId="32A8E5AC" w14:textId="77777777" w:rsidR="00C26F8A" w:rsidRDefault="00C26F8A" w:rsidP="00C26F8A">
      <w:pPr>
        <w:pStyle w:val="ListParagraph"/>
        <w:numPr>
          <w:ilvl w:val="0"/>
          <w:numId w:val="23"/>
        </w:numPr>
        <w:ind w:left="360"/>
        <w:rPr>
          <w:rFonts w:asciiTheme="minorHAnsi" w:hAnsiTheme="minorHAnsi" w:cstheme="minorHAnsi"/>
        </w:rPr>
      </w:pPr>
      <w:r w:rsidRPr="00103568">
        <w:rPr>
          <w:rFonts w:asciiTheme="minorHAnsi" w:hAnsiTheme="minorHAnsi" w:cstheme="minorHAnsi"/>
        </w:rPr>
        <w:lastRenderedPageBreak/>
        <w:t>Must be user</w:t>
      </w:r>
      <w:r>
        <w:rPr>
          <w:rFonts w:asciiTheme="minorHAnsi" w:hAnsiTheme="minorHAnsi" w:cstheme="minorHAnsi"/>
        </w:rPr>
        <w:t>-</w:t>
      </w:r>
      <w:r w:rsidRPr="00103568">
        <w:rPr>
          <w:rFonts w:asciiTheme="minorHAnsi" w:hAnsiTheme="minorHAnsi" w:cstheme="minorHAnsi"/>
        </w:rPr>
        <w:t>accessible throughout the application</w:t>
      </w:r>
    </w:p>
    <w:p w14:paraId="147FC88F" w14:textId="77777777" w:rsidR="00C26F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Must use usability inspection models to determine the usability of the application in order to adapt prototype to a refined product based on the feedback given by the models.</w:t>
      </w:r>
    </w:p>
    <w:p w14:paraId="053DDDF6" w14:textId="77777777" w:rsidR="00C26F8A" w:rsidRPr="004A6F35"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 xml:space="preserve">Such models to be used are the Heuristic Evaluation, Cognitive Walkthrough and System Usability Scale. </w:t>
      </w:r>
    </w:p>
    <w:p w14:paraId="3178C8D6" w14:textId="77777777" w:rsidR="00C26F8A" w:rsidRDefault="00C26F8A" w:rsidP="001415B4">
      <w:pPr>
        <w:rPr>
          <w:rFonts w:cstheme="minorHAnsi"/>
        </w:rPr>
      </w:pPr>
    </w:p>
    <w:p w14:paraId="01BD8280" w14:textId="77777777" w:rsidR="00C26F8A" w:rsidRDefault="00C26F8A" w:rsidP="00C26F8A">
      <w:pPr>
        <w:pStyle w:val="ListParagraph"/>
        <w:numPr>
          <w:ilvl w:val="0"/>
          <w:numId w:val="23"/>
        </w:numPr>
        <w:ind w:left="360"/>
        <w:rPr>
          <w:rFonts w:asciiTheme="minorHAnsi" w:hAnsiTheme="minorHAnsi" w:cstheme="minorHAnsi"/>
        </w:rPr>
      </w:pPr>
      <w:r w:rsidRPr="005E155D">
        <w:rPr>
          <w:rFonts w:asciiTheme="minorHAnsi" w:hAnsiTheme="minorHAnsi" w:cstheme="minorHAnsi"/>
        </w:rPr>
        <w:t xml:space="preserve">Must </w:t>
      </w:r>
      <w:r>
        <w:rPr>
          <w:rFonts w:asciiTheme="minorHAnsi" w:hAnsiTheme="minorHAnsi" w:cstheme="minorHAnsi"/>
        </w:rPr>
        <w:t>use HTML, CSS and JavaScript for development</w:t>
      </w:r>
    </w:p>
    <w:p w14:paraId="5E442A49" w14:textId="77777777" w:rsidR="00C26F8A" w:rsidRPr="005E155D" w:rsidRDefault="00C26F8A" w:rsidP="001415B4">
      <w:pPr>
        <w:pStyle w:val="ListParagraph"/>
        <w:rPr>
          <w:rFonts w:asciiTheme="minorHAnsi" w:hAnsiTheme="minorHAnsi" w:cstheme="minorHAnsi"/>
        </w:rPr>
      </w:pPr>
    </w:p>
    <w:p w14:paraId="78171ECA" w14:textId="77777777" w:rsidR="00C26F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Due to the product being a web-based application, HTML must be used for the foundation to build the application.</w:t>
      </w:r>
    </w:p>
    <w:p w14:paraId="2A052E49" w14:textId="77777777" w:rsidR="00C26F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Styling of the web application to be implemented using CSS to engage visual appeal to users.</w:t>
      </w:r>
    </w:p>
    <w:p w14:paraId="23CD6696" w14:textId="77777777" w:rsidR="00C26F8A" w:rsidRPr="00F5636C"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JavaScript should be used in order to develop functionality of the web application such as calls made to the API and general functionality of the application.</w:t>
      </w:r>
    </w:p>
    <w:p w14:paraId="19E54796" w14:textId="77777777" w:rsidR="00C26F8A" w:rsidRDefault="00C26F8A" w:rsidP="001415B4">
      <w:pPr>
        <w:rPr>
          <w:rFonts w:cstheme="minorHAnsi"/>
        </w:rPr>
      </w:pPr>
    </w:p>
    <w:p w14:paraId="0BF7F6B9" w14:textId="77777777" w:rsidR="00C26F8A" w:rsidRDefault="00C26F8A" w:rsidP="00C26F8A">
      <w:pPr>
        <w:pStyle w:val="ListParagraph"/>
        <w:numPr>
          <w:ilvl w:val="0"/>
          <w:numId w:val="18"/>
        </w:numPr>
        <w:ind w:left="360"/>
        <w:rPr>
          <w:rFonts w:asciiTheme="minorHAnsi" w:hAnsiTheme="minorHAnsi" w:cstheme="minorHAnsi"/>
        </w:rPr>
      </w:pPr>
      <w:r w:rsidRPr="00F84115">
        <w:rPr>
          <w:rFonts w:asciiTheme="minorHAnsi" w:hAnsiTheme="minorHAnsi" w:cstheme="minorHAnsi"/>
        </w:rPr>
        <w:t xml:space="preserve">Must run on </w:t>
      </w:r>
      <w:r>
        <w:rPr>
          <w:rFonts w:asciiTheme="minorHAnsi" w:hAnsiTheme="minorHAnsi" w:cstheme="minorHAnsi"/>
        </w:rPr>
        <w:t xml:space="preserve">a range of </w:t>
      </w:r>
      <w:r w:rsidRPr="00F84115">
        <w:rPr>
          <w:rFonts w:asciiTheme="minorHAnsi" w:hAnsiTheme="minorHAnsi" w:cstheme="minorHAnsi"/>
        </w:rPr>
        <w:t>web browser</w:t>
      </w:r>
    </w:p>
    <w:p w14:paraId="42C0D7A5" w14:textId="77777777" w:rsidR="00C26F8A" w:rsidRPr="00F84115"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Users must be able to use the application on web browsers such as Google Chrome and Firefox.</w:t>
      </w:r>
    </w:p>
    <w:p w14:paraId="7B1DB6DF" w14:textId="77777777" w:rsidR="00C26F8A" w:rsidRDefault="00C26F8A" w:rsidP="001415B4"/>
    <w:p w14:paraId="3DFD725D" w14:textId="77777777" w:rsidR="00C26F8A" w:rsidRPr="00F84115"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Must be cross-platform accessible Augmented Reality</w:t>
      </w:r>
    </w:p>
    <w:p w14:paraId="3F191C3F" w14:textId="77777777" w:rsidR="00C26F8A" w:rsidRPr="007C4DF5"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AR library must be accessible on different web browsers such as Google Chrome and Firefox.</w:t>
      </w:r>
    </w:p>
    <w:p w14:paraId="415D7B26" w14:textId="77777777" w:rsidR="00C26F8A" w:rsidRDefault="00C26F8A" w:rsidP="001415B4">
      <w:pPr>
        <w:rPr>
          <w:rFonts w:cstheme="minorHAnsi"/>
        </w:rPr>
      </w:pPr>
    </w:p>
    <w:p w14:paraId="3A4A279D" w14:textId="77777777" w:rsidR="00C26F8A" w:rsidRDefault="00C26F8A" w:rsidP="00C26F8A">
      <w:pPr>
        <w:pStyle w:val="ListParagraph"/>
        <w:numPr>
          <w:ilvl w:val="0"/>
          <w:numId w:val="23"/>
        </w:numPr>
        <w:ind w:left="360"/>
        <w:rPr>
          <w:rFonts w:asciiTheme="minorHAnsi" w:hAnsiTheme="minorHAnsi" w:cstheme="minorHAnsi"/>
        </w:rPr>
      </w:pPr>
      <w:r w:rsidRPr="00103568">
        <w:rPr>
          <w:rFonts w:asciiTheme="minorHAnsi" w:hAnsiTheme="minorHAnsi" w:cstheme="minorHAnsi"/>
        </w:rPr>
        <w:t xml:space="preserve">Should have </w:t>
      </w:r>
      <w:r>
        <w:rPr>
          <w:rFonts w:asciiTheme="minorHAnsi" w:hAnsiTheme="minorHAnsi" w:cstheme="minorHAnsi"/>
        </w:rPr>
        <w:t xml:space="preserve">the </w:t>
      </w:r>
      <w:r w:rsidRPr="00103568">
        <w:rPr>
          <w:rFonts w:asciiTheme="minorHAnsi" w:hAnsiTheme="minorHAnsi" w:cstheme="minorHAnsi"/>
        </w:rPr>
        <w:t>same theme throughout all pages of the web application</w:t>
      </w:r>
    </w:p>
    <w:p w14:paraId="49DE7E76" w14:textId="77777777" w:rsidR="00C26F8A" w:rsidRPr="00B12488" w:rsidRDefault="00C26F8A" w:rsidP="00C26F8A">
      <w:pPr>
        <w:pStyle w:val="ListParagraph"/>
        <w:numPr>
          <w:ilvl w:val="0"/>
          <w:numId w:val="22"/>
        </w:numPr>
        <w:rPr>
          <w:rFonts w:asciiTheme="minorHAnsi" w:hAnsiTheme="minorHAnsi" w:cstheme="minorHAnsi"/>
        </w:rPr>
      </w:pPr>
      <w:r w:rsidRPr="00B12488">
        <w:rPr>
          <w:rFonts w:asciiTheme="minorHAnsi" w:hAnsiTheme="minorHAnsi" w:cstheme="minorHAnsi"/>
        </w:rPr>
        <w:t>The application should follow a theme through each individual page of the application.</w:t>
      </w:r>
    </w:p>
    <w:p w14:paraId="77A65931" w14:textId="77777777" w:rsidR="00C26F8A" w:rsidRDefault="00C26F8A" w:rsidP="001415B4">
      <w:pPr>
        <w:rPr>
          <w:rFonts w:cstheme="minorHAnsi"/>
        </w:rPr>
      </w:pPr>
    </w:p>
    <w:p w14:paraId="43B8B552" w14:textId="77777777" w:rsidR="00C26F8A" w:rsidRPr="00103568" w:rsidRDefault="00C26F8A" w:rsidP="00C26F8A">
      <w:pPr>
        <w:pStyle w:val="ListParagraph"/>
        <w:numPr>
          <w:ilvl w:val="0"/>
          <w:numId w:val="23"/>
        </w:numPr>
        <w:ind w:left="360"/>
        <w:rPr>
          <w:rFonts w:asciiTheme="minorHAnsi" w:hAnsiTheme="minorHAnsi" w:cstheme="minorHAnsi"/>
        </w:rPr>
      </w:pPr>
      <w:r w:rsidRPr="00103568">
        <w:rPr>
          <w:rFonts w:asciiTheme="minorHAnsi" w:hAnsiTheme="minorHAnsi" w:cstheme="minorHAnsi"/>
        </w:rPr>
        <w:t>Should have application documentation</w:t>
      </w:r>
    </w:p>
    <w:p w14:paraId="2010E2D5" w14:textId="77777777" w:rsidR="00C26F8A" w:rsidRPr="00B12488" w:rsidRDefault="00C26F8A" w:rsidP="00C26F8A">
      <w:pPr>
        <w:pStyle w:val="ListParagraph"/>
        <w:numPr>
          <w:ilvl w:val="0"/>
          <w:numId w:val="22"/>
        </w:numPr>
        <w:rPr>
          <w:rFonts w:asciiTheme="minorHAnsi" w:hAnsiTheme="minorHAnsi" w:cstheme="minorHAnsi"/>
        </w:rPr>
      </w:pPr>
      <w:r w:rsidRPr="00B12488">
        <w:rPr>
          <w:rFonts w:asciiTheme="minorHAnsi" w:hAnsiTheme="minorHAnsi" w:cstheme="minorHAnsi"/>
        </w:rPr>
        <w:t xml:space="preserve">Should </w:t>
      </w:r>
      <w:r>
        <w:rPr>
          <w:rFonts w:asciiTheme="minorHAnsi" w:hAnsiTheme="minorHAnsi" w:cstheme="minorHAnsi"/>
        </w:rPr>
        <w:t>provide</w:t>
      </w:r>
      <w:r w:rsidRPr="00B12488">
        <w:rPr>
          <w:rFonts w:asciiTheme="minorHAnsi" w:hAnsiTheme="minorHAnsi" w:cstheme="minorHAnsi"/>
        </w:rPr>
        <w:t xml:space="preserve"> documentation to user on how to use application.</w:t>
      </w:r>
    </w:p>
    <w:p w14:paraId="42DAC944" w14:textId="77777777" w:rsidR="00C26F8A" w:rsidRDefault="00C26F8A" w:rsidP="001415B4"/>
    <w:p w14:paraId="5E67FEE8" w14:textId="77777777" w:rsidR="00C26F8A" w:rsidRPr="00F84115"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Should have a short processing time</w:t>
      </w:r>
    </w:p>
    <w:p w14:paraId="56AAF5E1"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application should request data from the server API in an appropriate</w:t>
      </w:r>
      <w:r w:rsidRPr="00AC2FD1">
        <w:rPr>
          <w:rFonts w:asciiTheme="minorHAnsi" w:hAnsiTheme="minorHAnsi" w:cstheme="minorHAnsi"/>
        </w:rPr>
        <w:t xml:space="preserve"> time</w:t>
      </w:r>
      <w:r>
        <w:rPr>
          <w:rFonts w:asciiTheme="minorHAnsi" w:hAnsiTheme="minorHAnsi" w:cstheme="minorHAnsi"/>
        </w:rPr>
        <w:t xml:space="preserve"> of 3 seconds</w:t>
      </w:r>
    </w:p>
    <w:p w14:paraId="77A78C48" w14:textId="77777777" w:rsidR="00C26F8A" w:rsidRPr="00AC2FD1"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Could implement a splash screen or visual loading progression mechanism to give the user the visual cue of the loading process of the data requested. Diverting the attention of the user focusing on time and directing onto the visual cue.</w:t>
      </w:r>
    </w:p>
    <w:p w14:paraId="71BD944C" w14:textId="2AE6822F" w:rsidR="00C26F8A" w:rsidRDefault="00C26F8A" w:rsidP="001415B4"/>
    <w:p w14:paraId="681D006A" w14:textId="3BA5DD51" w:rsidR="009D69FF" w:rsidRDefault="009D69FF" w:rsidP="001415B4"/>
    <w:p w14:paraId="65283B19" w14:textId="537023A5" w:rsidR="009D69FF" w:rsidRDefault="009D69FF" w:rsidP="001415B4"/>
    <w:p w14:paraId="10144A8F" w14:textId="757D0CB7" w:rsidR="009D69FF" w:rsidRDefault="009D69FF" w:rsidP="001415B4"/>
    <w:p w14:paraId="595DAE3B" w14:textId="79F2010B" w:rsidR="009D69FF" w:rsidRDefault="009D69FF" w:rsidP="001415B4"/>
    <w:p w14:paraId="541F0D9D" w14:textId="465A1B5F" w:rsidR="009D69FF" w:rsidRDefault="009D69FF" w:rsidP="001415B4"/>
    <w:p w14:paraId="09D8F577" w14:textId="634D838F" w:rsidR="009D69FF" w:rsidRDefault="009D69FF" w:rsidP="001415B4"/>
    <w:p w14:paraId="2FBD0108" w14:textId="77777777" w:rsidR="009D69FF" w:rsidRDefault="009D69FF" w:rsidP="001415B4"/>
    <w:p w14:paraId="354146EA" w14:textId="6E0EB892" w:rsidR="002C1140" w:rsidRPr="00C67045" w:rsidRDefault="002C1140" w:rsidP="002C1140">
      <w:pPr>
        <w:rPr>
          <w:rFonts w:cstheme="minorHAnsi"/>
          <w:color w:val="2F5496" w:themeColor="accent1" w:themeShade="BF"/>
        </w:rPr>
      </w:pPr>
      <w:r w:rsidRPr="002C1140">
        <w:rPr>
          <w:rFonts w:cstheme="minorHAnsi"/>
          <w:color w:val="2F5496" w:themeColor="accent1" w:themeShade="BF"/>
          <w:highlight w:val="yellow"/>
        </w:rPr>
        <w:lastRenderedPageBreak/>
        <w:t>3.1.3 Changes in Scope</w:t>
      </w:r>
    </w:p>
    <w:p w14:paraId="10EF286A" w14:textId="77777777" w:rsidR="00C26F8A" w:rsidRDefault="00C26F8A" w:rsidP="001415B4"/>
    <w:p w14:paraId="41EE2746" w14:textId="77777777" w:rsidR="00C26F8A" w:rsidRPr="00C67045" w:rsidRDefault="00C26F8A" w:rsidP="001415B4"/>
    <w:p w14:paraId="6B3CFC92" w14:textId="55D3C92E" w:rsidR="001664F1" w:rsidRDefault="001664F1" w:rsidP="001664F1">
      <w:pPr>
        <w:rPr>
          <w:color w:val="2F5496" w:themeColor="accent1" w:themeShade="BF"/>
        </w:rPr>
      </w:pPr>
    </w:p>
    <w:p w14:paraId="38D9D83B" w14:textId="18492634" w:rsidR="00C26F8A" w:rsidRDefault="00C26F8A" w:rsidP="001664F1">
      <w:pPr>
        <w:rPr>
          <w:color w:val="2F5496" w:themeColor="accent1" w:themeShade="BF"/>
        </w:rPr>
      </w:pPr>
    </w:p>
    <w:p w14:paraId="494B5967" w14:textId="6AB1AD51" w:rsidR="00C26F8A" w:rsidRDefault="00C26F8A" w:rsidP="001664F1">
      <w:pPr>
        <w:rPr>
          <w:color w:val="2F5496" w:themeColor="accent1" w:themeShade="BF"/>
        </w:rPr>
      </w:pPr>
    </w:p>
    <w:p w14:paraId="3D52E1A8" w14:textId="00DD61F5" w:rsidR="00C26F8A" w:rsidRDefault="00C26F8A" w:rsidP="001664F1">
      <w:pPr>
        <w:rPr>
          <w:color w:val="2F5496" w:themeColor="accent1" w:themeShade="BF"/>
        </w:rPr>
      </w:pPr>
    </w:p>
    <w:p w14:paraId="4803A382" w14:textId="4EA49236" w:rsidR="009D69FF" w:rsidRDefault="009D69FF" w:rsidP="001664F1">
      <w:pPr>
        <w:rPr>
          <w:color w:val="2F5496" w:themeColor="accent1" w:themeShade="BF"/>
        </w:rPr>
      </w:pPr>
    </w:p>
    <w:p w14:paraId="1A89FAB6" w14:textId="3A63CA78" w:rsidR="009D69FF" w:rsidRDefault="009D69FF" w:rsidP="001664F1">
      <w:pPr>
        <w:rPr>
          <w:color w:val="2F5496" w:themeColor="accent1" w:themeShade="BF"/>
        </w:rPr>
      </w:pPr>
    </w:p>
    <w:p w14:paraId="215B39D5" w14:textId="77777777" w:rsidR="009D69FF" w:rsidRDefault="009D69FF" w:rsidP="001664F1">
      <w:pPr>
        <w:rPr>
          <w:color w:val="2F5496" w:themeColor="accent1" w:themeShade="BF"/>
        </w:rPr>
      </w:pPr>
    </w:p>
    <w:p w14:paraId="4E99DBA5" w14:textId="3155811A" w:rsidR="00C26F8A" w:rsidRPr="002C1140" w:rsidRDefault="002C1140" w:rsidP="001664F1">
      <w:pPr>
        <w:rPr>
          <w:color w:val="2F5496" w:themeColor="accent1" w:themeShade="BF"/>
        </w:rPr>
      </w:pPr>
      <w:r w:rsidRPr="002C1140">
        <w:rPr>
          <w:rFonts w:ascii="Calibri" w:hAnsi="Calibri" w:cs="Calibri"/>
          <w:color w:val="2F5496" w:themeColor="accent1" w:themeShade="BF"/>
        </w:rPr>
        <w:t>3.2 Project</w:t>
      </w:r>
      <w:r w:rsidR="00F11CE3">
        <w:rPr>
          <w:rFonts w:ascii="Calibri" w:hAnsi="Calibri" w:cs="Calibri"/>
          <w:color w:val="2F5496" w:themeColor="accent1" w:themeShade="BF"/>
        </w:rPr>
        <w:t xml:space="preserve"> </w:t>
      </w:r>
      <w:r w:rsidRPr="002C1140">
        <w:rPr>
          <w:rFonts w:ascii="Calibri" w:hAnsi="Calibri" w:cs="Calibri"/>
          <w:color w:val="2F5496" w:themeColor="accent1" w:themeShade="BF"/>
        </w:rPr>
        <w:t>Design</w:t>
      </w:r>
    </w:p>
    <w:p w14:paraId="3F2A784D" w14:textId="32FE52E6" w:rsidR="00C26F8A" w:rsidRDefault="00C26F8A" w:rsidP="001664F1">
      <w:pPr>
        <w:rPr>
          <w:color w:val="2F5496" w:themeColor="accent1" w:themeShade="BF"/>
        </w:rPr>
      </w:pPr>
    </w:p>
    <w:p w14:paraId="61BF15FF" w14:textId="7030B017" w:rsidR="001415B4" w:rsidRPr="001415B4" w:rsidRDefault="0072209E" w:rsidP="001664F1">
      <w:r w:rsidRPr="0072209E">
        <w:t xml:space="preserve">Before any implementation of the project, logos and designs were created in order to gauge user opinion and gain feedback. As a user-centric project, constant user feedback is essential for a successful usability related application. </w:t>
      </w:r>
      <w:proofErr w:type="gramStart"/>
      <w:r w:rsidRPr="0072209E">
        <w:t>Firstly</w:t>
      </w:r>
      <w:proofErr w:type="gramEnd"/>
      <w:r w:rsidRPr="0072209E">
        <w:t xml:space="preserve"> research into current applications was conducted to gain knowledge as to what design principles each application used. Specific features were selected from said applications in order to adapt and take forward into wireframes. From the created wireframes mockups would then be created which would be subjected to user feedback. Where lastly colour schemes would be selected and used on the preferred designs selected from user feedback to get then further user feedback to take to a finalised design for implementation</w:t>
      </w:r>
      <w:r w:rsidR="00CD7AF8">
        <w:t>.</w:t>
      </w:r>
    </w:p>
    <w:p w14:paraId="0CAA2C3D" w14:textId="43C66ADC" w:rsidR="00C26F8A" w:rsidRDefault="00C26F8A" w:rsidP="001664F1">
      <w:pPr>
        <w:rPr>
          <w:color w:val="2F5496" w:themeColor="accent1" w:themeShade="BF"/>
        </w:rPr>
      </w:pPr>
    </w:p>
    <w:p w14:paraId="2DFE4287" w14:textId="0E4B0F43" w:rsidR="009D69FF" w:rsidRDefault="009D69FF" w:rsidP="001664F1">
      <w:pPr>
        <w:rPr>
          <w:color w:val="2F5496" w:themeColor="accent1" w:themeShade="BF"/>
        </w:rPr>
      </w:pPr>
    </w:p>
    <w:p w14:paraId="70952520" w14:textId="24BE27C6" w:rsidR="009D69FF" w:rsidRDefault="009D69FF" w:rsidP="001664F1">
      <w:pPr>
        <w:rPr>
          <w:color w:val="2F5496" w:themeColor="accent1" w:themeShade="BF"/>
        </w:rPr>
      </w:pPr>
    </w:p>
    <w:p w14:paraId="2E08A72E" w14:textId="1D0257CB" w:rsidR="009D69FF" w:rsidRDefault="009D69FF" w:rsidP="001664F1">
      <w:pPr>
        <w:rPr>
          <w:color w:val="2F5496" w:themeColor="accent1" w:themeShade="BF"/>
        </w:rPr>
      </w:pPr>
    </w:p>
    <w:p w14:paraId="7DEED68B" w14:textId="4EA97D7E" w:rsidR="009D69FF" w:rsidRDefault="009D69FF" w:rsidP="001664F1">
      <w:pPr>
        <w:rPr>
          <w:color w:val="2F5496" w:themeColor="accent1" w:themeShade="BF"/>
        </w:rPr>
      </w:pPr>
    </w:p>
    <w:p w14:paraId="5740334C" w14:textId="54FCD35C" w:rsidR="009D69FF" w:rsidRDefault="009D69FF" w:rsidP="001664F1">
      <w:pPr>
        <w:rPr>
          <w:color w:val="2F5496" w:themeColor="accent1" w:themeShade="BF"/>
        </w:rPr>
      </w:pPr>
    </w:p>
    <w:p w14:paraId="024547B8" w14:textId="36DD0269" w:rsidR="009D69FF" w:rsidRDefault="009D69FF" w:rsidP="001664F1">
      <w:pPr>
        <w:rPr>
          <w:color w:val="2F5496" w:themeColor="accent1" w:themeShade="BF"/>
        </w:rPr>
      </w:pPr>
    </w:p>
    <w:p w14:paraId="57B24233" w14:textId="6CA27704" w:rsidR="009D69FF" w:rsidRDefault="009D69FF" w:rsidP="001664F1">
      <w:pPr>
        <w:rPr>
          <w:color w:val="2F5496" w:themeColor="accent1" w:themeShade="BF"/>
        </w:rPr>
      </w:pPr>
    </w:p>
    <w:p w14:paraId="2FBCC226" w14:textId="777102A5" w:rsidR="009D69FF" w:rsidRDefault="009D69FF" w:rsidP="001664F1">
      <w:pPr>
        <w:rPr>
          <w:color w:val="2F5496" w:themeColor="accent1" w:themeShade="BF"/>
        </w:rPr>
      </w:pPr>
    </w:p>
    <w:p w14:paraId="457F61C9" w14:textId="42D740F3" w:rsidR="009D69FF" w:rsidRDefault="009D69FF" w:rsidP="001664F1">
      <w:pPr>
        <w:rPr>
          <w:color w:val="2F5496" w:themeColor="accent1" w:themeShade="BF"/>
        </w:rPr>
      </w:pPr>
    </w:p>
    <w:p w14:paraId="56E37774" w14:textId="6F6A7A6C" w:rsidR="009D69FF" w:rsidRDefault="009D69FF" w:rsidP="001664F1">
      <w:pPr>
        <w:rPr>
          <w:color w:val="2F5496" w:themeColor="accent1" w:themeShade="BF"/>
        </w:rPr>
      </w:pPr>
    </w:p>
    <w:p w14:paraId="62E786E8" w14:textId="672F4DEB" w:rsidR="009D69FF" w:rsidRDefault="009D69FF" w:rsidP="001664F1">
      <w:pPr>
        <w:rPr>
          <w:color w:val="2F5496" w:themeColor="accent1" w:themeShade="BF"/>
        </w:rPr>
      </w:pPr>
    </w:p>
    <w:p w14:paraId="1CCD0FD5" w14:textId="01E52198" w:rsidR="009D69FF" w:rsidRDefault="009D69FF" w:rsidP="001664F1">
      <w:pPr>
        <w:rPr>
          <w:color w:val="2F5496" w:themeColor="accent1" w:themeShade="BF"/>
        </w:rPr>
      </w:pPr>
    </w:p>
    <w:p w14:paraId="4E467512" w14:textId="00061DDE" w:rsidR="009D69FF" w:rsidRDefault="009D69FF" w:rsidP="001664F1">
      <w:pPr>
        <w:rPr>
          <w:color w:val="2F5496" w:themeColor="accent1" w:themeShade="BF"/>
        </w:rPr>
      </w:pPr>
    </w:p>
    <w:p w14:paraId="05B48E77" w14:textId="7ACA2346" w:rsidR="009D69FF" w:rsidRDefault="009D69FF" w:rsidP="001664F1">
      <w:pPr>
        <w:rPr>
          <w:color w:val="2F5496" w:themeColor="accent1" w:themeShade="BF"/>
        </w:rPr>
      </w:pPr>
    </w:p>
    <w:p w14:paraId="37B83D32" w14:textId="321065E1" w:rsidR="009D69FF" w:rsidRDefault="009D69FF" w:rsidP="001664F1">
      <w:pPr>
        <w:rPr>
          <w:color w:val="2F5496" w:themeColor="accent1" w:themeShade="BF"/>
        </w:rPr>
      </w:pPr>
    </w:p>
    <w:p w14:paraId="3A2143DA" w14:textId="2934D73E" w:rsidR="009D69FF" w:rsidRDefault="009D69FF" w:rsidP="001664F1">
      <w:pPr>
        <w:rPr>
          <w:color w:val="2F5496" w:themeColor="accent1" w:themeShade="BF"/>
        </w:rPr>
      </w:pPr>
    </w:p>
    <w:p w14:paraId="6B321F37" w14:textId="7CE47BEF" w:rsidR="009D69FF" w:rsidRDefault="009D69FF" w:rsidP="001664F1">
      <w:pPr>
        <w:rPr>
          <w:color w:val="2F5496" w:themeColor="accent1" w:themeShade="BF"/>
        </w:rPr>
      </w:pPr>
    </w:p>
    <w:p w14:paraId="647382DF" w14:textId="3E709960" w:rsidR="009D69FF" w:rsidRDefault="009D69FF" w:rsidP="001664F1">
      <w:pPr>
        <w:rPr>
          <w:color w:val="2F5496" w:themeColor="accent1" w:themeShade="BF"/>
        </w:rPr>
      </w:pPr>
    </w:p>
    <w:p w14:paraId="00B8D517" w14:textId="4DD38555" w:rsidR="009D69FF" w:rsidRDefault="009D69FF" w:rsidP="001664F1">
      <w:pPr>
        <w:rPr>
          <w:color w:val="2F5496" w:themeColor="accent1" w:themeShade="BF"/>
        </w:rPr>
      </w:pPr>
    </w:p>
    <w:p w14:paraId="46AEEDA3" w14:textId="3FDF70C3" w:rsidR="009D69FF" w:rsidRDefault="009D69FF" w:rsidP="001664F1">
      <w:pPr>
        <w:rPr>
          <w:color w:val="2F5496" w:themeColor="accent1" w:themeShade="BF"/>
        </w:rPr>
      </w:pPr>
    </w:p>
    <w:p w14:paraId="79F5CDEA" w14:textId="65E98B7B" w:rsidR="009D69FF" w:rsidRDefault="009D69FF" w:rsidP="001664F1">
      <w:pPr>
        <w:rPr>
          <w:color w:val="2F5496" w:themeColor="accent1" w:themeShade="BF"/>
        </w:rPr>
      </w:pPr>
    </w:p>
    <w:p w14:paraId="4B98E917" w14:textId="4432F76A" w:rsidR="009D69FF" w:rsidRDefault="009D69FF" w:rsidP="001664F1">
      <w:pPr>
        <w:rPr>
          <w:color w:val="2F5496" w:themeColor="accent1" w:themeShade="BF"/>
        </w:rPr>
      </w:pPr>
    </w:p>
    <w:p w14:paraId="724A7219" w14:textId="2D082C0F" w:rsidR="009D69FF" w:rsidRDefault="009D69FF" w:rsidP="001664F1">
      <w:pPr>
        <w:rPr>
          <w:color w:val="2F5496" w:themeColor="accent1" w:themeShade="BF"/>
        </w:rPr>
      </w:pPr>
    </w:p>
    <w:p w14:paraId="2D8F0268" w14:textId="625C2A25" w:rsidR="009D69FF" w:rsidRDefault="009D69FF" w:rsidP="001664F1">
      <w:pPr>
        <w:rPr>
          <w:color w:val="2F5496" w:themeColor="accent1" w:themeShade="BF"/>
        </w:rPr>
      </w:pPr>
    </w:p>
    <w:p w14:paraId="04C9A988" w14:textId="77777777" w:rsidR="009D69FF" w:rsidRDefault="009D69FF" w:rsidP="001664F1">
      <w:pPr>
        <w:rPr>
          <w:color w:val="2F5496" w:themeColor="accent1" w:themeShade="BF"/>
        </w:rPr>
      </w:pPr>
    </w:p>
    <w:p w14:paraId="4F5BA63A" w14:textId="04C48F43" w:rsidR="00CD7AF8" w:rsidRDefault="00CD7AF8" w:rsidP="001664F1">
      <w:pPr>
        <w:rPr>
          <w:color w:val="2F5496" w:themeColor="accent1" w:themeShade="BF"/>
        </w:rPr>
      </w:pPr>
      <w:r>
        <w:rPr>
          <w:color w:val="2F5496" w:themeColor="accent1" w:themeShade="BF"/>
        </w:rPr>
        <w:lastRenderedPageBreak/>
        <w:t>3.2.1 Investigation of Current Native Based Applications</w:t>
      </w:r>
    </w:p>
    <w:p w14:paraId="48A49F7F" w14:textId="6509DC8A" w:rsidR="00CD7AF8" w:rsidRDefault="00CD7AF8"/>
    <w:p w14:paraId="6E87A1FA" w14:textId="4AA3882A" w:rsidR="00CD7AF8" w:rsidRDefault="00440436">
      <w:r w:rsidRPr="00440436">
        <w:t>As there are no flight tracking applications specifically designed for running off of a web browser, an investigation was conducted on design principles and features on three native based flight tracking applications. The applications investigated was the market-leading, based on the number of downloads through the App Store, application “Flightradar24” and two competitors being “Flight Tracker” and “FlightAware</w:t>
      </w:r>
      <w:r w:rsidR="00CD7AF8">
        <w:t>”.</w:t>
      </w:r>
    </w:p>
    <w:p w14:paraId="645DE1AA" w14:textId="197A4E2C" w:rsidR="00CD7AF8" w:rsidRDefault="00CD7AF8"/>
    <w:p w14:paraId="00A71BB1" w14:textId="442E5E3F" w:rsidR="00CD7AF8" w:rsidRPr="00D03A6D" w:rsidRDefault="009D69FF">
      <w:pPr>
        <w:rPr>
          <w:color w:val="2F5496" w:themeColor="accent1" w:themeShade="BF"/>
        </w:rPr>
      </w:pPr>
      <w:r>
        <w:rPr>
          <w:color w:val="2F5496" w:themeColor="accent1" w:themeShade="BF"/>
        </w:rPr>
        <w:t xml:space="preserve">3.2.1.1 </w:t>
      </w:r>
      <w:r w:rsidR="00CD7AF8" w:rsidRPr="00D03A6D">
        <w:rPr>
          <w:color w:val="2F5496" w:themeColor="accent1" w:themeShade="BF"/>
        </w:rPr>
        <w:t>Flightradar24</w:t>
      </w:r>
    </w:p>
    <w:p w14:paraId="25DDFC1E" w14:textId="448A5F8E" w:rsidR="00CD7AF8" w:rsidRDefault="00CD7AF8"/>
    <w:p w14:paraId="501DC1D2" w14:textId="5EC249AC" w:rsidR="00CD7AF8" w:rsidRDefault="00440436">
      <w:r w:rsidRPr="00440436">
        <w:t>The initial design is seen as simplistic with the screen being filled with a map. The header bar and options bar presented at the bottom transparently covers the map; however, with subtlety to still give the illusion that the entire page is fitted with the map</w:t>
      </w:r>
      <w:r w:rsidR="00CD7AF8">
        <w:t>.</w:t>
      </w:r>
    </w:p>
    <w:p w14:paraId="20A1801A" w14:textId="3DA15FD1" w:rsidR="00CD7AF8" w:rsidRPr="00D03A6D" w:rsidRDefault="0096678B">
      <w:pPr>
        <w:rPr>
          <w:rFonts w:ascii="Times New Roman" w:eastAsia="Times New Roman" w:hAnsi="Times New Roman" w:cs="Times New Roman"/>
          <w:lang w:eastAsia="en-GB"/>
        </w:rPr>
      </w:pPr>
      <w:r>
        <w:rPr>
          <w:rFonts w:ascii="Times New Roman" w:eastAsia="Times New Roman" w:hAnsi="Times New Roman" w:cs="Times New Roman"/>
          <w:noProof/>
          <w:lang w:eastAsia="en-GB"/>
        </w:rPr>
        <mc:AlternateContent>
          <mc:Choice Requires="wpg">
            <w:drawing>
              <wp:anchor distT="0" distB="0" distL="114300" distR="114300" simplePos="0" relativeHeight="251756544" behindDoc="0" locked="0" layoutInCell="1" allowOverlap="1" wp14:anchorId="72E59EF4" wp14:editId="716DE7D8">
                <wp:simplePos x="0" y="0"/>
                <wp:positionH relativeFrom="column">
                  <wp:posOffset>-262890</wp:posOffset>
                </wp:positionH>
                <wp:positionV relativeFrom="paragraph">
                  <wp:posOffset>290195</wp:posOffset>
                </wp:positionV>
                <wp:extent cx="6713057" cy="5739765"/>
                <wp:effectExtent l="0" t="0" r="0" b="635"/>
                <wp:wrapSquare wrapText="bothSides"/>
                <wp:docPr id="112" name="Group 112"/>
                <wp:cNvGraphicFramePr/>
                <a:graphic xmlns:a="http://schemas.openxmlformats.org/drawingml/2006/main">
                  <a:graphicData uri="http://schemas.microsoft.com/office/word/2010/wordprocessingGroup">
                    <wpg:wgp>
                      <wpg:cNvGrpSpPr/>
                      <wpg:grpSpPr>
                        <a:xfrm>
                          <a:off x="0" y="0"/>
                          <a:ext cx="6713057" cy="5739765"/>
                          <a:chOff x="0" y="0"/>
                          <a:chExt cx="6713057" cy="5739765"/>
                        </a:xfrm>
                      </wpg:grpSpPr>
                      <wpg:grpSp>
                        <wpg:cNvPr id="99" name="Group 99"/>
                        <wpg:cNvGrpSpPr/>
                        <wpg:grpSpPr>
                          <a:xfrm>
                            <a:off x="0" y="0"/>
                            <a:ext cx="6713057" cy="5739765"/>
                            <a:chOff x="0" y="0"/>
                            <a:chExt cx="6713057" cy="5739765"/>
                          </a:xfrm>
                        </wpg:grpSpPr>
                        <pic:pic xmlns:pic="http://schemas.openxmlformats.org/drawingml/2006/picture">
                          <pic:nvPicPr>
                            <pic:cNvPr id="74" name="Picture 74" descr="A screenshot of a cell phone&#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296543" y="3171825"/>
                              <a:ext cx="1184275" cy="2567940"/>
                            </a:xfrm>
                            <a:prstGeom prst="rect">
                              <a:avLst/>
                            </a:prstGeom>
                          </pic:spPr>
                        </pic:pic>
                        <pic:pic xmlns:pic="http://schemas.openxmlformats.org/drawingml/2006/picture">
                          <pic:nvPicPr>
                            <pic:cNvPr id="68" name="Picture 68" descr="A screenshot of a cell phone&#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782443" y="3171825"/>
                              <a:ext cx="1184275" cy="2567940"/>
                            </a:xfrm>
                            <a:prstGeom prst="rect">
                              <a:avLst/>
                            </a:prstGeom>
                          </pic:spPr>
                        </pic:pic>
                        <pic:pic xmlns:pic="http://schemas.openxmlformats.org/drawingml/2006/picture">
                          <pic:nvPicPr>
                            <pic:cNvPr id="66" name="Picture 66" descr="A screenshot of a cell phone&#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279773" y="3154680"/>
                              <a:ext cx="1189990" cy="2580640"/>
                            </a:xfrm>
                            <a:prstGeom prst="rect">
                              <a:avLst/>
                            </a:prstGeom>
                          </pic:spPr>
                        </pic:pic>
                        <pic:pic xmlns:pic="http://schemas.openxmlformats.org/drawingml/2006/picture">
                          <pic:nvPicPr>
                            <pic:cNvPr id="76" name="Picture 76" descr="A picture containing sky, building, outdoor&#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725668" y="3154680"/>
                              <a:ext cx="1184275" cy="2566035"/>
                            </a:xfrm>
                            <a:prstGeom prst="rect">
                              <a:avLst/>
                            </a:prstGeom>
                          </pic:spPr>
                        </pic:pic>
                        <wps:wsp>
                          <wps:cNvPr id="37" name="Text Box 37"/>
                          <wps:cNvSpPr txBox="1"/>
                          <wps:spPr>
                            <a:xfrm rot="16200000">
                              <a:off x="688973" y="4290060"/>
                              <a:ext cx="1939641" cy="259503"/>
                            </a:xfrm>
                            <a:prstGeom prst="rect">
                              <a:avLst/>
                            </a:prstGeom>
                            <a:solidFill>
                              <a:schemeClr val="lt1"/>
                            </a:solidFill>
                            <a:ln w="6350">
                              <a:noFill/>
                            </a:ln>
                          </wps:spPr>
                          <wps:txbx>
                            <w:txbxContent>
                              <w:p w14:paraId="22285053" w14:textId="77777777" w:rsidR="00577E33" w:rsidRPr="005F4F60" w:rsidRDefault="00577E33" w:rsidP="00577E33">
                                <w:pPr>
                                  <w:jc w:val="center"/>
                                  <w:rPr>
                                    <w:sz w:val="22"/>
                                    <w:szCs w:val="22"/>
                                  </w:rPr>
                                </w:pPr>
                                <w:r>
                                  <w:rPr>
                                    <w:sz w:val="22"/>
                                    <w:szCs w:val="22"/>
                                  </w:rPr>
                                  <w:t>Filter flight options global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rot="16200000">
                              <a:off x="-567374" y="4268152"/>
                              <a:ext cx="1436900" cy="302152"/>
                            </a:xfrm>
                            <a:prstGeom prst="rect">
                              <a:avLst/>
                            </a:prstGeom>
                            <a:solidFill>
                              <a:schemeClr val="lt1"/>
                            </a:solidFill>
                            <a:ln w="6350">
                              <a:noFill/>
                            </a:ln>
                          </wps:spPr>
                          <wps:txbx>
                            <w:txbxContent>
                              <w:p w14:paraId="77290B60" w14:textId="77777777" w:rsidR="00577E33" w:rsidRPr="005F4F60" w:rsidRDefault="00577E33" w:rsidP="00577E33">
                                <w:pPr>
                                  <w:jc w:val="center"/>
                                  <w:rPr>
                                    <w:sz w:val="22"/>
                                    <w:szCs w:val="22"/>
                                  </w:rPr>
                                </w:pPr>
                                <w:r>
                                  <w:rPr>
                                    <w:sz w:val="22"/>
                                    <w:szCs w:val="22"/>
                                  </w:rPr>
                                  <w:t>Search specific fl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rot="16200000">
                              <a:off x="2366643" y="4230370"/>
                              <a:ext cx="1542415" cy="278132"/>
                            </a:xfrm>
                            <a:prstGeom prst="rect">
                              <a:avLst/>
                            </a:prstGeom>
                            <a:solidFill>
                              <a:schemeClr val="lt1"/>
                            </a:solidFill>
                            <a:ln w="6350">
                              <a:noFill/>
                            </a:ln>
                          </wps:spPr>
                          <wps:txbx>
                            <w:txbxContent>
                              <w:p w14:paraId="01E6182F" w14:textId="77777777" w:rsidR="00577E33" w:rsidRPr="005F4F60" w:rsidRDefault="00577E33" w:rsidP="00577E33">
                                <w:pPr>
                                  <w:jc w:val="center"/>
                                  <w:rPr>
                                    <w:sz w:val="22"/>
                                    <w:szCs w:val="22"/>
                                  </w:rPr>
                                </w:pPr>
                                <w:r>
                                  <w:rPr>
                                    <w:sz w:val="22"/>
                                    <w:szCs w:val="22"/>
                                  </w:rPr>
                                  <w:t>Changes visuals on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wps:spPr>
                            <a:xfrm rot="16200000">
                              <a:off x="3728400" y="4346258"/>
                              <a:ext cx="1747873" cy="249451"/>
                            </a:xfrm>
                            <a:prstGeom prst="rect">
                              <a:avLst/>
                            </a:prstGeom>
                            <a:solidFill>
                              <a:schemeClr val="lt1"/>
                            </a:solidFill>
                            <a:ln w="6350">
                              <a:noFill/>
                            </a:ln>
                          </wps:spPr>
                          <wps:txbx>
                            <w:txbxContent>
                              <w:p w14:paraId="666A1F38" w14:textId="77777777" w:rsidR="00577E33" w:rsidRPr="005F4F60" w:rsidRDefault="00577E33" w:rsidP="00577E33">
                                <w:pPr>
                                  <w:jc w:val="center"/>
                                  <w:rPr>
                                    <w:sz w:val="22"/>
                                    <w:szCs w:val="22"/>
                                  </w:rPr>
                                </w:pPr>
                                <w:r>
                                  <w:rPr>
                                    <w:sz w:val="22"/>
                                    <w:szCs w:val="22"/>
                                  </w:rPr>
                                  <w:t>AR displaying flights detai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7" name="Group 97"/>
                          <wpg:cNvGrpSpPr/>
                          <wpg:grpSpPr>
                            <a:xfrm>
                              <a:off x="296543" y="0"/>
                              <a:ext cx="6416514" cy="3172977"/>
                              <a:chOff x="0" y="0"/>
                              <a:chExt cx="6416514" cy="3172977"/>
                            </a:xfrm>
                          </wpg:grpSpPr>
                          <wpg:grpSp>
                            <wpg:cNvPr id="95" name="Group 95"/>
                            <wpg:cNvGrpSpPr/>
                            <wpg:grpSpPr>
                              <a:xfrm>
                                <a:off x="0" y="0"/>
                                <a:ext cx="5606676" cy="3172977"/>
                                <a:chOff x="0" y="0"/>
                                <a:chExt cx="5606676" cy="3172977"/>
                              </a:xfrm>
                            </wpg:grpSpPr>
                            <wps:wsp>
                              <wps:cNvPr id="5" name="Text Box 5"/>
                              <wps:cNvSpPr txBox="1"/>
                              <wps:spPr>
                                <a:xfrm>
                                  <a:off x="177165" y="5715"/>
                                  <a:ext cx="1305170" cy="633046"/>
                                </a:xfrm>
                                <a:prstGeom prst="rect">
                                  <a:avLst/>
                                </a:prstGeom>
                                <a:solidFill>
                                  <a:schemeClr val="lt1"/>
                                </a:solidFill>
                                <a:ln w="6350">
                                  <a:noFill/>
                                </a:ln>
                              </wps:spPr>
                              <wps:txbx>
                                <w:txbxContent>
                                  <w:p w14:paraId="03778D6E" w14:textId="77777777" w:rsidR="00577E33" w:rsidRPr="005F4F60" w:rsidRDefault="00577E33" w:rsidP="00577E33">
                                    <w:pPr>
                                      <w:jc w:val="center"/>
                                      <w:rPr>
                                        <w:sz w:val="22"/>
                                        <w:szCs w:val="22"/>
                                      </w:rPr>
                                    </w:pPr>
                                    <w:r>
                                      <w:rPr>
                                        <w:sz w:val="22"/>
                                        <w:szCs w:val="22"/>
                                      </w:rPr>
                                      <w:t>B</w:t>
                                    </w:r>
                                    <w:r w:rsidRPr="005F4F60">
                                      <w:rPr>
                                        <w:sz w:val="22"/>
                                        <w:szCs w:val="22"/>
                                      </w:rPr>
                                      <w:t>utton directing users to AR functi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Straight Arrow Connector 6"/>
                              <wps:cNvCnPr/>
                              <wps:spPr>
                                <a:xfrm>
                                  <a:off x="1388745" y="285750"/>
                                  <a:ext cx="740497" cy="10734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0" name="Text Box 10"/>
                              <wps:cNvSpPr txBox="1"/>
                              <wps:spPr>
                                <a:xfrm>
                                  <a:off x="177165" y="914400"/>
                                  <a:ext cx="1305170" cy="633046"/>
                                </a:xfrm>
                                <a:prstGeom prst="rect">
                                  <a:avLst/>
                                </a:prstGeom>
                                <a:solidFill>
                                  <a:schemeClr val="lt1"/>
                                </a:solidFill>
                                <a:ln w="6350">
                                  <a:noFill/>
                                </a:ln>
                              </wps:spPr>
                              <wps:txbx>
                                <w:txbxContent>
                                  <w:p w14:paraId="3149A425" w14:textId="415BF6B4" w:rsidR="00577E33" w:rsidRPr="005F4F60" w:rsidRDefault="00577E33" w:rsidP="00577E33">
                                    <w:pPr>
                                      <w:jc w:val="center"/>
                                      <w:rPr>
                                        <w:sz w:val="22"/>
                                        <w:szCs w:val="22"/>
                                      </w:rPr>
                                    </w:pPr>
                                    <w:r>
                                      <w:rPr>
                                        <w:sz w:val="22"/>
                                        <w:szCs w:val="22"/>
                                      </w:rPr>
                                      <w:t>Button to take users back to their current lo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3823335" y="788670"/>
                                  <a:ext cx="1722120" cy="586740"/>
                                </a:xfrm>
                                <a:prstGeom prst="rect">
                                  <a:avLst/>
                                </a:prstGeom>
                                <a:solidFill>
                                  <a:schemeClr val="lt1"/>
                                </a:solidFill>
                                <a:ln w="6350">
                                  <a:noFill/>
                                </a:ln>
                              </wps:spPr>
                              <wps:txbx>
                                <w:txbxContent>
                                  <w:p w14:paraId="7B325BB4" w14:textId="77777777" w:rsidR="00577E33" w:rsidRPr="005F4F60" w:rsidRDefault="00577E33" w:rsidP="00577E33">
                                    <w:pPr>
                                      <w:jc w:val="center"/>
                                      <w:rPr>
                                        <w:sz w:val="22"/>
                                        <w:szCs w:val="22"/>
                                      </w:rPr>
                                    </w:pPr>
                                    <w:r>
                                      <w:rPr>
                                        <w:sz w:val="22"/>
                                        <w:szCs w:val="22"/>
                                      </w:rPr>
                                      <w:t>Bright colour of contrast of plane icon representing a live aircra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0" y="1845945"/>
                                  <a:ext cx="1722120" cy="789305"/>
                                </a:xfrm>
                                <a:prstGeom prst="rect">
                                  <a:avLst/>
                                </a:prstGeom>
                                <a:solidFill>
                                  <a:schemeClr val="lt1"/>
                                </a:solidFill>
                                <a:ln w="6350">
                                  <a:noFill/>
                                </a:ln>
                              </wps:spPr>
                              <wps:txbx>
                                <w:txbxContent>
                                  <w:p w14:paraId="6CD12A69" w14:textId="77777777" w:rsidR="00577E33" w:rsidRPr="005F4F60" w:rsidRDefault="00577E33" w:rsidP="00577E33">
                                    <w:pPr>
                                      <w:jc w:val="center"/>
                                      <w:rPr>
                                        <w:sz w:val="22"/>
                                        <w:szCs w:val="22"/>
                                      </w:rPr>
                                    </w:pPr>
                                    <w:r>
                                      <w:rPr>
                                        <w:sz w:val="22"/>
                                        <w:szCs w:val="22"/>
                                      </w:rPr>
                                      <w:t>Footer option bar giving multiple options of alterations to the live feed/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3771900" y="0"/>
                                  <a:ext cx="1834776" cy="633505"/>
                                </a:xfrm>
                                <a:prstGeom prst="rect">
                                  <a:avLst/>
                                </a:prstGeom>
                                <a:solidFill>
                                  <a:schemeClr val="lt1"/>
                                </a:solidFill>
                                <a:ln w="6350">
                                  <a:noFill/>
                                </a:ln>
                              </wps:spPr>
                              <wps:txbx>
                                <w:txbxContent>
                                  <w:p w14:paraId="7AC1EA2C" w14:textId="4D28B619" w:rsidR="00577E33" w:rsidRPr="005F4F60" w:rsidRDefault="00577E33" w:rsidP="00577E33">
                                    <w:pPr>
                                      <w:jc w:val="center"/>
                                      <w:rPr>
                                        <w:sz w:val="22"/>
                                        <w:szCs w:val="22"/>
                                      </w:rPr>
                                    </w:pPr>
                                    <w:r>
                                      <w:rPr>
                                        <w:sz w:val="22"/>
                                        <w:szCs w:val="22"/>
                                      </w:rPr>
                                      <w:t>Search box which allows user to search specific flights by different parame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4" name="Group 94"/>
                              <wpg:cNvGrpSpPr/>
                              <wpg:grpSpPr>
                                <a:xfrm>
                                  <a:off x="594995" y="0"/>
                                  <a:ext cx="4402261" cy="3172977"/>
                                  <a:chOff x="0" y="0"/>
                                  <a:chExt cx="4402261" cy="3172977"/>
                                </a:xfrm>
                              </wpg:grpSpPr>
                              <pic:pic xmlns:pic="http://schemas.openxmlformats.org/drawingml/2006/picture">
                                <pic:nvPicPr>
                                  <pic:cNvPr id="44" name="Picture 44" descr="A close up of a map&#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1538687" y="182880"/>
                                    <a:ext cx="1184275" cy="2568575"/>
                                  </a:xfrm>
                                  <a:prstGeom prst="rect">
                                    <a:avLst/>
                                  </a:prstGeom>
                                </pic:spPr>
                              </pic:pic>
                              <wpg:grpSp>
                                <wpg:cNvPr id="78" name="Group 78"/>
                                <wpg:cNvGrpSpPr/>
                                <wpg:grpSpPr>
                                  <a:xfrm>
                                    <a:off x="0" y="111318"/>
                                    <a:ext cx="1935058" cy="3044804"/>
                                    <a:chOff x="0" y="0"/>
                                    <a:chExt cx="1935058" cy="3044804"/>
                                  </a:xfrm>
                                </wpg:grpSpPr>
                                <wps:wsp>
                                  <wps:cNvPr id="3" name="Elbow Connector 3"/>
                                  <wps:cNvCnPr/>
                                  <wps:spPr>
                                    <a:xfrm flipH="1">
                                      <a:off x="883" y="0"/>
                                      <a:ext cx="1934175" cy="2805830"/>
                                    </a:xfrm>
                                    <a:prstGeom prst="bentConnector3">
                                      <a:avLst>
                                        <a:gd name="adj1" fmla="val 27143"/>
                                      </a:avLst>
                                    </a:prstGeom>
                                  </wps:spPr>
                                  <wps:style>
                                    <a:lnRef idx="2">
                                      <a:schemeClr val="accent1"/>
                                    </a:lnRef>
                                    <a:fillRef idx="0">
                                      <a:schemeClr val="accent1"/>
                                    </a:fillRef>
                                    <a:effectRef idx="1">
                                      <a:schemeClr val="accent1"/>
                                    </a:effectRef>
                                    <a:fontRef idx="minor">
                                      <a:schemeClr val="tx1"/>
                                    </a:fontRef>
                                  </wps:style>
                                  <wps:bodyPr/>
                                </wps:wsp>
                                <wps:wsp>
                                  <wps:cNvPr id="4" name="Straight Connector 4"/>
                                  <wps:cNvCnPr/>
                                  <wps:spPr>
                                    <a:xfrm>
                                      <a:off x="1933050" y="0"/>
                                      <a:ext cx="0" cy="276416"/>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31" name="Straight Arrow Connector 31"/>
                                  <wps:cNvCnPr/>
                                  <wps:spPr>
                                    <a:xfrm flipH="1">
                                      <a:off x="0" y="2806810"/>
                                      <a:ext cx="0" cy="23799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g:grpSp>
                              <wpg:grpSp>
                                <wpg:cNvPr id="79" name="Group 79"/>
                                <wpg:cNvGrpSpPr/>
                                <wpg:grpSpPr>
                                  <a:xfrm>
                                    <a:off x="1614114" y="2691516"/>
                                    <a:ext cx="515957" cy="464102"/>
                                    <a:chOff x="0" y="0"/>
                                    <a:chExt cx="515957" cy="464102"/>
                                  </a:xfrm>
                                </wpg:grpSpPr>
                                <wps:wsp>
                                  <wps:cNvPr id="27" name="Elbow Connector 27"/>
                                  <wps:cNvCnPr/>
                                  <wps:spPr>
                                    <a:xfrm flipH="1">
                                      <a:off x="884" y="0"/>
                                      <a:ext cx="515073" cy="226612"/>
                                    </a:xfrm>
                                    <a:prstGeom prst="bentConnector3">
                                      <a:avLst>
                                        <a:gd name="adj1" fmla="val 347"/>
                                      </a:avLst>
                                    </a:prstGeom>
                                  </wps:spPr>
                                  <wps:style>
                                    <a:lnRef idx="2">
                                      <a:schemeClr val="accent6"/>
                                    </a:lnRef>
                                    <a:fillRef idx="0">
                                      <a:schemeClr val="accent6"/>
                                    </a:fillRef>
                                    <a:effectRef idx="1">
                                      <a:schemeClr val="accent6"/>
                                    </a:effectRef>
                                    <a:fontRef idx="minor">
                                      <a:schemeClr val="tx1"/>
                                    </a:fontRef>
                                  </wps:style>
                                  <wps:bodyPr/>
                                </wps:wsp>
                                <wps:wsp>
                                  <wps:cNvPr id="30" name="Straight Arrow Connector 30"/>
                                  <wps:cNvCnPr/>
                                  <wps:spPr>
                                    <a:xfrm>
                                      <a:off x="0" y="226612"/>
                                      <a:ext cx="0" cy="23749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g:grpSp>
                              <wpg:grpSp>
                                <wpg:cNvPr id="93" name="Group 93"/>
                                <wpg:cNvGrpSpPr/>
                                <wpg:grpSpPr>
                                  <a:xfrm>
                                    <a:off x="1781202" y="2691516"/>
                                    <a:ext cx="867641" cy="481461"/>
                                    <a:chOff x="0" y="0"/>
                                    <a:chExt cx="867641" cy="481461"/>
                                  </a:xfrm>
                                </wpg:grpSpPr>
                                <wps:wsp>
                                  <wps:cNvPr id="20" name="Straight Connector 20"/>
                                  <wps:cNvCnPr/>
                                  <wps:spPr>
                                    <a:xfrm>
                                      <a:off x="0" y="0"/>
                                      <a:ext cx="0" cy="174048"/>
                                    </a:xfrm>
                                    <a:prstGeom prst="line">
                                      <a:avLst/>
                                    </a:prstGeom>
                                  </wps:spPr>
                                  <wps:style>
                                    <a:lnRef idx="2">
                                      <a:schemeClr val="accent2"/>
                                    </a:lnRef>
                                    <a:fillRef idx="0">
                                      <a:schemeClr val="accent2"/>
                                    </a:fillRef>
                                    <a:effectRef idx="1">
                                      <a:schemeClr val="accent2"/>
                                    </a:effectRef>
                                    <a:fontRef idx="minor">
                                      <a:schemeClr val="tx1"/>
                                    </a:fontRef>
                                  </wps:style>
                                  <wps:bodyPr/>
                                </wps:wsp>
                                <wps:wsp>
                                  <wps:cNvPr id="28" name="Straight Connector 28"/>
                                  <wps:cNvCnPr/>
                                  <wps:spPr>
                                    <a:xfrm>
                                      <a:off x="0" y="174929"/>
                                      <a:ext cx="867641" cy="58"/>
                                    </a:xfrm>
                                    <a:prstGeom prst="line">
                                      <a:avLst/>
                                    </a:prstGeom>
                                  </wps:spPr>
                                  <wps:style>
                                    <a:lnRef idx="2">
                                      <a:schemeClr val="accent2"/>
                                    </a:lnRef>
                                    <a:fillRef idx="0">
                                      <a:schemeClr val="accent2"/>
                                    </a:fillRef>
                                    <a:effectRef idx="1">
                                      <a:schemeClr val="accent2"/>
                                    </a:effectRef>
                                    <a:fontRef idx="minor">
                                      <a:schemeClr val="tx1"/>
                                    </a:fontRef>
                                  </wps:style>
                                  <wps:bodyPr/>
                                </wps:wsp>
                                <wps:wsp>
                                  <wps:cNvPr id="29" name="Straight Arrow Connector 29"/>
                                  <wps:cNvCnPr/>
                                  <wps:spPr>
                                    <a:xfrm>
                                      <a:off x="866582" y="174929"/>
                                      <a:ext cx="0" cy="306532"/>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g:grpSp>
                              <wpg:grpSp>
                                <wpg:cNvPr id="77" name="Group 77"/>
                                <wpg:cNvGrpSpPr/>
                                <wpg:grpSpPr>
                                  <a:xfrm>
                                    <a:off x="1653981" y="0"/>
                                    <a:ext cx="2748280" cy="3150264"/>
                                    <a:chOff x="0" y="0"/>
                                    <a:chExt cx="2748280" cy="3150264"/>
                                  </a:xfrm>
                                </wpg:grpSpPr>
                                <wps:wsp>
                                  <wps:cNvPr id="32" name="Straight Connector 32"/>
                                  <wps:cNvCnPr/>
                                  <wps:spPr>
                                    <a:xfrm flipV="1">
                                      <a:off x="0" y="0"/>
                                      <a:ext cx="0" cy="353060"/>
                                    </a:xfrm>
                                    <a:prstGeom prst="line">
                                      <a:avLst/>
                                    </a:prstGeom>
                                  </wps:spPr>
                                  <wps:style>
                                    <a:lnRef idx="2">
                                      <a:schemeClr val="accent4"/>
                                    </a:lnRef>
                                    <a:fillRef idx="0">
                                      <a:schemeClr val="accent4"/>
                                    </a:fillRef>
                                    <a:effectRef idx="1">
                                      <a:schemeClr val="accent4"/>
                                    </a:effectRef>
                                    <a:fontRef idx="minor">
                                      <a:schemeClr val="tx1"/>
                                    </a:fontRef>
                                  </wps:style>
                                  <wps:bodyPr/>
                                </wps:wsp>
                                <wps:wsp>
                                  <wps:cNvPr id="33" name="Elbow Connector 33"/>
                                  <wps:cNvCnPr/>
                                  <wps:spPr>
                                    <a:xfrm>
                                      <a:off x="5080" y="0"/>
                                      <a:ext cx="2743200" cy="2918460"/>
                                    </a:xfrm>
                                    <a:prstGeom prst="bentConnector3">
                                      <a:avLst>
                                        <a:gd name="adj1" fmla="val 42407"/>
                                      </a:avLst>
                                    </a:prstGeom>
                                  </wps:spPr>
                                  <wps:style>
                                    <a:lnRef idx="2">
                                      <a:schemeClr val="accent4"/>
                                    </a:lnRef>
                                    <a:fillRef idx="0">
                                      <a:schemeClr val="accent4"/>
                                    </a:fillRef>
                                    <a:effectRef idx="1">
                                      <a:schemeClr val="accent4"/>
                                    </a:effectRef>
                                    <a:fontRef idx="minor">
                                      <a:schemeClr val="tx1"/>
                                    </a:fontRef>
                                  </wps:style>
                                  <wps:bodyPr/>
                                </wps:wsp>
                                <wps:wsp>
                                  <wps:cNvPr id="34" name="Straight Arrow Connector 34"/>
                                  <wps:cNvCnPr/>
                                  <wps:spPr>
                                    <a:xfrm>
                                      <a:off x="2745740" y="2915920"/>
                                      <a:ext cx="0" cy="23434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g:grpSp>
                            </wpg:grpSp>
                            <wps:wsp>
                              <wps:cNvPr id="15" name="Straight Arrow Connector 15"/>
                              <wps:cNvCnPr/>
                              <wps:spPr>
                                <a:xfrm>
                                  <a:off x="1383030" y="1371600"/>
                                  <a:ext cx="822960" cy="98658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9" name="Straight Arrow Connector 19"/>
                              <wps:cNvCnPr/>
                              <wps:spPr>
                                <a:xfrm>
                                  <a:off x="1577340" y="2417445"/>
                                  <a:ext cx="769802" cy="21199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1" name="Straight Arrow Connector 11"/>
                              <wps:cNvCnPr/>
                              <wps:spPr>
                                <a:xfrm flipH="1">
                                  <a:off x="3060065" y="1125855"/>
                                  <a:ext cx="806490" cy="16470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8" name="Straight Arrow Connector 8"/>
                              <wps:cNvCnPr/>
                              <wps:spPr>
                                <a:xfrm flipH="1">
                                  <a:off x="2985770" y="314325"/>
                                  <a:ext cx="885638" cy="11456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96" name="Group 96"/>
                            <wpg:cNvGrpSpPr/>
                            <wpg:grpSpPr>
                              <a:xfrm>
                                <a:off x="3166110" y="1514475"/>
                                <a:ext cx="3250404" cy="1241750"/>
                                <a:chOff x="0" y="0"/>
                                <a:chExt cx="3250404" cy="1241750"/>
                              </a:xfrm>
                            </wpg:grpSpPr>
                            <wps:wsp>
                              <wps:cNvPr id="35" name="Oval 35"/>
                              <wps:cNvSpPr/>
                              <wps:spPr>
                                <a:xfrm>
                                  <a:off x="422910" y="34290"/>
                                  <a:ext cx="1669681" cy="1207460"/>
                                </a:xfrm>
                                <a:prstGeom prst="ellipse">
                                  <a:avLst/>
                                </a:prstGeom>
                                <a:no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41"/>
                              <wps:cNvSpPr txBox="1"/>
                              <wps:spPr>
                                <a:xfrm>
                                  <a:off x="1908810" y="0"/>
                                  <a:ext cx="1341594" cy="602027"/>
                                </a:xfrm>
                                <a:prstGeom prst="rect">
                                  <a:avLst/>
                                </a:prstGeom>
                                <a:noFill/>
                                <a:ln w="6350">
                                  <a:noFill/>
                                </a:ln>
                              </wps:spPr>
                              <wps:txbx>
                                <w:txbxContent>
                                  <w:p w14:paraId="1526594F" w14:textId="77777777" w:rsidR="00577E33" w:rsidRPr="005F4F60" w:rsidRDefault="00577E33" w:rsidP="00577E33">
                                    <w:pPr>
                                      <w:jc w:val="center"/>
                                      <w:rPr>
                                        <w:sz w:val="22"/>
                                        <w:szCs w:val="22"/>
                                      </w:rPr>
                                    </w:pPr>
                                    <w:r>
                                      <w:rPr>
                                        <w:sz w:val="22"/>
                                        <w:szCs w:val="22"/>
                                      </w:rPr>
                                      <w:t>On link of specific plane icon shows details of fl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Straight Arrow Connector 36"/>
                              <wps:cNvCnPr/>
                              <wps:spPr>
                                <a:xfrm>
                                  <a:off x="0" y="62865"/>
                                  <a:ext cx="541867" cy="270933"/>
                                </a:xfrm>
                                <a:prstGeom prst="straightConnector1">
                                  <a:avLst/>
                                </a:prstGeom>
                                <a:ln>
                                  <a:tailEnd type="triangle"/>
                                </a:ln>
                              </wps:spPr>
                              <wps:style>
                                <a:lnRef idx="2">
                                  <a:schemeClr val="accent3"/>
                                </a:lnRef>
                                <a:fillRef idx="0">
                                  <a:schemeClr val="accent3"/>
                                </a:fillRef>
                                <a:effectRef idx="1">
                                  <a:schemeClr val="accent3"/>
                                </a:effectRef>
                                <a:fontRef idx="minor">
                                  <a:schemeClr val="tx1"/>
                                </a:fontRef>
                              </wps:style>
                              <wps:bodyPr/>
                            </wps:wsp>
                          </wpg:grpSp>
                        </wpg:grpSp>
                      </wpg:grpSp>
                      <pic:pic xmlns:pic="http://schemas.openxmlformats.org/drawingml/2006/picture">
                        <pic:nvPicPr>
                          <pic:cNvPr id="62" name="Picture 62" descr="A close up of a map&#10;&#10;Description automatically generated"/>
                          <pic:cNvPicPr>
                            <a:picLocks noChangeAspect="1"/>
                          </pic:cNvPicPr>
                        </pic:nvPicPr>
                        <pic:blipFill rotWithShape="1">
                          <a:blip r:embed="rId23" cstate="print">
                            <a:extLst>
                              <a:ext uri="{28A0092B-C50C-407E-A947-70E740481C1C}">
                                <a14:useLocalDpi xmlns:a14="http://schemas.microsoft.com/office/drawing/2010/main" val="0"/>
                              </a:ext>
                            </a:extLst>
                          </a:blip>
                          <a:srcRect t="67187" b="2856"/>
                          <a:stretch/>
                        </pic:blipFill>
                        <pic:spPr bwMode="auto">
                          <a:xfrm>
                            <a:off x="4160520" y="1777365"/>
                            <a:ext cx="1134745" cy="7372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2E59EF4" id="Group 112" o:spid="_x0000_s1026" style="position:absolute;margin-left:-20.7pt;margin-top:22.85pt;width:528.6pt;height:451.95pt;z-index:251756544" coordsize="67130,5739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">
                <v:group id="Group 99" o:spid="_x0000_s1027" style="position:absolute;width:67130;height:57397" coordsize="67130,573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4" o:spid="_x0000_s1028" type="#_x0000_t75" alt="A screenshot of a cell phone&#10;&#10;Description automatically generated" style="position:absolute;left:2965;top:31718;width:11843;height:256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">
                    <v:imagedata r:id="rId24" o:title="A screenshot of a cell phone&#10;&#10;Description automatically generated"/>
                  </v:shape>
                  <v:shape id="Picture 68" o:spid="_x0000_s1029" type="#_x0000_t75" alt="A screenshot of a cell phone&#10;&#10;Description automatically generated" style="position:absolute;left:17824;top:31718;width:11843;height:256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">
                    <v:imagedata r:id="rId25" o:title="A screenshot of a cell phone&#10;&#10;Description automatically generated"/>
                  </v:shape>
                  <v:shape id="Picture 66" o:spid="_x0000_s1030" type="#_x0000_t75" alt="A screenshot of a cell phone&#10;&#10;Description automatically generated" style="position:absolute;left:32797;top:31546;width:11900;height:258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">
                    <v:imagedata r:id="rId26" o:title="A screenshot of a cell phone&#10;&#10;Description automatically generated"/>
                  </v:shape>
                  <v:shape id="Picture 76" o:spid="_x0000_s1031" type="#_x0000_t75" alt="A picture containing sky, building, outdoor&#10;&#10;Description automatically generated" style="position:absolute;left:47256;top:31546;width:11843;height:25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">
                    <v:imagedata r:id="rId27" o:title="A picture containing sky, building, outdoor&#10;&#10;Description automatically generated"/>
                  </v:shape>
                  <v:shapetype id="_x0000_t202" coordsize="21600,21600" o:spt="202" path="m,l,21600r21600,l21600,xe">
                    <v:stroke joinstyle="miter"/>
                    <v:path gradientshapeok="t" o:connecttype="rect"/>
                  </v:shapetype>
                  <v:shape id="Text Box 37" o:spid="_x0000_s1032" type="#_x0000_t202" style="position:absolute;left:6889;top:42900;width:19397;height:259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" fillcolor="white [3201]" stroked="f" strokeweight=".5pt">
                    <v:textbox>
                      <w:txbxContent>
                        <w:p w14:paraId="22285053" w14:textId="77777777" w:rsidR="00577E33" w:rsidRPr="005F4F60" w:rsidRDefault="00577E33" w:rsidP="00577E33">
                          <w:pPr>
                            <w:jc w:val="center"/>
                            <w:rPr>
                              <w:sz w:val="22"/>
                              <w:szCs w:val="22"/>
                            </w:rPr>
                          </w:pPr>
                          <w:r>
                            <w:rPr>
                              <w:sz w:val="22"/>
                              <w:szCs w:val="22"/>
                            </w:rPr>
                            <w:t>Filter flight options global map</w:t>
                          </w:r>
                        </w:p>
                      </w:txbxContent>
                    </v:textbox>
                  </v:shape>
                  <v:shape id="Text Box 38" o:spid="_x0000_s1033" type="#_x0000_t202" style="position:absolute;left:-5674;top:42681;width:14369;height:3021;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" fillcolor="white [3201]" stroked="f" strokeweight=".5pt">
                    <v:textbox>
                      <w:txbxContent>
                        <w:p w14:paraId="77290B60" w14:textId="77777777" w:rsidR="00577E33" w:rsidRPr="005F4F60" w:rsidRDefault="00577E33" w:rsidP="00577E33">
                          <w:pPr>
                            <w:jc w:val="center"/>
                            <w:rPr>
                              <w:sz w:val="22"/>
                              <w:szCs w:val="22"/>
                            </w:rPr>
                          </w:pPr>
                          <w:r>
                            <w:rPr>
                              <w:sz w:val="22"/>
                              <w:szCs w:val="22"/>
                            </w:rPr>
                            <w:t>Search specific flight</w:t>
                          </w:r>
                        </w:p>
                      </w:txbxContent>
                    </v:textbox>
                  </v:shape>
                  <v:shape id="Text Box 39" o:spid="_x0000_s1034" type="#_x0000_t202" style="position:absolute;left:23666;top:42303;width:15424;height:278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" fillcolor="white [3201]" stroked="f" strokeweight=".5pt">
                    <v:textbox>
                      <w:txbxContent>
                        <w:p w14:paraId="01E6182F" w14:textId="77777777" w:rsidR="00577E33" w:rsidRPr="005F4F60" w:rsidRDefault="00577E33" w:rsidP="00577E33">
                          <w:pPr>
                            <w:jc w:val="center"/>
                            <w:rPr>
                              <w:sz w:val="22"/>
                              <w:szCs w:val="22"/>
                            </w:rPr>
                          </w:pPr>
                          <w:r>
                            <w:rPr>
                              <w:sz w:val="22"/>
                              <w:szCs w:val="22"/>
                            </w:rPr>
                            <w:t>Changes visuals on map</w:t>
                          </w:r>
                        </w:p>
                      </w:txbxContent>
                    </v:textbox>
                  </v:shape>
                  <v:shape id="Text Box 40" o:spid="_x0000_s1035" type="#_x0000_t202" style="position:absolute;left:37283;top:43463;width:17479;height:2494;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" fillcolor="white [3201]" stroked="f" strokeweight=".5pt">
                    <v:textbox>
                      <w:txbxContent>
                        <w:p w14:paraId="666A1F38" w14:textId="77777777" w:rsidR="00577E33" w:rsidRPr="005F4F60" w:rsidRDefault="00577E33" w:rsidP="00577E33">
                          <w:pPr>
                            <w:jc w:val="center"/>
                            <w:rPr>
                              <w:sz w:val="22"/>
                              <w:szCs w:val="22"/>
                            </w:rPr>
                          </w:pPr>
                          <w:r>
                            <w:rPr>
                              <w:sz w:val="22"/>
                              <w:szCs w:val="22"/>
                            </w:rPr>
                            <w:t>AR displaying flights details</w:t>
                          </w:r>
                        </w:p>
                      </w:txbxContent>
                    </v:textbox>
                  </v:shape>
                  <v:group id="Group 97" o:spid="_x0000_s1036" style="position:absolute;left:2965;width:64165;height:31729" coordsize="64165,317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">
                    <v:group id="Group 95" o:spid="_x0000_s1037" style="position:absolute;width:56066;height:31729" coordsize="56066,317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">
                      <v:shape id="Text Box 5" o:spid="_x0000_s1038" type="#_x0000_t202" style="position:absolute;left:1771;top:57;width:13052;height:63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" fillcolor="white [3201]" stroked="f" strokeweight=".5pt">
                        <v:textbox>
                          <w:txbxContent>
                            <w:p w14:paraId="03778D6E" w14:textId="77777777" w:rsidR="00577E33" w:rsidRPr="005F4F60" w:rsidRDefault="00577E33" w:rsidP="00577E33">
                              <w:pPr>
                                <w:jc w:val="center"/>
                                <w:rPr>
                                  <w:sz w:val="22"/>
                                  <w:szCs w:val="22"/>
                                </w:rPr>
                              </w:pPr>
                              <w:r>
                                <w:rPr>
                                  <w:sz w:val="22"/>
                                  <w:szCs w:val="22"/>
                                </w:rPr>
                                <w:t>B</w:t>
                              </w:r>
                              <w:r w:rsidRPr="005F4F60">
                                <w:rPr>
                                  <w:sz w:val="22"/>
                                  <w:szCs w:val="22"/>
                                </w:rPr>
                                <w:t>utton directing users to AR functionality.</w:t>
                              </w:r>
                            </w:p>
                          </w:txbxContent>
                        </v:textbox>
                      </v:shape>
                      <v:shapetype id="_x0000_t32" coordsize="21600,21600" o:spt="32" o:oned="t" path="m,l21600,21600e" filled="f">
                        <v:path arrowok="t" fillok="f" o:connecttype="none"/>
                        <o:lock v:ext="edit" shapetype="t"/>
                      </v:shapetype>
                      <v:shape id="Straight Arrow Connector 6" o:spid="_x0000_s1039" type="#_x0000_t32" style="position:absolute;left:13887;top:2857;width:7405;height:107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" strokecolor="black [3200]" strokeweight="1pt">
                        <v:stroke endarrow="block" joinstyle="miter"/>
                      </v:shape>
                      <v:shape id="Text Box 10" o:spid="_x0000_s1040" type="#_x0000_t202" style="position:absolute;left:1771;top:9144;width:13052;height:63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" fillcolor="white [3201]" stroked="f" strokeweight=".5pt">
                        <v:textbox>
                          <w:txbxContent>
                            <w:p w14:paraId="3149A425" w14:textId="415BF6B4" w:rsidR="00577E33" w:rsidRPr="005F4F60" w:rsidRDefault="00577E33" w:rsidP="00577E33">
                              <w:pPr>
                                <w:jc w:val="center"/>
                                <w:rPr>
                                  <w:sz w:val="22"/>
                                  <w:szCs w:val="22"/>
                                </w:rPr>
                              </w:pPr>
                              <w:r>
                                <w:rPr>
                                  <w:sz w:val="22"/>
                                  <w:szCs w:val="22"/>
                                </w:rPr>
                                <w:t>Button to take users back to their current location.</w:t>
                              </w:r>
                            </w:p>
                          </w:txbxContent>
                        </v:textbox>
                      </v:shape>
                      <v:shape id="Text Box 9" o:spid="_x0000_s1041" type="#_x0000_t202" style="position:absolute;left:38233;top:7886;width:17221;height:58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" fillcolor="white [3201]" stroked="f" strokeweight=".5pt">
                        <v:textbox>
                          <w:txbxContent>
                            <w:p w14:paraId="7B325BB4" w14:textId="77777777" w:rsidR="00577E33" w:rsidRPr="005F4F60" w:rsidRDefault="00577E33" w:rsidP="00577E33">
                              <w:pPr>
                                <w:jc w:val="center"/>
                                <w:rPr>
                                  <w:sz w:val="22"/>
                                  <w:szCs w:val="22"/>
                                </w:rPr>
                              </w:pPr>
                              <w:r>
                                <w:rPr>
                                  <w:sz w:val="22"/>
                                  <w:szCs w:val="22"/>
                                </w:rPr>
                                <w:t>Bright colour of contrast of plane icon representing a live aircraft.</w:t>
                              </w:r>
                            </w:p>
                          </w:txbxContent>
                        </v:textbox>
                      </v:shape>
                      <v:shape id="Text Box 16" o:spid="_x0000_s1042" type="#_x0000_t202" style="position:absolute;top:18459;width:17221;height:78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" fillcolor="white [3201]" stroked="f" strokeweight=".5pt">
                        <v:textbox>
                          <w:txbxContent>
                            <w:p w14:paraId="6CD12A69" w14:textId="77777777" w:rsidR="00577E33" w:rsidRPr="005F4F60" w:rsidRDefault="00577E33" w:rsidP="00577E33">
                              <w:pPr>
                                <w:jc w:val="center"/>
                                <w:rPr>
                                  <w:sz w:val="22"/>
                                  <w:szCs w:val="22"/>
                                </w:rPr>
                              </w:pPr>
                              <w:r>
                                <w:rPr>
                                  <w:sz w:val="22"/>
                                  <w:szCs w:val="22"/>
                                </w:rPr>
                                <w:t>Footer option bar giving multiple options of alterations to the live feed/map.</w:t>
                              </w:r>
                            </w:p>
                          </w:txbxContent>
                        </v:textbox>
                      </v:shape>
                      <v:shape id="Text Box 13" o:spid="_x0000_s1043" type="#_x0000_t202" style="position:absolute;left:37719;width:18347;height:63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" fillcolor="white [3201]" stroked="f" strokeweight=".5pt">
                        <v:textbox>
                          <w:txbxContent>
                            <w:p w14:paraId="7AC1EA2C" w14:textId="4D28B619" w:rsidR="00577E33" w:rsidRPr="005F4F60" w:rsidRDefault="00577E33" w:rsidP="00577E33">
                              <w:pPr>
                                <w:jc w:val="center"/>
                                <w:rPr>
                                  <w:sz w:val="22"/>
                                  <w:szCs w:val="22"/>
                                </w:rPr>
                              </w:pPr>
                              <w:r>
                                <w:rPr>
                                  <w:sz w:val="22"/>
                                  <w:szCs w:val="22"/>
                                </w:rPr>
                                <w:t>Search box which allows user to search specific flights by different parameters.</w:t>
                              </w:r>
                            </w:p>
                          </w:txbxContent>
                        </v:textbox>
                      </v:shape>
                      <v:group id="Group 94" o:spid="_x0000_s1044" style="position:absolute;left:5949;width:44023;height:31729" coordsize="44022,317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">
                        <v:shape id="Picture 44" o:spid="_x0000_s1045" type="#_x0000_t75" alt="A close up of a map&#10;&#10;Description automatically generated" style="position:absolute;left:15386;top:1828;width:11843;height:256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">
                          <v:imagedata r:id="rId28" o:title="A close up of a map&#10;&#10;Description automatically generated"/>
                        </v:shape>
                        <v:group id="Group 78" o:spid="_x0000_s1046" style="position:absolute;top:1113;width:19350;height:30448" coordsize="19350,304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&#13;&#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 o:spid="_x0000_s1047" type="#_x0000_t34" style="position:absolute;left:8;width:19342;height:28058;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" adj="5863" strokecolor="#4472c4 [3204]" strokeweight="1pt"/>
                          <v:line id="Straight Connector 4" o:spid="_x0000_s1048" style="position:absolute;visibility:visible;mso-wrap-style:square" from="19330,0" to="19330,276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" strokecolor="#4472c4 [3204]" strokeweight="1pt">
                            <v:stroke joinstyle="miter"/>
                          </v:line>
                          <v:shape id="Straight Arrow Connector 31" o:spid="_x0000_s1049" type="#_x0000_t32" style="position:absolute;top:28068;width:0;height:238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" strokecolor="#4472c4 [3204]" strokeweight="1pt">
                            <v:stroke endarrow="block" joinstyle="miter"/>
                          </v:shape>
                        </v:group>
                        <v:group id="Group 79" o:spid="_x0000_s1050" style="position:absolute;left:16141;top:26915;width:5159;height:4641" coordsize="515957,4641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">
                          <v:shape id="Elbow Connector 27" o:spid="_x0000_s1051" type="#_x0000_t34" style="position:absolute;left:884;width:515073;height:226612;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" adj="75" strokecolor="#70ad47 [3209]" strokeweight="1pt"/>
                          <v:shape id="Straight Arrow Connector 30" o:spid="_x0000_s1052" type="#_x0000_t32" style="position:absolute;top:226612;width:0;height:2374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" strokecolor="#70ad47 [3209]" strokeweight="1pt">
                            <v:stroke endarrow="block" joinstyle="miter"/>
                          </v:shape>
                        </v:group>
                        <v:group id="Group 93" o:spid="_x0000_s1053" style="position:absolute;left:17812;top:26915;width:8676;height:4814" coordsize="8676,48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33S4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">
                          <v:line id="Straight Connector 20" o:spid="_x0000_s1054" style="position:absolute;visibility:visible;mso-wrap-style:square" from="0,0" to="0,174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" strokecolor="#ed7d31 [3205]" strokeweight="1pt">
                            <v:stroke joinstyle="miter"/>
                          </v:line>
                          <v:line id="Straight Connector 28" o:spid="_x0000_s1055" style="position:absolute;visibility:visible;mso-wrap-style:square" from="0,1749" to="8676,17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" strokecolor="#ed7d31 [3205]" strokeweight="1pt">
                            <v:stroke joinstyle="miter"/>
                          </v:line>
                          <v:shape id="Straight Arrow Connector 29" o:spid="_x0000_s1056" type="#_x0000_t32" style="position:absolute;left:8665;top:1749;width:0;height:306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" strokecolor="#ed7d31 [3205]" strokeweight="1pt">
                            <v:stroke endarrow="block" joinstyle="miter"/>
                          </v:shape>
                        </v:group>
                        <v:group id="Group 77" o:spid="_x0000_s1057" style="position:absolute;left:16539;width:27483;height:31502" coordsize="27482,315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">
                          <v:line id="Straight Connector 32" o:spid="_x0000_s1058" style="position:absolute;flip:y;visibility:visible;mso-wrap-style:square" from="0,0" to="0,35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" strokecolor="#ffc000 [3207]" strokeweight="1pt">
                            <v:stroke joinstyle="miter"/>
                          </v:line>
                          <v:shape id="Elbow Connector 33" o:spid="_x0000_s1059" type="#_x0000_t34" style="position:absolute;left:50;width:27432;height:29184;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" adj="9160" strokecolor="#ffc000 [3207]" strokeweight="1pt"/>
                          <v:shape id="Straight Arrow Connector 34" o:spid="_x0000_s1060" type="#_x0000_t32" style="position:absolute;left:27457;top:29159;width:0;height:234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" strokecolor="#ffc000 [3207]" strokeweight="1pt">
                            <v:stroke endarrow="block" joinstyle="miter"/>
                          </v:shape>
                        </v:group>
                      </v:group>
                      <v:shape id="Straight Arrow Connector 15" o:spid="_x0000_s1061" type="#_x0000_t32" style="position:absolute;left:13830;top:13716;width:8229;height:986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" strokecolor="black [3200]" strokeweight="1pt">
                        <v:stroke endarrow="block" joinstyle="miter"/>
                      </v:shape>
                      <v:shape id="Straight Arrow Connector 19" o:spid="_x0000_s1062" type="#_x0000_t32" style="position:absolute;left:15773;top:24174;width:7698;height:21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" strokecolor="black [3200]" strokeweight="1pt">
                        <v:stroke endarrow="block" joinstyle="miter"/>
                      </v:shape>
                      <v:shape id="Straight Arrow Connector 11" o:spid="_x0000_s1063" type="#_x0000_t32" style="position:absolute;left:30600;top:11258;width:8065;height:1647;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" strokecolor="black [3200]" strokeweight="1pt">
                        <v:stroke endarrow="block" joinstyle="miter"/>
                      </v:shape>
                      <v:shape id="Straight Arrow Connector 8" o:spid="_x0000_s1064" type="#_x0000_t32" style="position:absolute;left:29857;top:3143;width:8857;height:114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" strokecolor="black [3200]" strokeweight="1pt">
                        <v:stroke endarrow="block" joinstyle="miter"/>
                      </v:shape>
                    </v:group>
                    <v:group id="Group 96" o:spid="_x0000_s1065" style="position:absolute;left:31661;top:15144;width:32504;height:12418" coordsize="32504,124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">
                      <v:oval id="Oval 35" o:spid="_x0000_s1066" style="position:absolute;left:4229;top:342;width:16696;height:1207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" filled="f" strokecolor="#aeaaaa [2414]" strokeweight="1pt">
                        <v:stroke joinstyle="miter"/>
                      </v:oval>
                      <v:shape id="Text Box 41" o:spid="_x0000_s1067" type="#_x0000_t202" style="position:absolute;left:19088;width:13416;height:60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" filled="f" stroked="f" strokeweight=".5pt">
                        <v:textbox>
                          <w:txbxContent>
                            <w:p w14:paraId="1526594F" w14:textId="77777777" w:rsidR="00577E33" w:rsidRPr="005F4F60" w:rsidRDefault="00577E33" w:rsidP="00577E33">
                              <w:pPr>
                                <w:jc w:val="center"/>
                                <w:rPr>
                                  <w:sz w:val="22"/>
                                  <w:szCs w:val="22"/>
                                </w:rPr>
                              </w:pPr>
                              <w:r>
                                <w:rPr>
                                  <w:sz w:val="22"/>
                                  <w:szCs w:val="22"/>
                                </w:rPr>
                                <w:t>On link of specific plane icon shows details of flight.</w:t>
                              </w:r>
                            </w:p>
                          </w:txbxContent>
                        </v:textbox>
                      </v:shape>
                      <v:shape id="Straight Arrow Connector 36" o:spid="_x0000_s1068" type="#_x0000_t32" style="position:absolute;top:628;width:5418;height:270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" strokecolor="#a5a5a5 [3206]" strokeweight="1pt">
                        <v:stroke endarrow="block" joinstyle="miter"/>
                      </v:shape>
                    </v:group>
                  </v:group>
                </v:group>
                <v:shape id="Picture 62" o:spid="_x0000_s1069" type="#_x0000_t75" alt="A close up of a map&#10;&#10;Description automatically generated" style="position:absolute;left:41605;top:17773;width:11347;height:73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">
                  <v:imagedata r:id="rId29" o:title="A close up of a map&#10;&#10;Description automatically generated" croptop="44032f" cropbottom="1872f"/>
                </v:shape>
                <w10:wrap type="square"/>
              </v:group>
            </w:pict>
          </mc:Fallback>
        </mc:AlternateContent>
      </w:r>
    </w:p>
    <w:p w14:paraId="6EBC2954" w14:textId="2DB30C0C" w:rsidR="00CD7AF8" w:rsidRPr="00D03A6D" w:rsidRDefault="00CD7AF8"/>
    <w:p w14:paraId="5BF0A797" w14:textId="77777777" w:rsidR="00CD7AF8" w:rsidRDefault="00CD7AF8"/>
    <w:p w14:paraId="3A5A3FC5" w14:textId="63B1FB4B" w:rsidR="00CD7AF8" w:rsidRPr="00D03A6D" w:rsidRDefault="009D69FF" w:rsidP="00577E33">
      <w:pPr>
        <w:rPr>
          <w:color w:val="2F5496" w:themeColor="accent1" w:themeShade="BF"/>
        </w:rPr>
      </w:pPr>
      <w:r>
        <w:rPr>
          <w:color w:val="2F5496" w:themeColor="accent1" w:themeShade="BF"/>
        </w:rPr>
        <w:lastRenderedPageBreak/>
        <w:t>3.</w:t>
      </w:r>
      <w:r w:rsidR="0096678B">
        <w:rPr>
          <w:color w:val="2F5496" w:themeColor="accent1" w:themeShade="BF"/>
        </w:rPr>
        <w:t xml:space="preserve">2.1.2 </w:t>
      </w:r>
      <w:r w:rsidR="00CD7AF8" w:rsidRPr="00D03A6D">
        <w:rPr>
          <w:color w:val="2F5496" w:themeColor="accent1" w:themeShade="BF"/>
        </w:rPr>
        <w:t>Flight</w:t>
      </w:r>
      <w:r w:rsidR="00CD7AF8">
        <w:rPr>
          <w:color w:val="2F5496" w:themeColor="accent1" w:themeShade="BF"/>
        </w:rPr>
        <w:t xml:space="preserve"> Tracker</w:t>
      </w:r>
    </w:p>
    <w:p w14:paraId="334D4255" w14:textId="77777777" w:rsidR="00CD7AF8" w:rsidRDefault="00CD7AF8"/>
    <w:p w14:paraId="35F68195" w14:textId="5C11C6FC" w:rsidR="00CD7AF8" w:rsidRDefault="0096678B" w:rsidP="00577E33">
      <w:r w:rsidRPr="0096678B">
        <w:t>The main page is designed not to take the user directly to the content of the application. With the cooling blue colour scheme used throughout gives a calming effect while using the application. The design requires the user to search a specific flight to display on a map</w:t>
      </w:r>
      <w:r w:rsidR="00CD7AF8">
        <w:t>.</w:t>
      </w:r>
    </w:p>
    <w:p w14:paraId="4CD60EA4" w14:textId="77777777" w:rsidR="00CD7AF8" w:rsidRDefault="00CD7AF8"/>
    <w:p w14:paraId="4AFC776E" w14:textId="1D3F7BC6" w:rsidR="00CD7AF8" w:rsidRDefault="00ED134F">
      <w:r>
        <w:rPr>
          <w:noProof/>
        </w:rPr>
        <mc:AlternateContent>
          <mc:Choice Requires="wpg">
            <w:drawing>
              <wp:anchor distT="0" distB="0" distL="114300" distR="114300" simplePos="0" relativeHeight="251768832" behindDoc="0" locked="0" layoutInCell="1" allowOverlap="1" wp14:anchorId="07DC98AE" wp14:editId="20642F60">
                <wp:simplePos x="0" y="0"/>
                <wp:positionH relativeFrom="column">
                  <wp:posOffset>-121920</wp:posOffset>
                </wp:positionH>
                <wp:positionV relativeFrom="paragraph">
                  <wp:posOffset>349831</wp:posOffset>
                </wp:positionV>
                <wp:extent cx="6090462" cy="5901709"/>
                <wp:effectExtent l="0" t="0" r="0" b="0"/>
                <wp:wrapSquare wrapText="bothSides"/>
                <wp:docPr id="126" name="Group 126"/>
                <wp:cNvGraphicFramePr/>
                <a:graphic xmlns:a="http://schemas.openxmlformats.org/drawingml/2006/main">
                  <a:graphicData uri="http://schemas.microsoft.com/office/word/2010/wordprocessingGroup">
                    <wpg:wgp>
                      <wpg:cNvGrpSpPr/>
                      <wpg:grpSpPr>
                        <a:xfrm>
                          <a:off x="0" y="0"/>
                          <a:ext cx="6090462" cy="5901709"/>
                          <a:chOff x="0" y="0"/>
                          <a:chExt cx="6090462" cy="5901709"/>
                        </a:xfrm>
                      </wpg:grpSpPr>
                      <wpg:grpSp>
                        <wpg:cNvPr id="122" name="Group 122"/>
                        <wpg:cNvGrpSpPr/>
                        <wpg:grpSpPr>
                          <a:xfrm>
                            <a:off x="120770" y="1656272"/>
                            <a:ext cx="2231743" cy="657587"/>
                            <a:chOff x="0" y="0"/>
                            <a:chExt cx="2231743" cy="657587"/>
                          </a:xfrm>
                        </wpg:grpSpPr>
                        <wps:wsp>
                          <wps:cNvPr id="51" name="Text Box 51"/>
                          <wps:cNvSpPr txBox="1"/>
                          <wps:spPr>
                            <a:xfrm>
                              <a:off x="0" y="0"/>
                              <a:ext cx="1557655" cy="615244"/>
                            </a:xfrm>
                            <a:prstGeom prst="rect">
                              <a:avLst/>
                            </a:prstGeom>
                            <a:noFill/>
                            <a:ln w="6350">
                              <a:noFill/>
                            </a:ln>
                          </wps:spPr>
                          <wps:txbx>
                            <w:txbxContent>
                              <w:p w14:paraId="3D1F979D" w14:textId="77777777" w:rsidR="00577E33" w:rsidRPr="005F4F60" w:rsidRDefault="00577E33" w:rsidP="00577E33">
                                <w:pPr>
                                  <w:jc w:val="center"/>
                                  <w:rPr>
                                    <w:sz w:val="22"/>
                                    <w:szCs w:val="22"/>
                                  </w:rPr>
                                </w:pPr>
                                <w:r>
                                  <w:rPr>
                                    <w:sz w:val="22"/>
                                    <w:szCs w:val="22"/>
                                  </w:rPr>
                                  <w:t>Footer bar for different search types, map view and settings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Straight Arrow Connector 56"/>
                          <wps:cNvCnPr/>
                          <wps:spPr>
                            <a:xfrm>
                              <a:off x="1472242" y="327804"/>
                              <a:ext cx="759501" cy="32978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23" name="Group 123"/>
                        <wpg:cNvGrpSpPr/>
                        <wpg:grpSpPr>
                          <a:xfrm>
                            <a:off x="0" y="3318295"/>
                            <a:ext cx="1611170" cy="2583414"/>
                            <a:chOff x="0" y="0"/>
                            <a:chExt cx="1611170" cy="2583414"/>
                          </a:xfrm>
                        </wpg:grpSpPr>
                        <pic:pic xmlns:pic="http://schemas.openxmlformats.org/drawingml/2006/picture">
                          <pic:nvPicPr>
                            <pic:cNvPr id="43" name="Picture 43" descr="A screenshot of a cell phone&#10;&#10;Description automatically generated"/>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435785" y="0"/>
                              <a:ext cx="1175385" cy="2548255"/>
                            </a:xfrm>
                            <a:prstGeom prst="rect">
                              <a:avLst/>
                            </a:prstGeom>
                          </pic:spPr>
                        </pic:pic>
                        <wps:wsp>
                          <wps:cNvPr id="57" name="Text Box 57"/>
                          <wps:cNvSpPr txBox="1"/>
                          <wps:spPr>
                            <a:xfrm rot="16200000">
                              <a:off x="-1053710" y="1092679"/>
                              <a:ext cx="2544445" cy="437026"/>
                            </a:xfrm>
                            <a:prstGeom prst="rect">
                              <a:avLst/>
                            </a:prstGeom>
                            <a:noFill/>
                            <a:ln w="6350">
                              <a:noFill/>
                            </a:ln>
                          </wps:spPr>
                          <wps:txbx>
                            <w:txbxContent>
                              <w:p w14:paraId="57D99E72" w14:textId="77777777" w:rsidR="00577E33" w:rsidRPr="005F4F60" w:rsidRDefault="00577E33" w:rsidP="00577E33">
                                <w:pPr>
                                  <w:jc w:val="center"/>
                                  <w:rPr>
                                    <w:sz w:val="22"/>
                                    <w:szCs w:val="22"/>
                                  </w:rPr>
                                </w:pPr>
                                <w:r>
                                  <w:rPr>
                                    <w:sz w:val="22"/>
                                    <w:szCs w:val="22"/>
                                  </w:rPr>
                                  <w:t>“My Flights” side menu gives different options from flights already search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24" name="Group 124"/>
                        <wpg:cNvGrpSpPr/>
                        <wpg:grpSpPr>
                          <a:xfrm>
                            <a:off x="1949570" y="3318295"/>
                            <a:ext cx="1628218" cy="2548255"/>
                            <a:chOff x="0" y="0"/>
                            <a:chExt cx="1628218" cy="2548255"/>
                          </a:xfrm>
                        </wpg:grpSpPr>
                        <pic:pic xmlns:pic="http://schemas.openxmlformats.org/drawingml/2006/picture">
                          <pic:nvPicPr>
                            <pic:cNvPr id="45" name="Picture 45" descr="A screenshot of a cell phone&#10;&#10;Description automatically generated"/>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452833" y="0"/>
                              <a:ext cx="1175385" cy="2548255"/>
                            </a:xfrm>
                            <a:prstGeom prst="rect">
                              <a:avLst/>
                            </a:prstGeom>
                          </pic:spPr>
                        </pic:pic>
                        <wps:wsp>
                          <wps:cNvPr id="58" name="Text Box 58"/>
                          <wps:cNvSpPr txBox="1"/>
                          <wps:spPr>
                            <a:xfrm rot="16200000">
                              <a:off x="-829628" y="1098430"/>
                              <a:ext cx="2105025" cy="445770"/>
                            </a:xfrm>
                            <a:prstGeom prst="rect">
                              <a:avLst/>
                            </a:prstGeom>
                            <a:noFill/>
                            <a:ln w="6350">
                              <a:noFill/>
                            </a:ln>
                          </wps:spPr>
                          <wps:txbx>
                            <w:txbxContent>
                              <w:p w14:paraId="0CE6E03E" w14:textId="77777777" w:rsidR="00577E33" w:rsidRPr="005F4F60" w:rsidRDefault="00577E33" w:rsidP="00577E33">
                                <w:pPr>
                                  <w:jc w:val="center"/>
                                  <w:rPr>
                                    <w:sz w:val="22"/>
                                    <w:szCs w:val="22"/>
                                  </w:rPr>
                                </w:pPr>
                                <w:r>
                                  <w:rPr>
                                    <w:sz w:val="22"/>
                                    <w:szCs w:val="22"/>
                                  </w:rPr>
                                  <w:t>Search flights by either the airline and flight number or the ro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25" name="Group 125"/>
                        <wpg:cNvGrpSpPr/>
                        <wpg:grpSpPr>
                          <a:xfrm>
                            <a:off x="3766868" y="3318295"/>
                            <a:ext cx="1774441" cy="2553048"/>
                            <a:chOff x="0" y="0"/>
                            <a:chExt cx="1774441" cy="2553048"/>
                          </a:xfrm>
                        </wpg:grpSpPr>
                        <pic:pic xmlns:pic="http://schemas.openxmlformats.org/drawingml/2006/picture">
                          <pic:nvPicPr>
                            <pic:cNvPr id="46" name="Picture 46" descr="A close up of a map&#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599056" y="4793"/>
                              <a:ext cx="1175385" cy="2548255"/>
                            </a:xfrm>
                            <a:prstGeom prst="rect">
                              <a:avLst/>
                            </a:prstGeom>
                          </pic:spPr>
                        </pic:pic>
                        <wps:wsp>
                          <wps:cNvPr id="59" name="Text Box 59"/>
                          <wps:cNvSpPr txBox="1"/>
                          <wps:spPr>
                            <a:xfrm rot="16200000">
                              <a:off x="-973827" y="973827"/>
                              <a:ext cx="2545928" cy="598274"/>
                            </a:xfrm>
                            <a:prstGeom prst="rect">
                              <a:avLst/>
                            </a:prstGeom>
                            <a:noFill/>
                            <a:ln w="6350">
                              <a:noFill/>
                            </a:ln>
                          </wps:spPr>
                          <wps:txbx>
                            <w:txbxContent>
                              <w:p w14:paraId="6BA021AC" w14:textId="77777777" w:rsidR="00577E33" w:rsidRPr="005F4F60" w:rsidRDefault="00577E33" w:rsidP="00577E33">
                                <w:pPr>
                                  <w:jc w:val="center"/>
                                  <w:rPr>
                                    <w:sz w:val="22"/>
                                    <w:szCs w:val="22"/>
                                  </w:rPr>
                                </w:pPr>
                                <w:r>
                                  <w:rPr>
                                    <w:sz w:val="22"/>
                                    <w:szCs w:val="22"/>
                                  </w:rPr>
                                  <w:t>Flights added to the “My Flights” list are displayed on the map reducing the clutter of the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6" name="Group 116"/>
                        <wpg:cNvGrpSpPr/>
                        <wpg:grpSpPr>
                          <a:xfrm>
                            <a:off x="1046912" y="0"/>
                            <a:ext cx="3913623" cy="3349746"/>
                            <a:chOff x="0" y="0"/>
                            <a:chExt cx="3913623" cy="3349746"/>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1351232" y="0"/>
                              <a:ext cx="1175385" cy="2548255"/>
                            </a:xfrm>
                            <a:prstGeom prst="rect">
                              <a:avLst/>
                            </a:prstGeom>
                          </pic:spPr>
                        </pic:pic>
                        <wpg:grpSp>
                          <wpg:cNvPr id="113" name="Group 113"/>
                          <wpg:cNvGrpSpPr/>
                          <wpg:grpSpPr>
                            <a:xfrm>
                              <a:off x="0" y="212785"/>
                              <a:ext cx="1354667" cy="3136961"/>
                              <a:chOff x="0" y="0"/>
                              <a:chExt cx="1354667" cy="3136961"/>
                            </a:xfrm>
                          </wpg:grpSpPr>
                          <wps:wsp>
                            <wps:cNvPr id="60" name="Elbow Connector 60"/>
                            <wps:cNvCnPr/>
                            <wps:spPr>
                              <a:xfrm flipH="1">
                                <a:off x="0" y="0"/>
                                <a:ext cx="1354667" cy="2669681"/>
                              </a:xfrm>
                              <a:prstGeom prst="bentConnector3">
                                <a:avLst>
                                  <a:gd name="adj1" fmla="val 12906"/>
                                </a:avLst>
                              </a:prstGeom>
                            </wps:spPr>
                            <wps:style>
                              <a:lnRef idx="2">
                                <a:schemeClr val="accent1"/>
                              </a:lnRef>
                              <a:fillRef idx="0">
                                <a:schemeClr val="accent1"/>
                              </a:fillRef>
                              <a:effectRef idx="1">
                                <a:schemeClr val="accent1"/>
                              </a:effectRef>
                              <a:fontRef idx="minor">
                                <a:schemeClr val="tx1"/>
                              </a:fontRef>
                            </wps:style>
                            <wps:bodyPr/>
                          </wps:wsp>
                          <wps:wsp>
                            <wps:cNvPr id="61" name="Straight Arrow Connector 61"/>
                            <wps:cNvCnPr/>
                            <wps:spPr>
                              <a:xfrm>
                                <a:off x="240" y="2668438"/>
                                <a:ext cx="0" cy="46852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g:grpSp>
                        <wpg:grpSp>
                          <wpg:cNvPr id="114" name="Group 114"/>
                          <wpg:cNvGrpSpPr/>
                          <wpg:grpSpPr>
                            <a:xfrm>
                              <a:off x="1943818" y="258793"/>
                              <a:ext cx="743100" cy="3062910"/>
                              <a:chOff x="0" y="0"/>
                              <a:chExt cx="743100" cy="3062910"/>
                            </a:xfrm>
                          </wpg:grpSpPr>
                          <wps:wsp>
                            <wps:cNvPr id="63" name="Elbow Connector 63"/>
                            <wps:cNvCnPr/>
                            <wps:spPr>
                              <a:xfrm>
                                <a:off x="500093" y="0"/>
                                <a:ext cx="242218" cy="122908"/>
                              </a:xfrm>
                              <a:prstGeom prst="bentConnector3">
                                <a:avLst>
                                  <a:gd name="adj1" fmla="val 1154"/>
                                </a:avLst>
                              </a:prstGeom>
                            </wps:spPr>
                            <wps:style>
                              <a:lnRef idx="2">
                                <a:schemeClr val="accent4"/>
                              </a:lnRef>
                              <a:fillRef idx="0">
                                <a:schemeClr val="accent4"/>
                              </a:fillRef>
                              <a:effectRef idx="1">
                                <a:schemeClr val="accent4"/>
                              </a:effectRef>
                              <a:fontRef idx="minor">
                                <a:schemeClr val="tx1"/>
                              </a:fontRef>
                            </wps:style>
                            <wps:bodyPr/>
                          </wps:wsp>
                          <wps:wsp>
                            <wps:cNvPr id="64" name="Elbow Connector 64"/>
                            <wps:cNvCnPr/>
                            <wps:spPr>
                              <a:xfrm flipH="1">
                                <a:off x="5512" y="120769"/>
                                <a:ext cx="737588" cy="2511778"/>
                              </a:xfrm>
                              <a:prstGeom prst="bentConnector3">
                                <a:avLst>
                                  <a:gd name="adj1" fmla="val 856"/>
                                </a:avLst>
                              </a:prstGeom>
                            </wps:spPr>
                            <wps:style>
                              <a:lnRef idx="2">
                                <a:schemeClr val="accent4"/>
                              </a:lnRef>
                              <a:fillRef idx="0">
                                <a:schemeClr val="accent4"/>
                              </a:fillRef>
                              <a:effectRef idx="1">
                                <a:schemeClr val="accent4"/>
                              </a:effectRef>
                              <a:fontRef idx="minor">
                                <a:schemeClr val="tx1"/>
                              </a:fontRef>
                            </wps:style>
                            <wps:bodyPr/>
                          </wps:wsp>
                          <wps:wsp>
                            <wps:cNvPr id="65" name="Straight Arrow Connector 65"/>
                            <wps:cNvCnPr/>
                            <wps:spPr>
                              <a:xfrm flipH="1">
                                <a:off x="0" y="2633932"/>
                                <a:ext cx="0" cy="428978"/>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g:grpSp>
                        <wpg:grpSp>
                          <wpg:cNvPr id="115" name="Group 115"/>
                          <wpg:cNvGrpSpPr/>
                          <wpg:grpSpPr>
                            <a:xfrm>
                              <a:off x="2179367" y="2455653"/>
                              <a:ext cx="1734256" cy="861970"/>
                              <a:chOff x="0" y="0"/>
                              <a:chExt cx="1734256" cy="861970"/>
                            </a:xfrm>
                          </wpg:grpSpPr>
                          <wps:wsp>
                            <wps:cNvPr id="67" name="Straight Connector 67"/>
                            <wps:cNvCnPr/>
                            <wps:spPr>
                              <a:xfrm flipH="1">
                                <a:off x="0" y="0"/>
                                <a:ext cx="0" cy="237066"/>
                              </a:xfrm>
                              <a:prstGeom prst="line">
                                <a:avLst/>
                              </a:prstGeom>
                            </wps:spPr>
                            <wps:style>
                              <a:lnRef idx="2">
                                <a:schemeClr val="accent6"/>
                              </a:lnRef>
                              <a:fillRef idx="0">
                                <a:schemeClr val="accent6"/>
                              </a:fillRef>
                              <a:effectRef idx="1">
                                <a:schemeClr val="accent6"/>
                              </a:effectRef>
                              <a:fontRef idx="minor">
                                <a:schemeClr val="tx1"/>
                              </a:fontRef>
                            </wps:style>
                            <wps:bodyPr/>
                          </wps:wsp>
                          <wps:wsp>
                            <wps:cNvPr id="69" name="Straight Connector 69"/>
                            <wps:cNvCnPr/>
                            <wps:spPr>
                              <a:xfrm>
                                <a:off x="0" y="235789"/>
                                <a:ext cx="1734256" cy="0"/>
                              </a:xfrm>
                              <a:prstGeom prst="line">
                                <a:avLst/>
                              </a:prstGeom>
                            </wps:spPr>
                            <wps:style>
                              <a:lnRef idx="2">
                                <a:schemeClr val="accent6"/>
                              </a:lnRef>
                              <a:fillRef idx="0">
                                <a:schemeClr val="accent6"/>
                              </a:fillRef>
                              <a:effectRef idx="1">
                                <a:schemeClr val="accent6"/>
                              </a:effectRef>
                              <a:fontRef idx="minor">
                                <a:schemeClr val="tx1"/>
                              </a:fontRef>
                            </wps:style>
                            <wps:bodyPr/>
                          </wps:wsp>
                          <wps:wsp>
                            <wps:cNvPr id="70" name="Straight Arrow Connector 70"/>
                            <wps:cNvCnPr/>
                            <wps:spPr>
                              <a:xfrm flipH="1">
                                <a:off x="1731274" y="235789"/>
                                <a:ext cx="0" cy="626181"/>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g:grpSp>
                      </wpg:grpSp>
                      <wpg:grpSp>
                        <wpg:cNvPr id="117" name="Group 117"/>
                        <wpg:cNvGrpSpPr/>
                        <wpg:grpSpPr>
                          <a:xfrm>
                            <a:off x="3573732" y="179478"/>
                            <a:ext cx="2228299" cy="445770"/>
                            <a:chOff x="0" y="0"/>
                            <a:chExt cx="2228299" cy="445770"/>
                          </a:xfrm>
                        </wpg:grpSpPr>
                        <wps:wsp>
                          <wps:cNvPr id="50" name="Text Box 50"/>
                          <wps:cNvSpPr txBox="1"/>
                          <wps:spPr>
                            <a:xfrm>
                              <a:off x="699219" y="0"/>
                              <a:ext cx="1529080" cy="445770"/>
                            </a:xfrm>
                            <a:prstGeom prst="rect">
                              <a:avLst/>
                            </a:prstGeom>
                            <a:noFill/>
                            <a:ln w="6350">
                              <a:noFill/>
                            </a:ln>
                          </wps:spPr>
                          <wps:txbx>
                            <w:txbxContent>
                              <w:p w14:paraId="34DBCBB3" w14:textId="77777777" w:rsidR="00577E33" w:rsidRPr="005F4F60" w:rsidRDefault="00577E33" w:rsidP="00577E33">
                                <w:pPr>
                                  <w:jc w:val="center"/>
                                  <w:rPr>
                                    <w:sz w:val="22"/>
                                    <w:szCs w:val="22"/>
                                  </w:rPr>
                                </w:pPr>
                                <w:r>
                                  <w:rPr>
                                    <w:sz w:val="22"/>
                                    <w:szCs w:val="22"/>
                                  </w:rPr>
                                  <w:t>Search button to search flights to tra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Straight Arrow Connector 54"/>
                          <wps:cNvCnPr/>
                          <wps:spPr>
                            <a:xfrm flipH="1" flipV="1">
                              <a:off x="0" y="33548"/>
                              <a:ext cx="745913" cy="16721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18" name="Group 118"/>
                        <wpg:cNvGrpSpPr/>
                        <wpg:grpSpPr>
                          <a:xfrm>
                            <a:off x="3194170" y="1090523"/>
                            <a:ext cx="2896292" cy="850208"/>
                            <a:chOff x="0" y="0"/>
                            <a:chExt cx="2896292" cy="850208"/>
                          </a:xfrm>
                        </wpg:grpSpPr>
                        <wps:wsp>
                          <wps:cNvPr id="48" name="Text Box 48"/>
                          <wps:cNvSpPr txBox="1"/>
                          <wps:spPr>
                            <a:xfrm>
                              <a:off x="1078781" y="76919"/>
                              <a:ext cx="1817511" cy="773289"/>
                            </a:xfrm>
                            <a:prstGeom prst="rect">
                              <a:avLst/>
                            </a:prstGeom>
                            <a:noFill/>
                            <a:ln w="6350">
                              <a:noFill/>
                            </a:ln>
                          </wps:spPr>
                          <wps:txbx>
                            <w:txbxContent>
                              <w:p w14:paraId="16BA45CC" w14:textId="77777777" w:rsidR="00577E33" w:rsidRPr="005F4F60" w:rsidRDefault="00577E33" w:rsidP="00577E33">
                                <w:pPr>
                                  <w:jc w:val="center"/>
                                  <w:rPr>
                                    <w:sz w:val="22"/>
                                    <w:szCs w:val="22"/>
                                  </w:rPr>
                                </w:pPr>
                                <w:r>
                                  <w:rPr>
                                    <w:sz w:val="22"/>
                                    <w:szCs w:val="22"/>
                                  </w:rPr>
                                  <w:t>None cluttered visual introductory page. Displays users’ flights selected to tra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Straight Arrow Connector 55"/>
                          <wps:cNvCnPr/>
                          <wps:spPr>
                            <a:xfrm flipH="1" flipV="1">
                              <a:off x="0" y="0"/>
                              <a:ext cx="1130230" cy="35849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20" name="Group 120"/>
                        <wpg:cNvGrpSpPr/>
                        <wpg:grpSpPr>
                          <a:xfrm>
                            <a:off x="149525" y="126521"/>
                            <a:ext cx="2288875" cy="445911"/>
                            <a:chOff x="0" y="0"/>
                            <a:chExt cx="2288875" cy="445911"/>
                          </a:xfrm>
                        </wpg:grpSpPr>
                        <wps:wsp>
                          <wps:cNvPr id="49" name="Text Box 49"/>
                          <wps:cNvSpPr txBox="1"/>
                          <wps:spPr>
                            <a:xfrm>
                              <a:off x="0" y="0"/>
                              <a:ext cx="1557867" cy="445911"/>
                            </a:xfrm>
                            <a:prstGeom prst="rect">
                              <a:avLst/>
                            </a:prstGeom>
                            <a:noFill/>
                            <a:ln w="6350">
                              <a:noFill/>
                            </a:ln>
                          </wps:spPr>
                          <wps:txbx>
                            <w:txbxContent>
                              <w:p w14:paraId="12F91EB5" w14:textId="77777777" w:rsidR="00577E33" w:rsidRPr="005F4F60" w:rsidRDefault="00577E33" w:rsidP="00577E33">
                                <w:pPr>
                                  <w:jc w:val="center"/>
                                  <w:rPr>
                                    <w:sz w:val="22"/>
                                    <w:szCs w:val="22"/>
                                  </w:rPr>
                                </w:pPr>
                                <w:r>
                                  <w:rPr>
                                    <w:sz w:val="22"/>
                                    <w:szCs w:val="22"/>
                                  </w:rPr>
                                  <w:t>Button to take the user to their “My Fligh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Straight Arrow Connector 52"/>
                          <wps:cNvCnPr/>
                          <wps:spPr>
                            <a:xfrm flipV="1">
                              <a:off x="1443487" y="85306"/>
                              <a:ext cx="845388" cy="16986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21" name="Group 121"/>
                        <wpg:cNvGrpSpPr/>
                        <wpg:grpSpPr>
                          <a:xfrm>
                            <a:off x="28755" y="261189"/>
                            <a:ext cx="2846717" cy="1276656"/>
                            <a:chOff x="0" y="0"/>
                            <a:chExt cx="2846717" cy="1276656"/>
                          </a:xfrm>
                        </wpg:grpSpPr>
                        <wps:wsp>
                          <wps:cNvPr id="47" name="Text Box 47"/>
                          <wps:cNvSpPr txBox="1"/>
                          <wps:spPr>
                            <a:xfrm>
                              <a:off x="0" y="486434"/>
                              <a:ext cx="1676400" cy="790222"/>
                            </a:xfrm>
                            <a:prstGeom prst="rect">
                              <a:avLst/>
                            </a:prstGeom>
                            <a:noFill/>
                            <a:ln w="6350">
                              <a:noFill/>
                            </a:ln>
                          </wps:spPr>
                          <wps:txbx>
                            <w:txbxContent>
                              <w:p w14:paraId="15D3ED9A" w14:textId="77777777" w:rsidR="00577E33" w:rsidRPr="005F4F60" w:rsidRDefault="00577E33" w:rsidP="00577E33">
                                <w:pPr>
                                  <w:jc w:val="center"/>
                                  <w:rPr>
                                    <w:sz w:val="22"/>
                                    <w:szCs w:val="22"/>
                                  </w:rPr>
                                </w:pPr>
                                <w:r>
                                  <w:rPr>
                                    <w:sz w:val="22"/>
                                    <w:szCs w:val="22"/>
                                  </w:rPr>
                                  <w:t>Consistent header of the title and logo of the application used throughout the pag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Straight Arrow Connector 53"/>
                          <wps:cNvCnPr/>
                          <wps:spPr>
                            <a:xfrm flipV="1">
                              <a:off x="1570007" y="0"/>
                              <a:ext cx="1276710" cy="7700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wgp>
                  </a:graphicData>
                </a:graphic>
              </wp:anchor>
            </w:drawing>
          </mc:Choice>
          <mc:Fallback>
            <w:pict>
              <v:group w14:anchorId="07DC98AE" id="Group 126" o:spid="_x0000_s1070" style="position:absolute;margin-left:-9.6pt;margin-top:27.55pt;width:479.55pt;height:464.7pt;z-index:251768832" coordsize="60904,5901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">
                <v:group id="Group 122" o:spid="_x0000_s1071" style="position:absolute;left:1207;top:16562;width:22318;height:6576" coordsize="22317,65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">
                  <v:shape id="Text Box 51" o:spid="_x0000_s1072" type="#_x0000_t202" style="position:absolute;width:15576;height:61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" filled="f" stroked="f" strokeweight=".5pt">
                    <v:textbox>
                      <w:txbxContent>
                        <w:p w14:paraId="3D1F979D" w14:textId="77777777" w:rsidR="00577E33" w:rsidRPr="005F4F60" w:rsidRDefault="00577E33" w:rsidP="00577E33">
                          <w:pPr>
                            <w:jc w:val="center"/>
                            <w:rPr>
                              <w:sz w:val="22"/>
                              <w:szCs w:val="22"/>
                            </w:rPr>
                          </w:pPr>
                          <w:r>
                            <w:rPr>
                              <w:sz w:val="22"/>
                              <w:szCs w:val="22"/>
                            </w:rPr>
                            <w:t>Footer bar for different search types, map view and settings menu.</w:t>
                          </w:r>
                        </w:p>
                      </w:txbxContent>
                    </v:textbox>
                  </v:shape>
                  <v:shape id="Straight Arrow Connector 56" o:spid="_x0000_s1073" type="#_x0000_t32" style="position:absolute;left:14722;top:3278;width:7595;height:32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" strokecolor="black [3200]" strokeweight="1pt">
                    <v:stroke endarrow="block" joinstyle="miter"/>
                  </v:shape>
                </v:group>
                <v:group id="Group 123" o:spid="_x0000_s1074" style="position:absolute;top:33182;width:16111;height:25835" coordsize="16111,2583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">
                  <v:shape id="Picture 43" o:spid="_x0000_s1075" type="#_x0000_t75" alt="A screenshot of a cell phone&#10;&#10;Description automatically generated" style="position:absolute;left:4357;width:11754;height:254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">
                    <v:imagedata r:id="rId34" o:title="A screenshot of a cell phone&#10;&#10;Description automatically generated"/>
                  </v:shape>
                  <v:shape id="Text Box 57" o:spid="_x0000_s1076" type="#_x0000_t202" style="position:absolute;left:-10538;top:10927;width:25445;height:4370;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" filled="f" stroked="f" strokeweight=".5pt">
                    <v:textbox>
                      <w:txbxContent>
                        <w:p w14:paraId="57D99E72" w14:textId="77777777" w:rsidR="00577E33" w:rsidRPr="005F4F60" w:rsidRDefault="00577E33" w:rsidP="00577E33">
                          <w:pPr>
                            <w:jc w:val="center"/>
                            <w:rPr>
                              <w:sz w:val="22"/>
                              <w:szCs w:val="22"/>
                            </w:rPr>
                          </w:pPr>
                          <w:r>
                            <w:rPr>
                              <w:sz w:val="22"/>
                              <w:szCs w:val="22"/>
                            </w:rPr>
                            <w:t>“My Flights” side menu gives different options from flights already searched.</w:t>
                          </w:r>
                        </w:p>
                      </w:txbxContent>
                    </v:textbox>
                  </v:shape>
                </v:group>
                <v:group id="Group 124" o:spid="_x0000_s1077" style="position:absolute;left:19495;top:33182;width:16282;height:25483" coordsize="16282,254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">
                  <v:shape id="Picture 45" o:spid="_x0000_s1078" type="#_x0000_t75" alt="A screenshot of a cell phone&#10;&#10;Description automatically generated" style="position:absolute;left:4528;width:11754;height:254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">
                    <v:imagedata r:id="rId35" o:title="A screenshot of a cell phone&#10;&#10;Description automatically generated"/>
                  </v:shape>
                  <v:shape id="Text Box 58" o:spid="_x0000_s1079" type="#_x0000_t202" style="position:absolute;left:-8296;top:10984;width:21050;height:4457;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" filled="f" stroked="f" strokeweight=".5pt">
                    <v:textbox>
                      <w:txbxContent>
                        <w:p w14:paraId="0CE6E03E" w14:textId="77777777" w:rsidR="00577E33" w:rsidRPr="005F4F60" w:rsidRDefault="00577E33" w:rsidP="00577E33">
                          <w:pPr>
                            <w:jc w:val="center"/>
                            <w:rPr>
                              <w:sz w:val="22"/>
                              <w:szCs w:val="22"/>
                            </w:rPr>
                          </w:pPr>
                          <w:r>
                            <w:rPr>
                              <w:sz w:val="22"/>
                              <w:szCs w:val="22"/>
                            </w:rPr>
                            <w:t>Search flights by either the airline and flight number or the route.</w:t>
                          </w:r>
                        </w:p>
                      </w:txbxContent>
                    </v:textbox>
                  </v:shape>
                </v:group>
                <v:group id="Group 125" o:spid="_x0000_s1080" style="position:absolute;left:37668;top:33182;width:17745;height:25531" coordsize="17744,255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">
                  <v:shape id="Picture 46" o:spid="_x0000_s1081" type="#_x0000_t75" alt="A close up of a map&#10;&#10;Description automatically generated" style="position:absolute;left:5990;top:47;width:11754;height:254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">
                    <v:imagedata r:id="rId36" o:title="A close up of a map&#10;&#10;Description automatically generated"/>
                  </v:shape>
                  <v:shape id="Text Box 59" o:spid="_x0000_s1082" type="#_x0000_t202" style="position:absolute;left:-9739;top:9739;width:25459;height:598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" filled="f" stroked="f" strokeweight=".5pt">
                    <v:textbox>
                      <w:txbxContent>
                        <w:p w14:paraId="6BA021AC" w14:textId="77777777" w:rsidR="00577E33" w:rsidRPr="005F4F60" w:rsidRDefault="00577E33" w:rsidP="00577E33">
                          <w:pPr>
                            <w:jc w:val="center"/>
                            <w:rPr>
                              <w:sz w:val="22"/>
                              <w:szCs w:val="22"/>
                            </w:rPr>
                          </w:pPr>
                          <w:r>
                            <w:rPr>
                              <w:sz w:val="22"/>
                              <w:szCs w:val="22"/>
                            </w:rPr>
                            <w:t>Flights added to the “My Flights” list are displayed on the map reducing the clutter of the map.</w:t>
                          </w:r>
                        </w:p>
                      </w:txbxContent>
                    </v:textbox>
                  </v:shape>
                </v:group>
                <v:group id="Group 116" o:spid="_x0000_s1083" style="position:absolute;left:10469;width:39136;height:33497" coordsize="39136,334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5GzzyAAAAOE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">
                  <v:shape id="Picture 42" o:spid="_x0000_s1084" type="#_x0000_t75" alt="A screenshot of a cell phone&#10;&#10;Description automatically generated" style="position:absolute;left:13512;width:11754;height:254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">
                    <v:imagedata r:id="rId37" o:title="A screenshot of a cell phone&#10;&#10;Description automatically generated"/>
                  </v:shape>
                  <v:group id="Group 113" o:spid="_x0000_s1085" style="position:absolute;top:2127;width:13546;height:31370" coordsize="13546,313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89ryAAAAOE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">
                    <v:shape id="Elbow Connector 60" o:spid="_x0000_s1086" type="#_x0000_t34" style="position:absolute;width:13546;height:26696;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" adj="2788" strokecolor="#4472c4 [3204]" strokeweight="1pt"/>
                    <v:shape id="Straight Arrow Connector 61" o:spid="_x0000_s1087" type="#_x0000_t32" style="position:absolute;left:2;top:26684;width:0;height:468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" strokecolor="#4472c4 [3204]" strokeweight="1pt">
                      <v:stroke endarrow="block" joinstyle="miter"/>
                    </v:shape>
                  </v:group>
                  <v:group id="Group 114" o:spid="_x0000_s1088" style="position:absolute;left:19438;top:2587;width:7431;height:30630" coordsize="7431,306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">
                    <v:shape id="Elbow Connector 63" o:spid="_x0000_s1089" type="#_x0000_t34" style="position:absolute;left:5000;width:2423;height:1229;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" adj="249" strokecolor="#ffc000 [3207]" strokeweight="1pt"/>
                    <v:shape id="Elbow Connector 64" o:spid="_x0000_s1090" type="#_x0000_t34" style="position:absolute;left:55;top:1207;width:7376;height:25118;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" adj="185" strokecolor="#ffc000 [3207]" strokeweight="1pt"/>
                    <v:shape id="Straight Arrow Connector 65" o:spid="_x0000_s1091" type="#_x0000_t32" style="position:absolute;top:26339;width:0;height:429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" strokecolor="#ffc000 [3207]" strokeweight="1pt">
                      <v:stroke endarrow="block" joinstyle="miter"/>
                    </v:shape>
                  </v:group>
                  <v:group id="Group 115" o:spid="_x0000_s1092" style="position:absolute;left:21793;top:24556;width:17343;height:8620" coordsize="17342,861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NvKEyAAAAOE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">
                    <v:line id="Straight Connector 67" o:spid="_x0000_s1093" style="position:absolute;flip:x;visibility:visible;mso-wrap-style:square" from="0,0" to="0,237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" strokecolor="#70ad47 [3209]" strokeweight="1pt">
                      <v:stroke joinstyle="miter"/>
                    </v:line>
                    <v:line id="Straight Connector 69" o:spid="_x0000_s1094" style="position:absolute;visibility:visible;mso-wrap-style:square" from="0,2357" to="17342,235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" strokecolor="#70ad47 [3209]" strokeweight="1pt">
                      <v:stroke joinstyle="miter"/>
                    </v:line>
                    <v:shape id="Straight Arrow Connector 70" o:spid="_x0000_s1095" type="#_x0000_t32" style="position:absolute;left:17312;top:2357;width:0;height:6262;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" strokecolor="#70ad47 [3209]" strokeweight="1pt">
                      <v:stroke endarrow="block" joinstyle="miter"/>
                    </v:shape>
                  </v:group>
                </v:group>
                <v:group id="Group 117" o:spid="_x0000_s1096" style="position:absolute;left:35737;top:1794;width:22283;height:4458" coordsize="22282,445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">
                  <v:shape id="Text Box 50" o:spid="_x0000_s1097" type="#_x0000_t202" style="position:absolute;left:6992;width:15290;height:44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" filled="f" stroked="f" strokeweight=".5pt">
                    <v:textbox>
                      <w:txbxContent>
                        <w:p w14:paraId="34DBCBB3" w14:textId="77777777" w:rsidR="00577E33" w:rsidRPr="005F4F60" w:rsidRDefault="00577E33" w:rsidP="00577E33">
                          <w:pPr>
                            <w:jc w:val="center"/>
                            <w:rPr>
                              <w:sz w:val="22"/>
                              <w:szCs w:val="22"/>
                            </w:rPr>
                          </w:pPr>
                          <w:r>
                            <w:rPr>
                              <w:sz w:val="22"/>
                              <w:szCs w:val="22"/>
                            </w:rPr>
                            <w:t>Search button to search flights to track.</w:t>
                          </w:r>
                        </w:p>
                      </w:txbxContent>
                    </v:textbox>
                  </v:shape>
                  <v:shape id="Straight Arrow Connector 54" o:spid="_x0000_s1098" type="#_x0000_t32" style="position:absolute;top:335;width:7459;height:1672;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" strokecolor="black [3200]" strokeweight="1pt">
                    <v:stroke endarrow="block" joinstyle="miter"/>
                  </v:shape>
                </v:group>
                <v:group id="Group 118" o:spid="_x0000_s1099" style="position:absolute;left:31941;top:10905;width:28963;height:8502" coordsize="28962,85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">
                  <v:shape id="Text Box 48" o:spid="_x0000_s1100" type="#_x0000_t202" style="position:absolute;left:10787;top:769;width:18175;height:77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" filled="f" stroked="f" strokeweight=".5pt">
                    <v:textbox>
                      <w:txbxContent>
                        <w:p w14:paraId="16BA45CC" w14:textId="77777777" w:rsidR="00577E33" w:rsidRPr="005F4F60" w:rsidRDefault="00577E33" w:rsidP="00577E33">
                          <w:pPr>
                            <w:jc w:val="center"/>
                            <w:rPr>
                              <w:sz w:val="22"/>
                              <w:szCs w:val="22"/>
                            </w:rPr>
                          </w:pPr>
                          <w:r>
                            <w:rPr>
                              <w:sz w:val="22"/>
                              <w:szCs w:val="22"/>
                            </w:rPr>
                            <w:t>None cluttered visual introductory page. Displays users’ flights selected to track.</w:t>
                          </w:r>
                        </w:p>
                      </w:txbxContent>
                    </v:textbox>
                  </v:shape>
                  <v:shape id="Straight Arrow Connector 55" o:spid="_x0000_s1101" type="#_x0000_t32" style="position:absolute;width:11302;height:3584;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" strokecolor="black [3200]" strokeweight="1pt">
                    <v:stroke endarrow="block" joinstyle="miter"/>
                  </v:shape>
                </v:group>
                <v:group id="Group 120" o:spid="_x0000_s1102" style="position:absolute;left:1495;top:1265;width:22889;height:4459" coordsize="22888,44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">
                  <v:shape id="Text Box 49" o:spid="_x0000_s1103" type="#_x0000_t202" style="position:absolute;width:15578;height:44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" filled="f" stroked="f" strokeweight=".5pt">
                    <v:textbox>
                      <w:txbxContent>
                        <w:p w14:paraId="12F91EB5" w14:textId="77777777" w:rsidR="00577E33" w:rsidRPr="005F4F60" w:rsidRDefault="00577E33" w:rsidP="00577E33">
                          <w:pPr>
                            <w:jc w:val="center"/>
                            <w:rPr>
                              <w:sz w:val="22"/>
                              <w:szCs w:val="22"/>
                            </w:rPr>
                          </w:pPr>
                          <w:r>
                            <w:rPr>
                              <w:sz w:val="22"/>
                              <w:szCs w:val="22"/>
                            </w:rPr>
                            <w:t>Button to take the user to their “My Flights”.</w:t>
                          </w:r>
                        </w:p>
                      </w:txbxContent>
                    </v:textbox>
                  </v:shape>
                  <v:shape id="Straight Arrow Connector 52" o:spid="_x0000_s1104" type="#_x0000_t32" style="position:absolute;left:14434;top:853;width:8454;height:1698;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" strokecolor="black [3200]" strokeweight="1pt">
                    <v:stroke endarrow="block" joinstyle="miter"/>
                  </v:shape>
                </v:group>
                <v:group id="Group 121" o:spid="_x0000_s1105" style="position:absolute;left:287;top:2611;width:28467;height:12767" coordsize="28467,127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">
                  <v:shape id="Text Box 47" o:spid="_x0000_s1106" type="#_x0000_t202" style="position:absolute;top:4864;width:16764;height:79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" filled="f" stroked="f" strokeweight=".5pt">
                    <v:textbox>
                      <w:txbxContent>
                        <w:p w14:paraId="15D3ED9A" w14:textId="77777777" w:rsidR="00577E33" w:rsidRPr="005F4F60" w:rsidRDefault="00577E33" w:rsidP="00577E33">
                          <w:pPr>
                            <w:jc w:val="center"/>
                            <w:rPr>
                              <w:sz w:val="22"/>
                              <w:szCs w:val="22"/>
                            </w:rPr>
                          </w:pPr>
                          <w:r>
                            <w:rPr>
                              <w:sz w:val="22"/>
                              <w:szCs w:val="22"/>
                            </w:rPr>
                            <w:t>Consistent header of the title and logo of the application used throughout the pages.</w:t>
                          </w:r>
                        </w:p>
                      </w:txbxContent>
                    </v:textbox>
                  </v:shape>
                  <v:shape id="Straight Arrow Connector 53" o:spid="_x0000_s1107" type="#_x0000_t32" style="position:absolute;left:15700;width:12767;height:770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" strokecolor="black [3200]" strokeweight="1pt">
                    <v:stroke endarrow="block" joinstyle="miter"/>
                  </v:shape>
                </v:group>
                <w10:wrap type="square"/>
              </v:group>
            </w:pict>
          </mc:Fallback>
        </mc:AlternateContent>
      </w:r>
    </w:p>
    <w:p w14:paraId="527E863C" w14:textId="45490487" w:rsidR="00CD7AF8" w:rsidRDefault="00CD7AF8"/>
    <w:p w14:paraId="5AF08C61" w14:textId="272F8E97" w:rsidR="00CD7AF8" w:rsidRDefault="00CD7AF8"/>
    <w:p w14:paraId="5946443F" w14:textId="7C46E802" w:rsidR="00CD7AF8" w:rsidRDefault="00CD7AF8"/>
    <w:p w14:paraId="77B50B03" w14:textId="4A61D415" w:rsidR="00CD7AF8" w:rsidRDefault="00CD7AF8"/>
    <w:p w14:paraId="77746208" w14:textId="0A71A8BA" w:rsidR="00CD7AF8" w:rsidRDefault="00CD7AF8"/>
    <w:p w14:paraId="46E1B522" w14:textId="40FB686A" w:rsidR="00CD7AF8" w:rsidRDefault="00CD7AF8"/>
    <w:p w14:paraId="5A80ADDF" w14:textId="3476A488" w:rsidR="00CD7AF8" w:rsidRDefault="00CD7AF8"/>
    <w:p w14:paraId="4692C3A2" w14:textId="77777777" w:rsidR="00ED134F" w:rsidRDefault="00ED134F"/>
    <w:p w14:paraId="159B2C64" w14:textId="55334482" w:rsidR="00CD7AF8" w:rsidRPr="00D03A6D" w:rsidRDefault="00B32DD9" w:rsidP="00577E33">
      <w:pPr>
        <w:rPr>
          <w:color w:val="2F5496" w:themeColor="accent1" w:themeShade="BF"/>
        </w:rPr>
      </w:pPr>
      <w:r>
        <w:rPr>
          <w:color w:val="2F5496" w:themeColor="accent1" w:themeShade="BF"/>
        </w:rPr>
        <w:lastRenderedPageBreak/>
        <w:t xml:space="preserve">3.2.1.3 </w:t>
      </w:r>
      <w:r w:rsidR="00CD7AF8" w:rsidRPr="00D03A6D">
        <w:rPr>
          <w:color w:val="2F5496" w:themeColor="accent1" w:themeShade="BF"/>
        </w:rPr>
        <w:t>Flight</w:t>
      </w:r>
      <w:r w:rsidR="00CD7AF8">
        <w:rPr>
          <w:color w:val="2F5496" w:themeColor="accent1" w:themeShade="BF"/>
        </w:rPr>
        <w:t>Aware</w:t>
      </w:r>
    </w:p>
    <w:p w14:paraId="7D02ACC6" w14:textId="77777777" w:rsidR="00CD7AF8" w:rsidRDefault="00CD7AF8"/>
    <w:p w14:paraId="6AAB2DD3" w14:textId="5766D166" w:rsidR="00CD7AF8" w:rsidRDefault="00B32DD9">
      <w:r w:rsidRPr="00B32DD9">
        <w:t>The design of the FlightAware application follows a simple format similar to the design of Flightradar24. As the user enters the application, the user is presented with a search window displaying recent searches and flight alerts. The window can be swiped to reveal the main interface of the map. It follows a similar format where the map fills the entire page accompanied by the addition of option buttons located at the bottom of the page</w:t>
      </w:r>
      <w:r w:rsidR="00CD7AF8">
        <w:t>.</w:t>
      </w:r>
    </w:p>
    <w:p w14:paraId="4409E845" w14:textId="0BD48079" w:rsidR="00CD7AF8" w:rsidRDefault="00ED134F">
      <w:r>
        <w:rPr>
          <w:noProof/>
        </w:rPr>
        <mc:AlternateContent>
          <mc:Choice Requires="wpg">
            <w:drawing>
              <wp:anchor distT="0" distB="0" distL="114300" distR="114300" simplePos="0" relativeHeight="251778048" behindDoc="0" locked="0" layoutInCell="1" allowOverlap="1" wp14:anchorId="0CDF756F" wp14:editId="3E7A2A8D">
                <wp:simplePos x="0" y="0"/>
                <wp:positionH relativeFrom="column">
                  <wp:posOffset>-252239</wp:posOffset>
                </wp:positionH>
                <wp:positionV relativeFrom="paragraph">
                  <wp:posOffset>305858</wp:posOffset>
                </wp:positionV>
                <wp:extent cx="5813756" cy="6102180"/>
                <wp:effectExtent l="0" t="0" r="3175" b="0"/>
                <wp:wrapSquare wrapText="bothSides"/>
                <wp:docPr id="142" name="Group 142"/>
                <wp:cNvGraphicFramePr/>
                <a:graphic xmlns:a="http://schemas.openxmlformats.org/drawingml/2006/main">
                  <a:graphicData uri="http://schemas.microsoft.com/office/word/2010/wordprocessingGroup">
                    <wpg:wgp>
                      <wpg:cNvGrpSpPr/>
                      <wpg:grpSpPr>
                        <a:xfrm>
                          <a:off x="0" y="0"/>
                          <a:ext cx="5813756" cy="6102180"/>
                          <a:chOff x="0" y="0"/>
                          <a:chExt cx="5813756" cy="6102180"/>
                        </a:xfrm>
                      </wpg:grpSpPr>
                      <wpg:grpSp>
                        <wpg:cNvPr id="132" name="Group 132"/>
                        <wpg:cNvGrpSpPr/>
                        <wpg:grpSpPr>
                          <a:xfrm>
                            <a:off x="431321" y="0"/>
                            <a:ext cx="2033798" cy="613387"/>
                            <a:chOff x="0" y="0"/>
                            <a:chExt cx="2033798" cy="613387"/>
                          </a:xfrm>
                        </wpg:grpSpPr>
                        <wps:wsp>
                          <wps:cNvPr id="80" name="Text Box 80"/>
                          <wps:cNvSpPr txBox="1"/>
                          <wps:spPr>
                            <a:xfrm>
                              <a:off x="0" y="0"/>
                              <a:ext cx="1482350" cy="613387"/>
                            </a:xfrm>
                            <a:prstGeom prst="rect">
                              <a:avLst/>
                            </a:prstGeom>
                            <a:noFill/>
                            <a:ln w="6350">
                              <a:noFill/>
                            </a:ln>
                          </wps:spPr>
                          <wps:txbx>
                            <w:txbxContent>
                              <w:p w14:paraId="08E65545" w14:textId="77777777" w:rsidR="00577E33" w:rsidRPr="005F4F60" w:rsidRDefault="00577E33" w:rsidP="00577E33">
                                <w:pPr>
                                  <w:jc w:val="center"/>
                                  <w:rPr>
                                    <w:sz w:val="22"/>
                                    <w:szCs w:val="22"/>
                                  </w:rPr>
                                </w:pPr>
                                <w:r>
                                  <w:rPr>
                                    <w:sz w:val="22"/>
                                    <w:szCs w:val="22"/>
                                  </w:rPr>
                                  <w:t>Search bar to reveal dropdown window to track specific fligh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Straight Arrow Connector 85"/>
                          <wps:cNvCnPr/>
                          <wps:spPr>
                            <a:xfrm>
                              <a:off x="1414732" y="327804"/>
                              <a:ext cx="619066" cy="17606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34" name="Group 134"/>
                        <wpg:cNvGrpSpPr/>
                        <wpg:grpSpPr>
                          <a:xfrm>
                            <a:off x="345057" y="2122099"/>
                            <a:ext cx="2121179" cy="596348"/>
                            <a:chOff x="0" y="0"/>
                            <a:chExt cx="2121179" cy="596348"/>
                          </a:xfrm>
                        </wpg:grpSpPr>
                        <wps:wsp>
                          <wps:cNvPr id="83" name="Text Box 83"/>
                          <wps:cNvSpPr txBox="1"/>
                          <wps:spPr>
                            <a:xfrm>
                              <a:off x="0" y="0"/>
                              <a:ext cx="1635697" cy="596348"/>
                            </a:xfrm>
                            <a:prstGeom prst="rect">
                              <a:avLst/>
                            </a:prstGeom>
                            <a:noFill/>
                            <a:ln w="6350">
                              <a:noFill/>
                            </a:ln>
                          </wps:spPr>
                          <wps:txbx>
                            <w:txbxContent>
                              <w:p w14:paraId="705A528A" w14:textId="77777777" w:rsidR="00577E33" w:rsidRPr="005F4F60" w:rsidRDefault="00577E33" w:rsidP="00577E33">
                                <w:pPr>
                                  <w:jc w:val="center"/>
                                  <w:rPr>
                                    <w:sz w:val="22"/>
                                    <w:szCs w:val="22"/>
                                  </w:rPr>
                                </w:pPr>
                                <w:r>
                                  <w:rPr>
                                    <w:sz w:val="22"/>
                                    <w:szCs w:val="22"/>
                                  </w:rPr>
                                  <w:t>Option buttons giving user additional content and available alt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Straight Arrow Connector 87"/>
                          <wps:cNvCnPr/>
                          <wps:spPr>
                            <a:xfrm>
                              <a:off x="1570007" y="310550"/>
                              <a:ext cx="551172" cy="7383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31" name="Group 131"/>
                        <wpg:cNvGrpSpPr/>
                        <wpg:grpSpPr>
                          <a:xfrm>
                            <a:off x="822624" y="287548"/>
                            <a:ext cx="4387970" cy="3266534"/>
                            <a:chOff x="0" y="0"/>
                            <a:chExt cx="4387970" cy="3266534"/>
                          </a:xfrm>
                        </wpg:grpSpPr>
                        <pic:pic xmlns:pic="http://schemas.openxmlformats.org/drawingml/2006/picture">
                          <pic:nvPicPr>
                            <pic:cNvPr id="72" name="Picture 72" descr="A close up of a map&#10;&#10;Description automatically generated"/>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1644531" y="0"/>
                              <a:ext cx="1184910" cy="2567305"/>
                            </a:xfrm>
                            <a:prstGeom prst="rect">
                              <a:avLst/>
                            </a:prstGeom>
                          </pic:spPr>
                        </pic:pic>
                        <wpg:grpSp>
                          <wpg:cNvPr id="127" name="Group 127"/>
                          <wpg:cNvGrpSpPr/>
                          <wpg:grpSpPr>
                            <a:xfrm>
                              <a:off x="2737210" y="218535"/>
                              <a:ext cx="227858" cy="3019519"/>
                              <a:chOff x="0" y="0"/>
                              <a:chExt cx="227858" cy="3019519"/>
                            </a:xfrm>
                          </wpg:grpSpPr>
                          <wps:wsp>
                            <wps:cNvPr id="98" name="Straight Connector 98"/>
                            <wps:cNvCnPr/>
                            <wps:spPr>
                              <a:xfrm>
                                <a:off x="0" y="0"/>
                                <a:ext cx="226932" cy="0"/>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100" name="Elbow Connector 100"/>
                            <wps:cNvCnPr/>
                            <wps:spPr>
                              <a:xfrm flipH="1">
                                <a:off x="178279" y="0"/>
                                <a:ext cx="49579" cy="2733011"/>
                              </a:xfrm>
                              <a:prstGeom prst="bentConnector3">
                                <a:avLst>
                                  <a:gd name="adj1" fmla="val 0"/>
                                </a:avLst>
                              </a:prstGeom>
                            </wps:spPr>
                            <wps:style>
                              <a:lnRef idx="2">
                                <a:schemeClr val="accent1"/>
                              </a:lnRef>
                              <a:fillRef idx="0">
                                <a:schemeClr val="accent1"/>
                              </a:fillRef>
                              <a:effectRef idx="1">
                                <a:schemeClr val="accent1"/>
                              </a:effectRef>
                              <a:fontRef idx="minor">
                                <a:schemeClr val="tx1"/>
                              </a:fontRef>
                            </wps:style>
                            <wps:bodyPr/>
                          </wps:wsp>
                          <wps:wsp>
                            <wps:cNvPr id="101" name="Straight Arrow Connector 101"/>
                            <wps:cNvCnPr/>
                            <wps:spPr>
                              <a:xfrm>
                                <a:off x="178519" y="2731699"/>
                                <a:ext cx="0" cy="28782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g:grpSp>
                        <wpg:grpSp>
                          <wpg:cNvPr id="130" name="Group 130"/>
                          <wpg:cNvGrpSpPr/>
                          <wpg:grpSpPr>
                            <a:xfrm>
                              <a:off x="0" y="2317630"/>
                              <a:ext cx="1738774" cy="948904"/>
                              <a:chOff x="0" y="0"/>
                              <a:chExt cx="1738774" cy="948904"/>
                            </a:xfrm>
                          </wpg:grpSpPr>
                          <wps:wsp>
                            <wps:cNvPr id="102" name="Elbow Connector 102"/>
                            <wps:cNvCnPr/>
                            <wps:spPr>
                              <a:xfrm flipH="1">
                                <a:off x="0" y="0"/>
                                <a:ext cx="1738774" cy="534219"/>
                              </a:xfrm>
                              <a:prstGeom prst="bentConnector3">
                                <a:avLst>
                                  <a:gd name="adj1" fmla="val -11"/>
                                </a:avLst>
                              </a:prstGeom>
                            </wps:spPr>
                            <wps:style>
                              <a:lnRef idx="2">
                                <a:schemeClr val="accent2"/>
                              </a:lnRef>
                              <a:fillRef idx="0">
                                <a:schemeClr val="accent2"/>
                              </a:fillRef>
                              <a:effectRef idx="1">
                                <a:schemeClr val="accent2"/>
                              </a:effectRef>
                              <a:fontRef idx="minor">
                                <a:schemeClr val="tx1"/>
                              </a:fontRef>
                            </wps:style>
                            <wps:bodyPr/>
                          </wps:wsp>
                          <wps:wsp>
                            <wps:cNvPr id="103" name="Straight Arrow Connector 103"/>
                            <wps:cNvCnPr/>
                            <wps:spPr>
                              <a:xfrm flipH="1">
                                <a:off x="239" y="529087"/>
                                <a:ext cx="0" cy="419817"/>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g:grpSp>
                        <wpg:grpSp>
                          <wpg:cNvPr id="129" name="Group 129"/>
                          <wpg:cNvGrpSpPr/>
                          <wpg:grpSpPr>
                            <a:xfrm>
                              <a:off x="1477993" y="2317630"/>
                              <a:ext cx="416232" cy="921017"/>
                              <a:chOff x="0" y="0"/>
                              <a:chExt cx="416232" cy="921017"/>
                            </a:xfrm>
                          </wpg:grpSpPr>
                          <wps:wsp>
                            <wps:cNvPr id="104" name="Elbow Connector 104"/>
                            <wps:cNvCnPr/>
                            <wps:spPr>
                              <a:xfrm flipH="1">
                                <a:off x="0" y="0"/>
                                <a:ext cx="416232" cy="635819"/>
                              </a:xfrm>
                              <a:prstGeom prst="bentConnector3">
                                <a:avLst>
                                  <a:gd name="adj1" fmla="val 1144"/>
                                </a:avLst>
                              </a:prstGeom>
                            </wps:spPr>
                            <wps:style>
                              <a:lnRef idx="2">
                                <a:schemeClr val="accent6"/>
                              </a:lnRef>
                              <a:fillRef idx="0">
                                <a:schemeClr val="accent6"/>
                              </a:fillRef>
                              <a:effectRef idx="1">
                                <a:schemeClr val="accent6"/>
                              </a:effectRef>
                              <a:fontRef idx="minor">
                                <a:schemeClr val="tx1"/>
                              </a:fontRef>
                            </wps:style>
                            <wps:bodyPr/>
                          </wps:wsp>
                          <wps:wsp>
                            <wps:cNvPr id="105" name="Straight Arrow Connector 105"/>
                            <wps:cNvCnPr/>
                            <wps:spPr>
                              <a:xfrm>
                                <a:off x="240" y="632604"/>
                                <a:ext cx="0" cy="288413"/>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g:grpSp>
                        <wpg:grpSp>
                          <wpg:cNvPr id="128" name="Group 128"/>
                          <wpg:cNvGrpSpPr/>
                          <wpg:grpSpPr>
                            <a:xfrm>
                              <a:off x="2794719" y="2214113"/>
                              <a:ext cx="1593251" cy="1019725"/>
                              <a:chOff x="0" y="0"/>
                              <a:chExt cx="1593251" cy="1019725"/>
                            </a:xfrm>
                          </wpg:grpSpPr>
                          <wps:wsp>
                            <wps:cNvPr id="106" name="Elbow Connector 106"/>
                            <wps:cNvCnPr/>
                            <wps:spPr>
                              <a:xfrm>
                                <a:off x="0" y="0"/>
                                <a:ext cx="1589405" cy="735388"/>
                              </a:xfrm>
                              <a:prstGeom prst="bentConnector3">
                                <a:avLst>
                                  <a:gd name="adj1" fmla="val 22501"/>
                                </a:avLst>
                              </a:prstGeom>
                            </wps:spPr>
                            <wps:style>
                              <a:lnRef idx="2">
                                <a:schemeClr val="accent4"/>
                              </a:lnRef>
                              <a:fillRef idx="0">
                                <a:schemeClr val="accent4"/>
                              </a:fillRef>
                              <a:effectRef idx="1">
                                <a:schemeClr val="accent4"/>
                              </a:effectRef>
                              <a:fontRef idx="minor">
                                <a:schemeClr val="tx1"/>
                              </a:fontRef>
                            </wps:style>
                            <wps:bodyPr/>
                          </wps:wsp>
                          <wps:wsp>
                            <wps:cNvPr id="107" name="Straight Arrow Connector 107"/>
                            <wps:cNvCnPr/>
                            <wps:spPr>
                              <a:xfrm>
                                <a:off x="1593251" y="736121"/>
                                <a:ext cx="0" cy="28360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g:grpSp>
                      </wpg:grpSp>
                      <wpg:grpSp>
                        <wpg:cNvPr id="141" name="Group 141"/>
                        <wpg:cNvGrpSpPr/>
                        <wpg:grpSpPr>
                          <a:xfrm>
                            <a:off x="0" y="3525329"/>
                            <a:ext cx="1380745" cy="2567940"/>
                            <a:chOff x="0" y="0"/>
                            <a:chExt cx="1380745" cy="2567940"/>
                          </a:xfrm>
                        </wpg:grpSpPr>
                        <pic:pic xmlns:pic="http://schemas.openxmlformats.org/drawingml/2006/picture">
                          <pic:nvPicPr>
                            <pic:cNvPr id="92" name="Picture 92" descr="A screenshot of a cell phone&#10;&#10;Description automatically generated"/>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195835" y="0"/>
                              <a:ext cx="1184910" cy="2567940"/>
                            </a:xfrm>
                            <a:prstGeom prst="rect">
                              <a:avLst/>
                            </a:prstGeom>
                          </pic:spPr>
                        </pic:pic>
                        <wps:wsp>
                          <wps:cNvPr id="108" name="Text Box 108"/>
                          <wps:cNvSpPr txBox="1"/>
                          <wps:spPr>
                            <a:xfrm rot="16200000">
                              <a:off x="-842211" y="1204823"/>
                              <a:ext cx="1944303" cy="259882"/>
                            </a:xfrm>
                            <a:prstGeom prst="rect">
                              <a:avLst/>
                            </a:prstGeom>
                            <a:noFill/>
                            <a:ln w="6350">
                              <a:noFill/>
                            </a:ln>
                          </wps:spPr>
                          <wps:txbx>
                            <w:txbxContent>
                              <w:p w14:paraId="5AAB098C" w14:textId="77777777" w:rsidR="00577E33" w:rsidRPr="005F4F60" w:rsidRDefault="00577E33" w:rsidP="00577E33">
                                <w:pPr>
                                  <w:jc w:val="center"/>
                                  <w:rPr>
                                    <w:sz w:val="22"/>
                                    <w:szCs w:val="22"/>
                                  </w:rPr>
                                </w:pPr>
                                <w:r>
                                  <w:rPr>
                                    <w:sz w:val="22"/>
                                    <w:szCs w:val="22"/>
                                  </w:rPr>
                                  <w:t>Users’ selected flights to tra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0" name="Group 140"/>
                        <wpg:cNvGrpSpPr/>
                        <wpg:grpSpPr>
                          <a:xfrm>
                            <a:off x="1431985" y="3525329"/>
                            <a:ext cx="1434379" cy="2576851"/>
                            <a:chOff x="0" y="0"/>
                            <a:chExt cx="1434379" cy="2576851"/>
                          </a:xfrm>
                        </wpg:grpSpPr>
                        <pic:pic xmlns:pic="http://schemas.openxmlformats.org/drawingml/2006/picture">
                          <pic:nvPicPr>
                            <pic:cNvPr id="75" name="Picture 75" descr="A screenshot of a cell phone&#10;&#10;Description automatically generated"/>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249469" y="0"/>
                              <a:ext cx="1184910" cy="2569210"/>
                            </a:xfrm>
                            <a:prstGeom prst="rect">
                              <a:avLst/>
                            </a:prstGeom>
                          </pic:spPr>
                        </pic:pic>
                        <wps:wsp>
                          <wps:cNvPr id="109" name="Text Box 109"/>
                          <wps:cNvSpPr txBox="1"/>
                          <wps:spPr>
                            <a:xfrm rot="16200000">
                              <a:off x="-1087625" y="1239328"/>
                              <a:ext cx="2425148" cy="249898"/>
                            </a:xfrm>
                            <a:prstGeom prst="rect">
                              <a:avLst/>
                            </a:prstGeom>
                            <a:noFill/>
                            <a:ln w="6350">
                              <a:noFill/>
                            </a:ln>
                          </wps:spPr>
                          <wps:txbx>
                            <w:txbxContent>
                              <w:p w14:paraId="3B8CEFF0" w14:textId="77777777" w:rsidR="00577E33" w:rsidRPr="005F4F60" w:rsidRDefault="00577E33" w:rsidP="00577E33">
                                <w:pPr>
                                  <w:jc w:val="center"/>
                                  <w:rPr>
                                    <w:sz w:val="22"/>
                                    <w:szCs w:val="22"/>
                                  </w:rPr>
                                </w:pPr>
                                <w:r>
                                  <w:rPr>
                                    <w:sz w:val="22"/>
                                    <w:szCs w:val="22"/>
                                  </w:rPr>
                                  <w:t>Nearby flights based on users’ lo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9" name="Group 139"/>
                        <wpg:cNvGrpSpPr/>
                        <wpg:grpSpPr>
                          <a:xfrm>
                            <a:off x="2898475" y="3525329"/>
                            <a:ext cx="1446185" cy="2568575"/>
                            <a:chOff x="0" y="0"/>
                            <a:chExt cx="1446185" cy="2568575"/>
                          </a:xfrm>
                        </wpg:grpSpPr>
                        <pic:pic xmlns:pic="http://schemas.openxmlformats.org/drawingml/2006/picture">
                          <pic:nvPicPr>
                            <pic:cNvPr id="71" name="Picture 71" descr="A screenshot of a cell phone&#10;&#10;Description automatically generated"/>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261275" y="0"/>
                              <a:ext cx="1184910" cy="2568575"/>
                            </a:xfrm>
                            <a:prstGeom prst="rect">
                              <a:avLst/>
                            </a:prstGeom>
                          </pic:spPr>
                        </pic:pic>
                        <wps:wsp>
                          <wps:cNvPr id="110" name="Text Box 110"/>
                          <wps:cNvSpPr txBox="1"/>
                          <wps:spPr>
                            <a:xfrm rot="16200000">
                              <a:off x="-883163" y="1167441"/>
                              <a:ext cx="2021903" cy="255578"/>
                            </a:xfrm>
                            <a:prstGeom prst="rect">
                              <a:avLst/>
                            </a:prstGeom>
                            <a:noFill/>
                            <a:ln w="6350">
                              <a:noFill/>
                            </a:ln>
                          </wps:spPr>
                          <wps:txbx>
                            <w:txbxContent>
                              <w:p w14:paraId="356E3F19" w14:textId="77777777" w:rsidR="00577E33" w:rsidRPr="005F4F60" w:rsidRDefault="00577E33" w:rsidP="00577E33">
                                <w:pPr>
                                  <w:jc w:val="center"/>
                                  <w:rPr>
                                    <w:sz w:val="22"/>
                                    <w:szCs w:val="22"/>
                                  </w:rPr>
                                </w:pPr>
                                <w:r>
                                  <w:rPr>
                                    <w:sz w:val="22"/>
                                    <w:szCs w:val="22"/>
                                  </w:rPr>
                                  <w:t>Search window and alert set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8" name="Group 138"/>
                        <wpg:cNvGrpSpPr/>
                        <wpg:grpSpPr>
                          <a:xfrm>
                            <a:off x="4364966" y="3525329"/>
                            <a:ext cx="1445470" cy="2568575"/>
                            <a:chOff x="0" y="0"/>
                            <a:chExt cx="1445470" cy="2568575"/>
                          </a:xfrm>
                        </wpg:grpSpPr>
                        <pic:pic xmlns:pic="http://schemas.openxmlformats.org/drawingml/2006/picture">
                          <pic:nvPicPr>
                            <pic:cNvPr id="73" name="Picture 73" descr="A close up of a map&#10;&#10;Description automatically generated"/>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260560" y="0"/>
                              <a:ext cx="1184910" cy="2568575"/>
                            </a:xfrm>
                            <a:prstGeom prst="rect">
                              <a:avLst/>
                            </a:prstGeom>
                          </pic:spPr>
                        </pic:pic>
                        <wps:wsp>
                          <wps:cNvPr id="111" name="Text Box 111"/>
                          <wps:cNvSpPr txBox="1"/>
                          <wps:spPr>
                            <a:xfrm rot="16200000">
                              <a:off x="-826368" y="1190445"/>
                              <a:ext cx="1913993" cy="261257"/>
                            </a:xfrm>
                            <a:prstGeom prst="rect">
                              <a:avLst/>
                            </a:prstGeom>
                            <a:noFill/>
                            <a:ln w="6350">
                              <a:noFill/>
                            </a:ln>
                          </wps:spPr>
                          <wps:txbx>
                            <w:txbxContent>
                              <w:p w14:paraId="6CE7DAB3" w14:textId="77777777" w:rsidR="00577E33" w:rsidRPr="005F4F60" w:rsidRDefault="00577E33" w:rsidP="00577E33">
                                <w:pPr>
                                  <w:jc w:val="center"/>
                                  <w:rPr>
                                    <w:sz w:val="22"/>
                                    <w:szCs w:val="22"/>
                                  </w:rPr>
                                </w:pPr>
                                <w:r>
                                  <w:rPr>
                                    <w:sz w:val="22"/>
                                    <w:szCs w:val="22"/>
                                  </w:rPr>
                                  <w:t>Settings window to alter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5" name="Group 135"/>
                        <wpg:cNvGrpSpPr/>
                        <wpg:grpSpPr>
                          <a:xfrm>
                            <a:off x="3619740" y="138023"/>
                            <a:ext cx="2194016" cy="757432"/>
                            <a:chOff x="0" y="0"/>
                            <a:chExt cx="2194016" cy="757432"/>
                          </a:xfrm>
                        </wpg:grpSpPr>
                        <wps:wsp>
                          <wps:cNvPr id="82" name="Text Box 82"/>
                          <wps:cNvSpPr txBox="1"/>
                          <wps:spPr>
                            <a:xfrm>
                              <a:off x="710720" y="0"/>
                              <a:ext cx="1483296" cy="471398"/>
                            </a:xfrm>
                            <a:prstGeom prst="rect">
                              <a:avLst/>
                            </a:prstGeom>
                            <a:noFill/>
                            <a:ln w="6350">
                              <a:noFill/>
                            </a:ln>
                          </wps:spPr>
                          <wps:txbx>
                            <w:txbxContent>
                              <w:p w14:paraId="64A35D07" w14:textId="77777777" w:rsidR="00577E33" w:rsidRPr="005F4F60" w:rsidRDefault="00577E33" w:rsidP="00577E33">
                                <w:pPr>
                                  <w:jc w:val="center"/>
                                  <w:rPr>
                                    <w:sz w:val="22"/>
                                    <w:szCs w:val="22"/>
                                  </w:rPr>
                                </w:pPr>
                                <w:r>
                                  <w:rPr>
                                    <w:sz w:val="22"/>
                                    <w:szCs w:val="22"/>
                                  </w:rPr>
                                  <w:t>Trails indicating recent flight path of aircra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8" name="Straight Arrow Connector 88"/>
                          <wps:cNvCnPr/>
                          <wps:spPr>
                            <a:xfrm flipH="1">
                              <a:off x="0" y="299049"/>
                              <a:ext cx="727868" cy="45838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36" name="Group 136"/>
                        <wpg:cNvGrpSpPr/>
                        <wpg:grpSpPr>
                          <a:xfrm>
                            <a:off x="3355196" y="1079021"/>
                            <a:ext cx="2401033" cy="596347"/>
                            <a:chOff x="0" y="0"/>
                            <a:chExt cx="2401033" cy="596347"/>
                          </a:xfrm>
                        </wpg:grpSpPr>
                        <wps:wsp>
                          <wps:cNvPr id="81" name="Text Box 81"/>
                          <wps:cNvSpPr txBox="1"/>
                          <wps:spPr>
                            <a:xfrm>
                              <a:off x="992517" y="0"/>
                              <a:ext cx="1408516" cy="596347"/>
                            </a:xfrm>
                            <a:prstGeom prst="rect">
                              <a:avLst/>
                            </a:prstGeom>
                            <a:noFill/>
                            <a:ln w="6350">
                              <a:noFill/>
                            </a:ln>
                          </wps:spPr>
                          <wps:txbx>
                            <w:txbxContent>
                              <w:p w14:paraId="2D8A5617" w14:textId="77777777" w:rsidR="00577E33" w:rsidRPr="005F4F60" w:rsidRDefault="00577E33" w:rsidP="00577E33">
                                <w:pPr>
                                  <w:jc w:val="center"/>
                                  <w:rPr>
                                    <w:sz w:val="22"/>
                                    <w:szCs w:val="22"/>
                                  </w:rPr>
                                </w:pPr>
                                <w:r>
                                  <w:rPr>
                                    <w:sz w:val="22"/>
                                    <w:szCs w:val="22"/>
                                  </w:rPr>
                                  <w:t>On click of plane icon displays information about the fl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 name="Straight Arrow Connector 89"/>
                          <wps:cNvCnPr/>
                          <wps:spPr>
                            <a:xfrm flipH="1" flipV="1">
                              <a:off x="0" y="3594"/>
                              <a:ext cx="976874" cy="32373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37" name="Group 137"/>
                        <wpg:cNvGrpSpPr/>
                        <wpg:grpSpPr>
                          <a:xfrm>
                            <a:off x="3441460" y="2007080"/>
                            <a:ext cx="2314769" cy="594000"/>
                            <a:chOff x="0" y="0"/>
                            <a:chExt cx="2314769" cy="594000"/>
                          </a:xfrm>
                        </wpg:grpSpPr>
                        <wps:wsp>
                          <wps:cNvPr id="90" name="Text Box 90"/>
                          <wps:cNvSpPr txBox="1"/>
                          <wps:spPr>
                            <a:xfrm>
                              <a:off x="906253" y="0"/>
                              <a:ext cx="1408516" cy="594000"/>
                            </a:xfrm>
                            <a:prstGeom prst="rect">
                              <a:avLst/>
                            </a:prstGeom>
                            <a:noFill/>
                            <a:ln w="6350">
                              <a:noFill/>
                            </a:ln>
                          </wps:spPr>
                          <wps:txbx>
                            <w:txbxContent>
                              <w:p w14:paraId="2D64E553" w14:textId="77777777" w:rsidR="00577E33" w:rsidRPr="005F4F60" w:rsidRDefault="00577E33" w:rsidP="00577E33">
                                <w:pPr>
                                  <w:jc w:val="center"/>
                                  <w:rPr>
                                    <w:sz w:val="22"/>
                                    <w:szCs w:val="22"/>
                                  </w:rPr>
                                </w:pPr>
                                <w:r>
                                  <w:rPr>
                                    <w:sz w:val="22"/>
                                    <w:szCs w:val="22"/>
                                  </w:rPr>
                                  <w:t>Button to direct user back to their current lo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Straight Arrow Connector 91"/>
                          <wps:cNvCnPr/>
                          <wps:spPr>
                            <a:xfrm flipH="1">
                              <a:off x="0" y="235788"/>
                              <a:ext cx="903041" cy="18742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33" name="Group 133"/>
                        <wpg:cNvGrpSpPr/>
                        <wpg:grpSpPr>
                          <a:xfrm>
                            <a:off x="345057" y="925902"/>
                            <a:ext cx="2451687" cy="942797"/>
                            <a:chOff x="0" y="0"/>
                            <a:chExt cx="2451687" cy="942797"/>
                          </a:xfrm>
                        </wpg:grpSpPr>
                        <wps:wsp>
                          <wps:cNvPr id="84" name="Text Box 84"/>
                          <wps:cNvSpPr txBox="1"/>
                          <wps:spPr>
                            <a:xfrm>
                              <a:off x="0" y="0"/>
                              <a:ext cx="1676400" cy="942797"/>
                            </a:xfrm>
                            <a:prstGeom prst="rect">
                              <a:avLst/>
                            </a:prstGeom>
                            <a:noFill/>
                            <a:ln w="6350">
                              <a:noFill/>
                            </a:ln>
                          </wps:spPr>
                          <wps:txbx>
                            <w:txbxContent>
                              <w:p w14:paraId="07355ADB" w14:textId="77777777" w:rsidR="00577E33" w:rsidRPr="005F4F60" w:rsidRDefault="00577E33" w:rsidP="00577E33">
                                <w:pPr>
                                  <w:jc w:val="center"/>
                                  <w:rPr>
                                    <w:sz w:val="22"/>
                                    <w:szCs w:val="22"/>
                                  </w:rPr>
                                </w:pPr>
                                <w:r>
                                  <w:rPr>
                                    <w:sz w:val="22"/>
                                    <w:szCs w:val="22"/>
                                  </w:rPr>
                                  <w:t>Plane icon follows colour scheme of the page. Not contrasting with other features, blends into the 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Straight Arrow Connector 86"/>
                          <wps:cNvCnPr/>
                          <wps:spPr>
                            <a:xfrm>
                              <a:off x="1633267" y="483080"/>
                              <a:ext cx="818420" cy="42028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wgp>
                  </a:graphicData>
                </a:graphic>
              </wp:anchor>
            </w:drawing>
          </mc:Choice>
          <mc:Fallback>
            <w:pict>
              <v:group w14:anchorId="0CDF756F" id="Group 142" o:spid="_x0000_s1108" style="position:absolute;margin-left:-19.85pt;margin-top:24.1pt;width:457.8pt;height:480.5pt;z-index:251778048" coordsize="58137,610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q56pHwAAM1tJREFU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">
                <v:group id="Group 132" o:spid="_x0000_s1109" style="position:absolute;left:4313;width:20338;height:6133" coordsize="20337,613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">
                  <v:shape id="Text Box 80" o:spid="_x0000_s1110" type="#_x0000_t202" style="position:absolute;width:14823;height:61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" filled="f" stroked="f" strokeweight=".5pt">
                    <v:textbox>
                      <w:txbxContent>
                        <w:p w14:paraId="08E65545" w14:textId="77777777" w:rsidR="00577E33" w:rsidRPr="005F4F60" w:rsidRDefault="00577E33" w:rsidP="00577E33">
                          <w:pPr>
                            <w:jc w:val="center"/>
                            <w:rPr>
                              <w:sz w:val="22"/>
                              <w:szCs w:val="22"/>
                            </w:rPr>
                          </w:pPr>
                          <w:r>
                            <w:rPr>
                              <w:sz w:val="22"/>
                              <w:szCs w:val="22"/>
                            </w:rPr>
                            <w:t>Search bar to reveal dropdown window to track specific flights.</w:t>
                          </w:r>
                        </w:p>
                      </w:txbxContent>
                    </v:textbox>
                  </v:shape>
                  <v:shape id="Straight Arrow Connector 85" o:spid="_x0000_s1111" type="#_x0000_t32" style="position:absolute;left:14147;top:3278;width:6190;height:176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" strokecolor="black [3200]" strokeweight="1pt">
                    <v:stroke endarrow="block" joinstyle="miter"/>
                  </v:shape>
                </v:group>
                <v:group id="Group 134" o:spid="_x0000_s1112" style="position:absolute;left:3450;top:21220;width:21212;height:5964" coordsize="21211,59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">
                  <v:shape id="Text Box 83" o:spid="_x0000_s1113" type="#_x0000_t202" style="position:absolute;width:16356;height:59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" filled="f" stroked="f" strokeweight=".5pt">
                    <v:textbox>
                      <w:txbxContent>
                        <w:p w14:paraId="705A528A" w14:textId="77777777" w:rsidR="00577E33" w:rsidRPr="005F4F60" w:rsidRDefault="00577E33" w:rsidP="00577E33">
                          <w:pPr>
                            <w:jc w:val="center"/>
                            <w:rPr>
                              <w:sz w:val="22"/>
                              <w:szCs w:val="22"/>
                            </w:rPr>
                          </w:pPr>
                          <w:r>
                            <w:rPr>
                              <w:sz w:val="22"/>
                              <w:szCs w:val="22"/>
                            </w:rPr>
                            <w:t>Option buttons giving user additional content and available alterations.</w:t>
                          </w:r>
                        </w:p>
                      </w:txbxContent>
                    </v:textbox>
                  </v:shape>
                  <v:shape id="Straight Arrow Connector 87" o:spid="_x0000_s1114" type="#_x0000_t32" style="position:absolute;left:15700;top:3105;width:5511;height:73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" strokecolor="black [3200]" strokeweight="1pt">
                    <v:stroke endarrow="block" joinstyle="miter"/>
                  </v:shape>
                </v:group>
                <v:group id="Group 131" o:spid="_x0000_s1115" style="position:absolute;left:8226;top:2875;width:43879;height:32665" coordsize="43879,326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uKjnyAAAAOE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">
                  <v:shape id="Picture 72" o:spid="_x0000_s1116" type="#_x0000_t75" alt="A close up of a map&#10;&#10;Description automatically generated" style="position:absolute;left:16445;width:11849;height:256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">
                    <v:imagedata r:id="rId43" o:title="A close up of a map&#10;&#10;Description automatically generated"/>
                  </v:shape>
                  <v:group id="Group 127" o:spid="_x0000_s1117" style="position:absolute;left:27372;top:2185;width:2278;height:30195" coordsize="2278,3019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">
                    <v:line id="Straight Connector 98" o:spid="_x0000_s1118" style="position:absolute;visibility:visible;mso-wrap-style:square" from="0,0" to="2269,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" strokecolor="#4472c4 [3204]" strokeweight="1pt">
                      <v:stroke joinstyle="miter"/>
                    </v:line>
                    <v:shape id="Elbow Connector 100" o:spid="_x0000_s1119" type="#_x0000_t34" style="position:absolute;left:1782;width:496;height:2733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" adj="0" strokecolor="#4472c4 [3204]" strokeweight="1pt"/>
                    <v:shape id="Straight Arrow Connector 101" o:spid="_x0000_s1120" type="#_x0000_t32" style="position:absolute;left:1785;top:27316;width:0;height:287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" strokecolor="#4472c4 [3204]" strokeweight="1pt">
                      <v:stroke endarrow="block" joinstyle="miter"/>
                    </v:shape>
                  </v:group>
                  <v:group id="Group 130" o:spid="_x0000_s1121" style="position:absolute;top:23176;width:17387;height:9489" coordsize="17387,94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">
                    <v:shape id="Elbow Connector 102" o:spid="_x0000_s1122" type="#_x0000_t34" style="position:absolute;width:17387;height:5342;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" adj="-2" strokecolor="#ed7d31 [3205]" strokeweight="1pt"/>
                    <v:shape id="Straight Arrow Connector 103" o:spid="_x0000_s1123" type="#_x0000_t32" style="position:absolute;left:2;top:5290;width:0;height:419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" strokecolor="#ed7d31 [3205]" strokeweight="1pt">
                      <v:stroke endarrow="block" joinstyle="miter"/>
                    </v:shape>
                  </v:group>
                  <v:group id="Group 129" o:spid="_x0000_s1124" style="position:absolute;left:14779;top:23176;width:4163;height:9210" coordsize="4162,92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">
                    <v:shape id="Elbow Connector 104" o:spid="_x0000_s1125" type="#_x0000_t34" style="position:absolute;width:4162;height:6358;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" adj="247" strokecolor="#70ad47 [3209]" strokeweight="1pt"/>
                    <v:shape id="Straight Arrow Connector 105" o:spid="_x0000_s1126" type="#_x0000_t32" style="position:absolute;left:2;top:6326;width:0;height:288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" strokecolor="#70ad47 [3209]" strokeweight="1pt">
                      <v:stroke endarrow="block" joinstyle="miter"/>
                    </v:shape>
                  </v:group>
                  <v:group id="Group 128" o:spid="_x0000_s1127" style="position:absolute;left:27947;top:22141;width:15932;height:10197" coordsize="15932,101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">
                    <v:shape id="Elbow Connector 106" o:spid="_x0000_s1128" type="#_x0000_t34" style="position:absolute;width:15894;height:7353;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" adj="4860" strokecolor="#ffc000 [3207]" strokeweight="1pt"/>
                    <v:shape id="Straight Arrow Connector 107" o:spid="_x0000_s1129" type="#_x0000_t32" style="position:absolute;left:15932;top:7361;width:0;height:283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" strokecolor="#ffc000 [3207]" strokeweight="1pt">
                      <v:stroke endarrow="block" joinstyle="miter"/>
                    </v:shape>
                  </v:group>
                </v:group>
                <v:group id="Group 141" o:spid="_x0000_s1130" style="position:absolute;top:35253;width:13807;height:25679" coordsize="13807,2567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">
                  <v:shape id="Picture 92" o:spid="_x0000_s1131" type="#_x0000_t75" alt="A screenshot of a cell phone&#10;&#10;Description automatically generated" style="position:absolute;left:1958;width:11849;height:256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">
                    <v:imagedata r:id="rId44" o:title="A screenshot of a cell phone&#10;&#10;Description automatically generated"/>
                  </v:shape>
                  <v:shape id="Text Box 108" o:spid="_x0000_s1132" type="#_x0000_t202" style="position:absolute;left:-8423;top:12049;width:19443;height:2598;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" filled="f" stroked="f" strokeweight=".5pt">
                    <v:textbox>
                      <w:txbxContent>
                        <w:p w14:paraId="5AAB098C" w14:textId="77777777" w:rsidR="00577E33" w:rsidRPr="005F4F60" w:rsidRDefault="00577E33" w:rsidP="00577E33">
                          <w:pPr>
                            <w:jc w:val="center"/>
                            <w:rPr>
                              <w:sz w:val="22"/>
                              <w:szCs w:val="22"/>
                            </w:rPr>
                          </w:pPr>
                          <w:r>
                            <w:rPr>
                              <w:sz w:val="22"/>
                              <w:szCs w:val="22"/>
                            </w:rPr>
                            <w:t>Users’ selected flights to track.</w:t>
                          </w:r>
                        </w:p>
                      </w:txbxContent>
                    </v:textbox>
                  </v:shape>
                </v:group>
                <v:group id="Group 140" o:spid="_x0000_s1133" style="position:absolute;left:14319;top:35253;width:14344;height:25768" coordsize="14343,2576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">
                  <v:shape id="Picture 75" o:spid="_x0000_s1134" type="#_x0000_t75" alt="A screenshot of a cell phone&#10;&#10;Description automatically generated" style="position:absolute;left:2494;width:11849;height:256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">
                    <v:imagedata r:id="rId45" o:title="A screenshot of a cell phone&#10;&#10;Description automatically generated"/>
                  </v:shape>
                  <v:shape id="Text Box 109" o:spid="_x0000_s1135" type="#_x0000_t202" style="position:absolute;left:-10877;top:12394;width:24251;height:2498;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" filled="f" stroked="f" strokeweight=".5pt">
                    <v:textbox>
                      <w:txbxContent>
                        <w:p w14:paraId="3B8CEFF0" w14:textId="77777777" w:rsidR="00577E33" w:rsidRPr="005F4F60" w:rsidRDefault="00577E33" w:rsidP="00577E33">
                          <w:pPr>
                            <w:jc w:val="center"/>
                            <w:rPr>
                              <w:sz w:val="22"/>
                              <w:szCs w:val="22"/>
                            </w:rPr>
                          </w:pPr>
                          <w:r>
                            <w:rPr>
                              <w:sz w:val="22"/>
                              <w:szCs w:val="22"/>
                            </w:rPr>
                            <w:t>Nearby flights based on users’ location.</w:t>
                          </w:r>
                        </w:p>
                      </w:txbxContent>
                    </v:textbox>
                  </v:shape>
                </v:group>
                <v:group id="Group 139" o:spid="_x0000_s1136" style="position:absolute;left:28984;top:35253;width:14462;height:25686" coordsize="14461,256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">
                  <v:shape id="Picture 71" o:spid="_x0000_s1137" type="#_x0000_t75" alt="A screenshot of a cell phone&#10;&#10;Description automatically generated" style="position:absolute;left:2612;width:11849;height:256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">
                    <v:imagedata r:id="rId46" o:title="A screenshot of a cell phone&#10;&#10;Description automatically generated"/>
                  </v:shape>
                  <v:shape id="Text Box 110" o:spid="_x0000_s1138" type="#_x0000_t202" style="position:absolute;left:-8832;top:11674;width:20219;height:255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" filled="f" stroked="f" strokeweight=".5pt">
                    <v:textbox>
                      <w:txbxContent>
                        <w:p w14:paraId="356E3F19" w14:textId="77777777" w:rsidR="00577E33" w:rsidRPr="005F4F60" w:rsidRDefault="00577E33" w:rsidP="00577E33">
                          <w:pPr>
                            <w:jc w:val="center"/>
                            <w:rPr>
                              <w:sz w:val="22"/>
                              <w:szCs w:val="22"/>
                            </w:rPr>
                          </w:pPr>
                          <w:r>
                            <w:rPr>
                              <w:sz w:val="22"/>
                              <w:szCs w:val="22"/>
                            </w:rPr>
                            <w:t>Search window and alert setup.</w:t>
                          </w:r>
                        </w:p>
                      </w:txbxContent>
                    </v:textbox>
                  </v:shape>
                </v:group>
                <v:group id="Group 138" o:spid="_x0000_s1139" style="position:absolute;left:43649;top:35253;width:14455;height:25686" coordsize="14454,256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">
                  <v:shape id="Picture 73" o:spid="_x0000_s1140" type="#_x0000_t75" alt="A close up of a map&#10;&#10;Description automatically generated" style="position:absolute;left:2605;width:11849;height:256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">
                    <v:imagedata r:id="rId47" o:title="A close up of a map&#10;&#10;Description automatically generated"/>
                  </v:shape>
                  <v:shape id="Text Box 111" o:spid="_x0000_s1141" type="#_x0000_t202" style="position:absolute;left:-8264;top:11904;width:19140;height:261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" filled="f" stroked="f" strokeweight=".5pt">
                    <v:textbox>
                      <w:txbxContent>
                        <w:p w14:paraId="6CE7DAB3" w14:textId="77777777" w:rsidR="00577E33" w:rsidRPr="005F4F60" w:rsidRDefault="00577E33" w:rsidP="00577E33">
                          <w:pPr>
                            <w:jc w:val="center"/>
                            <w:rPr>
                              <w:sz w:val="22"/>
                              <w:szCs w:val="22"/>
                            </w:rPr>
                          </w:pPr>
                          <w:r>
                            <w:rPr>
                              <w:sz w:val="22"/>
                              <w:szCs w:val="22"/>
                            </w:rPr>
                            <w:t>Settings window to alter map.</w:t>
                          </w:r>
                        </w:p>
                      </w:txbxContent>
                    </v:textbox>
                  </v:shape>
                </v:group>
                <v:group id="Group 135" o:spid="_x0000_s1142" style="position:absolute;left:36197;top:1380;width:21940;height:7574" coordsize="21940,75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">
                  <v:shape id="Text Box 82" o:spid="_x0000_s1143" type="#_x0000_t202" style="position:absolute;left:7107;width:14833;height:47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" filled="f" stroked="f" strokeweight=".5pt">
                    <v:textbox>
                      <w:txbxContent>
                        <w:p w14:paraId="64A35D07" w14:textId="77777777" w:rsidR="00577E33" w:rsidRPr="005F4F60" w:rsidRDefault="00577E33" w:rsidP="00577E33">
                          <w:pPr>
                            <w:jc w:val="center"/>
                            <w:rPr>
                              <w:sz w:val="22"/>
                              <w:szCs w:val="22"/>
                            </w:rPr>
                          </w:pPr>
                          <w:r>
                            <w:rPr>
                              <w:sz w:val="22"/>
                              <w:szCs w:val="22"/>
                            </w:rPr>
                            <w:t>Trails indicating recent flight path of aircraft.</w:t>
                          </w:r>
                        </w:p>
                      </w:txbxContent>
                    </v:textbox>
                  </v:shape>
                  <v:shape id="Straight Arrow Connector 88" o:spid="_x0000_s1144" type="#_x0000_t32" style="position:absolute;top:2990;width:7278;height:4584;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" strokecolor="black [3200]" strokeweight="1pt">
                    <v:stroke endarrow="block" joinstyle="miter"/>
                  </v:shape>
                </v:group>
                <v:group id="Group 136" o:spid="_x0000_s1145" style="position:absolute;left:33551;top:10790;width:24011;height:5963" coordsize="24010,59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">
                  <v:shape id="Text Box 81" o:spid="_x0000_s1146" type="#_x0000_t202" style="position:absolute;left:9925;width:14085;height:59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" filled="f" stroked="f" strokeweight=".5pt">
                    <v:textbox>
                      <w:txbxContent>
                        <w:p w14:paraId="2D8A5617" w14:textId="77777777" w:rsidR="00577E33" w:rsidRPr="005F4F60" w:rsidRDefault="00577E33" w:rsidP="00577E33">
                          <w:pPr>
                            <w:jc w:val="center"/>
                            <w:rPr>
                              <w:sz w:val="22"/>
                              <w:szCs w:val="22"/>
                            </w:rPr>
                          </w:pPr>
                          <w:r>
                            <w:rPr>
                              <w:sz w:val="22"/>
                              <w:szCs w:val="22"/>
                            </w:rPr>
                            <w:t>On click of plane icon displays information about the flight.</w:t>
                          </w:r>
                        </w:p>
                      </w:txbxContent>
                    </v:textbox>
                  </v:shape>
                  <v:shape id="Straight Arrow Connector 89" o:spid="_x0000_s1147" type="#_x0000_t32" style="position:absolute;top:35;width:9768;height:3238;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" strokecolor="black [3200]" strokeweight="1pt">
                    <v:stroke endarrow="block" joinstyle="miter"/>
                  </v:shape>
                </v:group>
                <v:group id="Group 137" o:spid="_x0000_s1148" style="position:absolute;left:34414;top:20070;width:23148;height:5940" coordsize="23147,59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">
                  <v:shape id="Text Box 90" o:spid="_x0000_s1149" type="#_x0000_t202" style="position:absolute;left:9062;width:14085;height:59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" filled="f" stroked="f" strokeweight=".5pt">
                    <v:textbox>
                      <w:txbxContent>
                        <w:p w14:paraId="2D64E553" w14:textId="77777777" w:rsidR="00577E33" w:rsidRPr="005F4F60" w:rsidRDefault="00577E33" w:rsidP="00577E33">
                          <w:pPr>
                            <w:jc w:val="center"/>
                            <w:rPr>
                              <w:sz w:val="22"/>
                              <w:szCs w:val="22"/>
                            </w:rPr>
                          </w:pPr>
                          <w:r>
                            <w:rPr>
                              <w:sz w:val="22"/>
                              <w:szCs w:val="22"/>
                            </w:rPr>
                            <w:t>Button to direct user back to their current location.</w:t>
                          </w:r>
                        </w:p>
                      </w:txbxContent>
                    </v:textbox>
                  </v:shape>
                  <v:shape id="Straight Arrow Connector 91" o:spid="_x0000_s1150" type="#_x0000_t32" style="position:absolute;top:2357;width:9030;height:187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" strokecolor="black [3200]" strokeweight="1pt">
                    <v:stroke endarrow="block" joinstyle="miter"/>
                  </v:shape>
                </v:group>
                <v:group id="Group 133" o:spid="_x0000_s1151" style="position:absolute;left:3450;top:9259;width:24517;height:9427" coordsize="24516,942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">
                  <v:shape id="Text Box 84" o:spid="_x0000_s1152" type="#_x0000_t202" style="position:absolute;width:16764;height:94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" filled="f" stroked="f" strokeweight=".5pt">
                    <v:textbox>
                      <w:txbxContent>
                        <w:p w14:paraId="07355ADB" w14:textId="77777777" w:rsidR="00577E33" w:rsidRPr="005F4F60" w:rsidRDefault="00577E33" w:rsidP="00577E33">
                          <w:pPr>
                            <w:jc w:val="center"/>
                            <w:rPr>
                              <w:sz w:val="22"/>
                              <w:szCs w:val="22"/>
                            </w:rPr>
                          </w:pPr>
                          <w:r>
                            <w:rPr>
                              <w:sz w:val="22"/>
                              <w:szCs w:val="22"/>
                            </w:rPr>
                            <w:t>Plane icon follows colour scheme of the page. Not contrasting with other features, blends into the design.</w:t>
                          </w:r>
                        </w:p>
                      </w:txbxContent>
                    </v:textbox>
                  </v:shape>
                  <v:shape id="Straight Arrow Connector 86" o:spid="_x0000_s1153" type="#_x0000_t32" style="position:absolute;left:16332;top:4830;width:8184;height:420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" strokecolor="black [3200]" strokeweight="1pt">
                    <v:stroke endarrow="block" joinstyle="miter"/>
                  </v:shape>
                </v:group>
                <w10:wrap type="square"/>
              </v:group>
            </w:pict>
          </mc:Fallback>
        </mc:AlternateContent>
      </w:r>
    </w:p>
    <w:p w14:paraId="4B207921" w14:textId="25471C74" w:rsidR="00CD7AF8" w:rsidRDefault="00CD7AF8"/>
    <w:p w14:paraId="720E9969" w14:textId="7152547F" w:rsidR="00ED134F" w:rsidRDefault="00ED134F"/>
    <w:p w14:paraId="31FD8A9A" w14:textId="3469BE57" w:rsidR="00ED134F" w:rsidRDefault="00ED134F"/>
    <w:p w14:paraId="30EF087A" w14:textId="1C043237" w:rsidR="00ED134F" w:rsidRDefault="00ED134F"/>
    <w:p w14:paraId="70CCFB05" w14:textId="2B528C65" w:rsidR="00ED134F" w:rsidRDefault="00ED134F"/>
    <w:p w14:paraId="24F782B3" w14:textId="1D70CF7C" w:rsidR="00ED134F" w:rsidRDefault="00ED134F"/>
    <w:p w14:paraId="37D3CD91" w14:textId="35F3D07A" w:rsidR="00CD7AF8" w:rsidRDefault="00F11CE3">
      <w:pPr>
        <w:rPr>
          <w:color w:val="2F5496" w:themeColor="accent1" w:themeShade="BF"/>
        </w:rPr>
      </w:pPr>
      <w:r w:rsidRPr="00F11CE3">
        <w:rPr>
          <w:color w:val="2F5496" w:themeColor="accent1" w:themeShade="BF"/>
        </w:rPr>
        <w:lastRenderedPageBreak/>
        <w:t>3.2.2 Logo Design</w:t>
      </w:r>
    </w:p>
    <w:p w14:paraId="6591AB1D" w14:textId="205E6CBA" w:rsidR="00F11CE3" w:rsidRDefault="00F11CE3"/>
    <w:p w14:paraId="617DD257" w14:textId="12A03322" w:rsidR="00F11CE3" w:rsidRPr="00F11CE3" w:rsidRDefault="0072209E">
      <w:r w:rsidRPr="0072209E">
        <w:t>Before designs where created possible names of the application were investigated. Taking inspiration from the applications previously studied all make reference to “Flight” and reference to awareness of said flights. Two names indicate a form of discovery with “Flightradar24” denoting a radar signifying some form of tool to track the flights. Were “Flight Tracker” takes the literal route of using the word tracker to imply its intention as a flight finding application. The final application “FlightAware” uses the word of aware to give the sense of the application being alert to the surrounding aircraft around a user. A mind map was created, as shown in Figure 11, to run through ideas of potential names. The names were created following the same naming principles as the three investigated apps have used. A miniature survey was conducted by asking ten individuals their opinion of a preference of name yielding the results in Figure 12. The name Flight Detector was hence taken forward into the development of the logo</w:t>
      </w:r>
      <w:r w:rsidR="009050D3">
        <w:t>.</w:t>
      </w:r>
    </w:p>
    <w:p w14:paraId="411DB99C" w14:textId="1A56A9BC" w:rsidR="00CD7AF8" w:rsidRDefault="0030433B" w:rsidP="001664F1">
      <w:pPr>
        <w:rPr>
          <w:color w:val="2F5496" w:themeColor="accent1" w:themeShade="BF"/>
        </w:rPr>
      </w:pPr>
      <w:r>
        <w:rPr>
          <w:noProof/>
        </w:rPr>
        <mc:AlternateContent>
          <mc:Choice Requires="wps">
            <w:drawing>
              <wp:anchor distT="0" distB="0" distL="114300" distR="114300" simplePos="0" relativeHeight="251836416" behindDoc="0" locked="0" layoutInCell="1" allowOverlap="1" wp14:anchorId="0D5A5BF8" wp14:editId="17CFD002">
                <wp:simplePos x="0" y="0"/>
                <wp:positionH relativeFrom="margin">
                  <wp:align>center</wp:align>
                </wp:positionH>
                <wp:positionV relativeFrom="paragraph">
                  <wp:posOffset>2785745</wp:posOffset>
                </wp:positionV>
                <wp:extent cx="2062716" cy="255181"/>
                <wp:effectExtent l="0" t="0" r="0" b="0"/>
                <wp:wrapNone/>
                <wp:docPr id="189" name="Text Box 189"/>
                <wp:cNvGraphicFramePr/>
                <a:graphic xmlns:a="http://schemas.openxmlformats.org/drawingml/2006/main">
                  <a:graphicData uri="http://schemas.microsoft.com/office/word/2010/wordprocessingShape">
                    <wps:wsp>
                      <wps:cNvSpPr txBox="1"/>
                      <wps:spPr>
                        <a:xfrm>
                          <a:off x="0" y="0"/>
                          <a:ext cx="2062716" cy="255181"/>
                        </a:xfrm>
                        <a:prstGeom prst="rect">
                          <a:avLst/>
                        </a:prstGeom>
                        <a:solidFill>
                          <a:schemeClr val="lt1"/>
                        </a:solidFill>
                        <a:ln w="6350">
                          <a:noFill/>
                        </a:ln>
                      </wps:spPr>
                      <wps:txbx>
                        <w:txbxContent>
                          <w:p w14:paraId="182B610A" w14:textId="2F3D52BB" w:rsidR="0030433B" w:rsidRPr="00AB47D2" w:rsidRDefault="0030433B" w:rsidP="0030433B">
                            <w:pPr>
                              <w:jc w:val="center"/>
                              <w:rPr>
                                <w:i/>
                                <w:iCs/>
                                <w:sz w:val="18"/>
                                <w:szCs w:val="18"/>
                              </w:rPr>
                            </w:pPr>
                            <w:r w:rsidRPr="00AB47D2">
                              <w:rPr>
                                <w:i/>
                                <w:iCs/>
                                <w:sz w:val="18"/>
                                <w:szCs w:val="18"/>
                              </w:rPr>
                              <w:t>Figure 1</w:t>
                            </w:r>
                            <w:r>
                              <w:rPr>
                                <w:i/>
                                <w:iCs/>
                                <w:sz w:val="18"/>
                                <w:szCs w:val="18"/>
                              </w:rPr>
                              <w:t>1</w:t>
                            </w:r>
                            <w:r w:rsidRPr="00AB47D2">
                              <w:rPr>
                                <w:i/>
                                <w:iCs/>
                                <w:sz w:val="18"/>
                                <w:szCs w:val="18"/>
                              </w:rPr>
                              <w:t xml:space="preserve">: </w:t>
                            </w:r>
                            <w:r>
                              <w:rPr>
                                <w:i/>
                                <w:iCs/>
                                <w:sz w:val="18"/>
                                <w:szCs w:val="18"/>
                              </w:rPr>
                              <w:t>Application Name Mind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A5BF8" id="Text Box 189" o:spid="_x0000_s1154" type="#_x0000_t202" style="position:absolute;margin-left:0;margin-top:219.35pt;width:162.4pt;height:20.1pt;z-index:251836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" fillcolor="white [3201]" stroked="f" strokeweight=".5pt">
                <v:textbox>
                  <w:txbxContent>
                    <w:p w14:paraId="182B610A" w14:textId="2F3D52BB" w:rsidR="0030433B" w:rsidRPr="00AB47D2" w:rsidRDefault="0030433B" w:rsidP="0030433B">
                      <w:pPr>
                        <w:jc w:val="center"/>
                        <w:rPr>
                          <w:i/>
                          <w:iCs/>
                          <w:sz w:val="18"/>
                          <w:szCs w:val="18"/>
                        </w:rPr>
                      </w:pPr>
                      <w:r w:rsidRPr="00AB47D2">
                        <w:rPr>
                          <w:i/>
                          <w:iCs/>
                          <w:sz w:val="18"/>
                          <w:szCs w:val="18"/>
                        </w:rPr>
                        <w:t>Figure 1</w:t>
                      </w:r>
                      <w:r>
                        <w:rPr>
                          <w:i/>
                          <w:iCs/>
                          <w:sz w:val="18"/>
                          <w:szCs w:val="18"/>
                        </w:rPr>
                        <w:t>1</w:t>
                      </w:r>
                      <w:r w:rsidRPr="00AB47D2">
                        <w:rPr>
                          <w:i/>
                          <w:iCs/>
                          <w:sz w:val="18"/>
                          <w:szCs w:val="18"/>
                        </w:rPr>
                        <w:t xml:space="preserve">: </w:t>
                      </w:r>
                      <w:r>
                        <w:rPr>
                          <w:i/>
                          <w:iCs/>
                          <w:sz w:val="18"/>
                          <w:szCs w:val="18"/>
                        </w:rPr>
                        <w:t>Application Name Mind Map</w:t>
                      </w:r>
                    </w:p>
                  </w:txbxContent>
                </v:textbox>
                <w10:wrap anchorx="margin"/>
              </v:shape>
            </w:pict>
          </mc:Fallback>
        </mc:AlternateContent>
      </w:r>
      <w:r w:rsidR="00E16376">
        <w:rPr>
          <w:noProof/>
          <w:color w:val="2F5496" w:themeColor="accent1" w:themeShade="BF"/>
        </w:rPr>
        <w:drawing>
          <wp:anchor distT="0" distB="0" distL="114300" distR="114300" simplePos="0" relativeHeight="251779072" behindDoc="0" locked="0" layoutInCell="1" allowOverlap="1" wp14:anchorId="0616E09F" wp14:editId="6FBF314C">
            <wp:simplePos x="0" y="0"/>
            <wp:positionH relativeFrom="margin">
              <wp:posOffset>0</wp:posOffset>
            </wp:positionH>
            <wp:positionV relativeFrom="paragraph">
              <wp:posOffset>241533</wp:posOffset>
            </wp:positionV>
            <wp:extent cx="5727700" cy="2708910"/>
            <wp:effectExtent l="0" t="0" r="0" b="0"/>
            <wp:wrapSquare wrapText="bothSides"/>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Application-Name-Mind-Map.pdf"/>
                    <pic:cNvPicPr/>
                  </pic:nvPicPr>
                  <pic:blipFill rotWithShape="1">
                    <a:blip r:embed="rId48">
                      <a:extLst>
                        <a:ext uri="{28A0092B-C50C-407E-A947-70E740481C1C}">
                          <a14:useLocalDpi xmlns:a14="http://schemas.microsoft.com/office/drawing/2010/main" val="0"/>
                        </a:ext>
                      </a:extLst>
                    </a:blip>
                    <a:srcRect t="3845" b="62728"/>
                    <a:stretch/>
                  </pic:blipFill>
                  <pic:spPr bwMode="auto">
                    <a:xfrm>
                      <a:off x="0" y="0"/>
                      <a:ext cx="5727700" cy="2708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42D492" w14:textId="5A235768" w:rsidR="00C26F8A" w:rsidRDefault="00C26F8A" w:rsidP="001664F1">
      <w:pPr>
        <w:rPr>
          <w:color w:val="2F5496" w:themeColor="accent1" w:themeShade="BF"/>
        </w:rPr>
      </w:pPr>
    </w:p>
    <w:p w14:paraId="18B30579" w14:textId="737B1336" w:rsidR="00C26F8A" w:rsidRDefault="00E16376" w:rsidP="001664F1">
      <w:pPr>
        <w:rPr>
          <w:color w:val="2F5496" w:themeColor="accent1" w:themeShade="BF"/>
        </w:rPr>
      </w:pPr>
      <w:r>
        <w:rPr>
          <w:noProof/>
        </w:rPr>
        <w:drawing>
          <wp:anchor distT="0" distB="0" distL="114300" distR="114300" simplePos="0" relativeHeight="251780096" behindDoc="0" locked="0" layoutInCell="1" allowOverlap="1" wp14:anchorId="44397A48" wp14:editId="6EEF73EA">
            <wp:simplePos x="0" y="0"/>
            <wp:positionH relativeFrom="margin">
              <wp:posOffset>370205</wp:posOffset>
            </wp:positionH>
            <wp:positionV relativeFrom="paragraph">
              <wp:posOffset>-30038</wp:posOffset>
            </wp:positionV>
            <wp:extent cx="4965700" cy="2954020"/>
            <wp:effectExtent l="0" t="0" r="12700" b="10795"/>
            <wp:wrapSquare wrapText="bothSides"/>
            <wp:docPr id="149" name="Chart 149">
              <a:extLst xmlns:a="http://schemas.openxmlformats.org/drawingml/2006/main">
                <a:ext uri="{FF2B5EF4-FFF2-40B4-BE49-F238E27FC236}">
                  <a16:creationId xmlns:a16="http://schemas.microsoft.com/office/drawing/2014/main" id="{441F047B-E819-BC4D-98CE-0FDCB205CB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page">
              <wp14:pctWidth>0</wp14:pctWidth>
            </wp14:sizeRelH>
            <wp14:sizeRelV relativeFrom="page">
              <wp14:pctHeight>0</wp14:pctHeight>
            </wp14:sizeRelV>
          </wp:anchor>
        </w:drawing>
      </w:r>
    </w:p>
    <w:p w14:paraId="528DC93D" w14:textId="2B6C771F" w:rsidR="00C26F8A" w:rsidRDefault="00C26F8A" w:rsidP="001664F1">
      <w:pPr>
        <w:rPr>
          <w:color w:val="2F5496" w:themeColor="accent1" w:themeShade="BF"/>
        </w:rPr>
      </w:pPr>
    </w:p>
    <w:p w14:paraId="2B7BA86A" w14:textId="20602614" w:rsidR="00C26F8A" w:rsidRDefault="00C26F8A" w:rsidP="001664F1">
      <w:pPr>
        <w:rPr>
          <w:color w:val="2F5496" w:themeColor="accent1" w:themeShade="BF"/>
        </w:rPr>
      </w:pPr>
    </w:p>
    <w:p w14:paraId="557D6D54" w14:textId="47D81CD6" w:rsidR="004C14EF" w:rsidRDefault="004C14EF" w:rsidP="001664F1">
      <w:pPr>
        <w:rPr>
          <w:color w:val="2F5496" w:themeColor="accent1" w:themeShade="BF"/>
        </w:rPr>
      </w:pPr>
    </w:p>
    <w:p w14:paraId="48D7181B" w14:textId="7EC49FE4" w:rsidR="004C14EF" w:rsidRDefault="004C14EF" w:rsidP="001664F1">
      <w:pPr>
        <w:rPr>
          <w:color w:val="2F5496" w:themeColor="accent1" w:themeShade="BF"/>
        </w:rPr>
      </w:pPr>
    </w:p>
    <w:p w14:paraId="5836F718" w14:textId="4FB24AEE" w:rsidR="004C14EF" w:rsidRDefault="004C14EF" w:rsidP="001664F1">
      <w:pPr>
        <w:rPr>
          <w:color w:val="2F5496" w:themeColor="accent1" w:themeShade="BF"/>
        </w:rPr>
      </w:pPr>
    </w:p>
    <w:p w14:paraId="05F165EE" w14:textId="218D99B8" w:rsidR="004C14EF" w:rsidRDefault="004C14EF" w:rsidP="001664F1">
      <w:pPr>
        <w:rPr>
          <w:color w:val="2F5496" w:themeColor="accent1" w:themeShade="BF"/>
        </w:rPr>
      </w:pPr>
    </w:p>
    <w:p w14:paraId="504EE7C2" w14:textId="7E1DD4FD" w:rsidR="004C14EF" w:rsidRDefault="004C14EF" w:rsidP="001664F1">
      <w:pPr>
        <w:rPr>
          <w:color w:val="2F5496" w:themeColor="accent1" w:themeShade="BF"/>
        </w:rPr>
      </w:pPr>
    </w:p>
    <w:p w14:paraId="6EBCBC7E" w14:textId="6462122B" w:rsidR="001B0CC5" w:rsidRDefault="001B0CC5" w:rsidP="001664F1">
      <w:pPr>
        <w:rPr>
          <w:color w:val="2F5496" w:themeColor="accent1" w:themeShade="BF"/>
        </w:rPr>
      </w:pPr>
      <w:bookmarkStart w:id="2" w:name="OLE_LINK2"/>
    </w:p>
    <w:p w14:paraId="3D652A5D" w14:textId="47955789" w:rsidR="001B0CC5" w:rsidRDefault="001B0CC5" w:rsidP="001664F1">
      <w:pPr>
        <w:rPr>
          <w:color w:val="2F5496" w:themeColor="accent1" w:themeShade="BF"/>
        </w:rPr>
      </w:pPr>
    </w:p>
    <w:p w14:paraId="25208D96" w14:textId="6F4932AA" w:rsidR="001B0CC5" w:rsidRDefault="001B0CC5" w:rsidP="001664F1">
      <w:pPr>
        <w:rPr>
          <w:color w:val="2F5496" w:themeColor="accent1" w:themeShade="BF"/>
        </w:rPr>
      </w:pPr>
    </w:p>
    <w:p w14:paraId="16680F0E" w14:textId="484D7679" w:rsidR="001B0CC5" w:rsidRDefault="001B0CC5" w:rsidP="001664F1">
      <w:pPr>
        <w:rPr>
          <w:color w:val="2F5496" w:themeColor="accent1" w:themeShade="BF"/>
        </w:rPr>
      </w:pPr>
    </w:p>
    <w:p w14:paraId="3ED33A80" w14:textId="105950D7" w:rsidR="001B0CC5" w:rsidRDefault="001B0CC5" w:rsidP="001664F1">
      <w:pPr>
        <w:rPr>
          <w:color w:val="2F5496" w:themeColor="accent1" w:themeShade="BF"/>
        </w:rPr>
      </w:pPr>
    </w:p>
    <w:p w14:paraId="4258101F" w14:textId="733EC58D" w:rsidR="001B0CC5" w:rsidRDefault="001B0CC5" w:rsidP="001664F1">
      <w:pPr>
        <w:rPr>
          <w:color w:val="2F5496" w:themeColor="accent1" w:themeShade="BF"/>
        </w:rPr>
      </w:pPr>
    </w:p>
    <w:p w14:paraId="4A2DA1A4" w14:textId="77777777" w:rsidR="0030433B" w:rsidRDefault="0030433B" w:rsidP="001664F1">
      <w:pPr>
        <w:rPr>
          <w:color w:val="2F5496" w:themeColor="accent1" w:themeShade="BF"/>
        </w:rPr>
      </w:pPr>
    </w:p>
    <w:p w14:paraId="163FD2D7" w14:textId="220946CB" w:rsidR="001B0CC5" w:rsidRDefault="0030433B" w:rsidP="001664F1">
      <w:pPr>
        <w:rPr>
          <w:color w:val="2F5496" w:themeColor="accent1" w:themeShade="BF"/>
        </w:rPr>
      </w:pPr>
      <w:r>
        <w:rPr>
          <w:noProof/>
        </w:rPr>
        <mc:AlternateContent>
          <mc:Choice Requires="wps">
            <w:drawing>
              <wp:anchor distT="0" distB="0" distL="114300" distR="114300" simplePos="0" relativeHeight="251838464" behindDoc="0" locked="0" layoutInCell="1" allowOverlap="1" wp14:anchorId="58ED996F" wp14:editId="7F5C6D08">
                <wp:simplePos x="0" y="0"/>
                <wp:positionH relativeFrom="margin">
                  <wp:align>center</wp:align>
                </wp:positionH>
                <wp:positionV relativeFrom="paragraph">
                  <wp:posOffset>208738</wp:posOffset>
                </wp:positionV>
                <wp:extent cx="2317898" cy="308344"/>
                <wp:effectExtent l="0" t="0" r="6350" b="0"/>
                <wp:wrapNone/>
                <wp:docPr id="190" name="Text Box 190"/>
                <wp:cNvGraphicFramePr/>
                <a:graphic xmlns:a="http://schemas.openxmlformats.org/drawingml/2006/main">
                  <a:graphicData uri="http://schemas.microsoft.com/office/word/2010/wordprocessingShape">
                    <wps:wsp>
                      <wps:cNvSpPr txBox="1"/>
                      <wps:spPr>
                        <a:xfrm>
                          <a:off x="0" y="0"/>
                          <a:ext cx="2317898" cy="308344"/>
                        </a:xfrm>
                        <a:prstGeom prst="rect">
                          <a:avLst/>
                        </a:prstGeom>
                        <a:solidFill>
                          <a:schemeClr val="lt1"/>
                        </a:solidFill>
                        <a:ln w="6350">
                          <a:noFill/>
                        </a:ln>
                      </wps:spPr>
                      <wps:txbx>
                        <w:txbxContent>
                          <w:p w14:paraId="6D696E9A" w14:textId="5B2C9EDB" w:rsidR="0030433B" w:rsidRPr="00AB47D2" w:rsidRDefault="0030433B" w:rsidP="0030433B">
                            <w:pPr>
                              <w:jc w:val="center"/>
                              <w:rPr>
                                <w:i/>
                                <w:iCs/>
                                <w:sz w:val="18"/>
                                <w:szCs w:val="18"/>
                              </w:rPr>
                            </w:pPr>
                            <w:r w:rsidRPr="00AB47D2">
                              <w:rPr>
                                <w:i/>
                                <w:iCs/>
                                <w:sz w:val="18"/>
                                <w:szCs w:val="18"/>
                              </w:rPr>
                              <w:t xml:space="preserve">Figure </w:t>
                            </w:r>
                            <w:r>
                              <w:rPr>
                                <w:i/>
                                <w:iCs/>
                                <w:sz w:val="18"/>
                                <w:szCs w:val="18"/>
                              </w:rPr>
                              <w:t>12</w:t>
                            </w:r>
                            <w:r w:rsidRPr="00AB47D2">
                              <w:rPr>
                                <w:i/>
                                <w:iCs/>
                                <w:sz w:val="18"/>
                                <w:szCs w:val="18"/>
                              </w:rPr>
                              <w:t xml:space="preserve">: </w:t>
                            </w:r>
                            <w:r>
                              <w:rPr>
                                <w:i/>
                                <w:iCs/>
                                <w:sz w:val="18"/>
                                <w:szCs w:val="18"/>
                              </w:rPr>
                              <w:t>Application Name Doughnut Ch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ED996F" id="Text Box 190" o:spid="_x0000_s1155" type="#_x0000_t202" style="position:absolute;margin-left:0;margin-top:16.45pt;width:182.5pt;height:24.3pt;z-index:2518384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" fillcolor="white [3201]" stroked="f" strokeweight=".5pt">
                <v:textbox>
                  <w:txbxContent>
                    <w:p w14:paraId="6D696E9A" w14:textId="5B2C9EDB" w:rsidR="0030433B" w:rsidRPr="00AB47D2" w:rsidRDefault="0030433B" w:rsidP="0030433B">
                      <w:pPr>
                        <w:jc w:val="center"/>
                        <w:rPr>
                          <w:i/>
                          <w:iCs/>
                          <w:sz w:val="18"/>
                          <w:szCs w:val="18"/>
                        </w:rPr>
                      </w:pPr>
                      <w:r w:rsidRPr="00AB47D2">
                        <w:rPr>
                          <w:i/>
                          <w:iCs/>
                          <w:sz w:val="18"/>
                          <w:szCs w:val="18"/>
                        </w:rPr>
                        <w:t xml:space="preserve">Figure </w:t>
                      </w:r>
                      <w:r>
                        <w:rPr>
                          <w:i/>
                          <w:iCs/>
                          <w:sz w:val="18"/>
                          <w:szCs w:val="18"/>
                        </w:rPr>
                        <w:t>12</w:t>
                      </w:r>
                      <w:r w:rsidRPr="00AB47D2">
                        <w:rPr>
                          <w:i/>
                          <w:iCs/>
                          <w:sz w:val="18"/>
                          <w:szCs w:val="18"/>
                        </w:rPr>
                        <w:t xml:space="preserve">: </w:t>
                      </w:r>
                      <w:r>
                        <w:rPr>
                          <w:i/>
                          <w:iCs/>
                          <w:sz w:val="18"/>
                          <w:szCs w:val="18"/>
                        </w:rPr>
                        <w:t>Application Name Doughnut Chart</w:t>
                      </w:r>
                    </w:p>
                  </w:txbxContent>
                </v:textbox>
                <w10:wrap anchorx="margin"/>
              </v:shape>
            </w:pict>
          </mc:Fallback>
        </mc:AlternateContent>
      </w:r>
    </w:p>
    <w:bookmarkEnd w:id="2"/>
    <w:p w14:paraId="575BB006" w14:textId="7B29D39B" w:rsidR="00E16376" w:rsidRDefault="00E16376" w:rsidP="00E16376">
      <w:pPr>
        <w:rPr>
          <w:color w:val="2F5496" w:themeColor="accent1" w:themeShade="BF"/>
        </w:rPr>
      </w:pPr>
      <w:r w:rsidRPr="00F11CE3">
        <w:rPr>
          <w:color w:val="2F5496" w:themeColor="accent1" w:themeShade="BF"/>
        </w:rPr>
        <w:lastRenderedPageBreak/>
        <w:t>3.2.2</w:t>
      </w:r>
      <w:r>
        <w:rPr>
          <w:color w:val="2F5496" w:themeColor="accent1" w:themeShade="BF"/>
        </w:rPr>
        <w:t>.1</w:t>
      </w:r>
      <w:r w:rsidRPr="00F11CE3">
        <w:rPr>
          <w:color w:val="2F5496" w:themeColor="accent1" w:themeShade="BF"/>
        </w:rPr>
        <w:t xml:space="preserve"> Lo</w:t>
      </w:r>
      <w:r>
        <w:rPr>
          <w:color w:val="2F5496" w:themeColor="accent1" w:themeShade="BF"/>
        </w:rPr>
        <w:t>go Sketches</w:t>
      </w:r>
    </w:p>
    <w:p w14:paraId="4E493024" w14:textId="72A50A6E" w:rsidR="00C26F8A" w:rsidRDefault="00C26F8A" w:rsidP="001664F1"/>
    <w:p w14:paraId="0DA05876" w14:textId="19952C75" w:rsidR="005277AF" w:rsidRDefault="002525B1" w:rsidP="001664F1">
      <w:r>
        <w:rPr>
          <w:noProof/>
        </w:rPr>
        <mc:AlternateContent>
          <mc:Choice Requires="wps">
            <w:drawing>
              <wp:anchor distT="0" distB="0" distL="114300" distR="114300" simplePos="0" relativeHeight="251810816" behindDoc="0" locked="0" layoutInCell="1" allowOverlap="1" wp14:anchorId="6E588C26" wp14:editId="6DFC06FC">
                <wp:simplePos x="0" y="0"/>
                <wp:positionH relativeFrom="column">
                  <wp:posOffset>3769360</wp:posOffset>
                </wp:positionH>
                <wp:positionV relativeFrom="paragraph">
                  <wp:posOffset>4925695</wp:posOffset>
                </wp:positionV>
                <wp:extent cx="1434465" cy="247650"/>
                <wp:effectExtent l="0" t="0" r="635" b="6350"/>
                <wp:wrapNone/>
                <wp:docPr id="176" name="Text Box 176"/>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1A772BAC" w14:textId="62D6E146" w:rsidR="00AB47D2" w:rsidRPr="00AB47D2" w:rsidRDefault="00AB47D2">
                            <w:pPr>
                              <w:rPr>
                                <w:i/>
                                <w:iCs/>
                                <w:sz w:val="18"/>
                                <w:szCs w:val="18"/>
                              </w:rPr>
                            </w:pPr>
                            <w:r w:rsidRPr="00AB47D2">
                              <w:rPr>
                                <w:i/>
                                <w:iCs/>
                                <w:sz w:val="18"/>
                                <w:szCs w:val="18"/>
                              </w:rPr>
                              <w:t>Figure 1</w:t>
                            </w:r>
                            <w:r>
                              <w:rPr>
                                <w:i/>
                                <w:iCs/>
                                <w:sz w:val="18"/>
                                <w:szCs w:val="18"/>
                              </w:rPr>
                              <w:t>6</w:t>
                            </w:r>
                            <w:r w:rsidRPr="00AB47D2">
                              <w:rPr>
                                <w:i/>
                                <w:iCs/>
                                <w:sz w:val="18"/>
                                <w:szCs w:val="18"/>
                              </w:rPr>
                              <w:t xml:space="preserve">: Logo Sketch </w:t>
                            </w:r>
                            <w:r>
                              <w:rPr>
                                <w:i/>
                                <w:iCs/>
                                <w:sz w:val="18"/>
                                <w:szCs w:val="18"/>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588C26" id="Text Box 176" o:spid="_x0000_s1156" type="#_x0000_t202" style="position:absolute;margin-left:296.8pt;margin-top:387.85pt;width:112.95pt;height:19.5pt;z-index:251810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" fillcolor="white [3201]" stroked="f" strokeweight=".5pt">
                <v:textbox>
                  <w:txbxContent>
                    <w:p w14:paraId="1A772BAC" w14:textId="62D6E146" w:rsidR="00AB47D2" w:rsidRPr="00AB47D2" w:rsidRDefault="00AB47D2">
                      <w:pPr>
                        <w:rPr>
                          <w:i/>
                          <w:iCs/>
                          <w:sz w:val="18"/>
                          <w:szCs w:val="18"/>
                        </w:rPr>
                      </w:pPr>
                      <w:r w:rsidRPr="00AB47D2">
                        <w:rPr>
                          <w:i/>
                          <w:iCs/>
                          <w:sz w:val="18"/>
                          <w:szCs w:val="18"/>
                        </w:rPr>
                        <w:t>Figure 1</w:t>
                      </w:r>
                      <w:r>
                        <w:rPr>
                          <w:i/>
                          <w:iCs/>
                          <w:sz w:val="18"/>
                          <w:szCs w:val="18"/>
                        </w:rPr>
                        <w:t>6</w:t>
                      </w:r>
                      <w:r w:rsidRPr="00AB47D2">
                        <w:rPr>
                          <w:i/>
                          <w:iCs/>
                          <w:sz w:val="18"/>
                          <w:szCs w:val="18"/>
                        </w:rPr>
                        <w:t xml:space="preserve">: Logo Sketch </w:t>
                      </w:r>
                      <w:r>
                        <w:rPr>
                          <w:i/>
                          <w:iCs/>
                          <w:sz w:val="18"/>
                          <w:szCs w:val="18"/>
                        </w:rPr>
                        <w:t>4</w:t>
                      </w:r>
                    </w:p>
                  </w:txbxContent>
                </v:textbox>
              </v:shape>
            </w:pict>
          </mc:Fallback>
        </mc:AlternateContent>
      </w:r>
      <w:r>
        <w:rPr>
          <w:noProof/>
        </w:rPr>
        <mc:AlternateContent>
          <mc:Choice Requires="wps">
            <w:drawing>
              <wp:anchor distT="0" distB="0" distL="114300" distR="114300" simplePos="0" relativeHeight="251806720" behindDoc="0" locked="0" layoutInCell="1" allowOverlap="1" wp14:anchorId="16C82DF6" wp14:editId="179ED05F">
                <wp:simplePos x="0" y="0"/>
                <wp:positionH relativeFrom="column">
                  <wp:posOffset>614045</wp:posOffset>
                </wp:positionH>
                <wp:positionV relativeFrom="paragraph">
                  <wp:posOffset>4949466</wp:posOffset>
                </wp:positionV>
                <wp:extent cx="1434465" cy="247650"/>
                <wp:effectExtent l="0" t="0" r="635" b="6350"/>
                <wp:wrapNone/>
                <wp:docPr id="174" name="Text Box 174"/>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1B14247E" w14:textId="1F08FEA6" w:rsidR="00AB47D2" w:rsidRPr="00AB47D2" w:rsidRDefault="00AB47D2">
                            <w:pPr>
                              <w:rPr>
                                <w:i/>
                                <w:iCs/>
                                <w:sz w:val="18"/>
                                <w:szCs w:val="18"/>
                              </w:rPr>
                            </w:pPr>
                            <w:r w:rsidRPr="00AB47D2">
                              <w:rPr>
                                <w:i/>
                                <w:iCs/>
                                <w:sz w:val="18"/>
                                <w:szCs w:val="18"/>
                              </w:rPr>
                              <w:t>Figure 1</w:t>
                            </w:r>
                            <w:r>
                              <w:rPr>
                                <w:i/>
                                <w:iCs/>
                                <w:sz w:val="18"/>
                                <w:szCs w:val="18"/>
                              </w:rPr>
                              <w:t>5</w:t>
                            </w:r>
                            <w:r w:rsidRPr="00AB47D2">
                              <w:rPr>
                                <w:i/>
                                <w:iCs/>
                                <w:sz w:val="18"/>
                                <w:szCs w:val="18"/>
                              </w:rPr>
                              <w:t xml:space="preserve">: Logo Sketch </w:t>
                            </w:r>
                            <w:r>
                              <w:rPr>
                                <w:i/>
                                <w:iCs/>
                                <w:sz w:val="18"/>
                                <w:szCs w:val="1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C82DF6" id="Text Box 174" o:spid="_x0000_s1157" type="#_x0000_t202" style="position:absolute;margin-left:48.35pt;margin-top:389.7pt;width:112.95pt;height:19.5pt;z-index:251806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" fillcolor="white [3201]" stroked="f" strokeweight=".5pt">
                <v:textbox>
                  <w:txbxContent>
                    <w:p w14:paraId="1B14247E" w14:textId="1F08FEA6" w:rsidR="00AB47D2" w:rsidRPr="00AB47D2" w:rsidRDefault="00AB47D2">
                      <w:pPr>
                        <w:rPr>
                          <w:i/>
                          <w:iCs/>
                          <w:sz w:val="18"/>
                          <w:szCs w:val="18"/>
                        </w:rPr>
                      </w:pPr>
                      <w:r w:rsidRPr="00AB47D2">
                        <w:rPr>
                          <w:i/>
                          <w:iCs/>
                          <w:sz w:val="18"/>
                          <w:szCs w:val="18"/>
                        </w:rPr>
                        <w:t>Figure 1</w:t>
                      </w:r>
                      <w:r>
                        <w:rPr>
                          <w:i/>
                          <w:iCs/>
                          <w:sz w:val="18"/>
                          <w:szCs w:val="18"/>
                        </w:rPr>
                        <w:t>5</w:t>
                      </w:r>
                      <w:r w:rsidRPr="00AB47D2">
                        <w:rPr>
                          <w:i/>
                          <w:iCs/>
                          <w:sz w:val="18"/>
                          <w:szCs w:val="18"/>
                        </w:rPr>
                        <w:t xml:space="preserve">: Logo Sketch </w:t>
                      </w:r>
                      <w:r>
                        <w:rPr>
                          <w:i/>
                          <w:iCs/>
                          <w:sz w:val="18"/>
                          <w:szCs w:val="18"/>
                        </w:rPr>
                        <w:t>3</w:t>
                      </w:r>
                    </w:p>
                  </w:txbxContent>
                </v:textbox>
              </v:shape>
            </w:pict>
          </mc:Fallback>
        </mc:AlternateContent>
      </w:r>
      <w:r>
        <w:rPr>
          <w:noProof/>
        </w:rPr>
        <mc:AlternateContent>
          <mc:Choice Requires="wps">
            <w:drawing>
              <wp:anchor distT="0" distB="0" distL="114300" distR="114300" simplePos="0" relativeHeight="251804672" behindDoc="0" locked="0" layoutInCell="1" allowOverlap="1" wp14:anchorId="4DAA11B5" wp14:editId="31360C73">
                <wp:simplePos x="0" y="0"/>
                <wp:positionH relativeFrom="column">
                  <wp:posOffset>615950</wp:posOffset>
                </wp:positionH>
                <wp:positionV relativeFrom="paragraph">
                  <wp:posOffset>3606165</wp:posOffset>
                </wp:positionV>
                <wp:extent cx="1434465" cy="247650"/>
                <wp:effectExtent l="0" t="0" r="635" b="6350"/>
                <wp:wrapNone/>
                <wp:docPr id="173" name="Text Box 173"/>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2046004C" w14:textId="55C128B1" w:rsidR="00AB47D2" w:rsidRPr="00AB47D2" w:rsidRDefault="00AB47D2">
                            <w:pPr>
                              <w:rPr>
                                <w:i/>
                                <w:iCs/>
                                <w:sz w:val="18"/>
                                <w:szCs w:val="18"/>
                              </w:rPr>
                            </w:pPr>
                            <w:r w:rsidRPr="00AB47D2">
                              <w:rPr>
                                <w:i/>
                                <w:iCs/>
                                <w:sz w:val="18"/>
                                <w:szCs w:val="18"/>
                              </w:rPr>
                              <w:t>Figure 13: Logo Sketch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AA11B5" id="Text Box 173" o:spid="_x0000_s1158" type="#_x0000_t202" style="position:absolute;margin-left:48.5pt;margin-top:283.95pt;width:112.95pt;height:19.5pt;z-index:251804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" fillcolor="white [3201]" stroked="f" strokeweight=".5pt">
                <v:textbox>
                  <w:txbxContent>
                    <w:p w14:paraId="2046004C" w14:textId="55C128B1" w:rsidR="00AB47D2" w:rsidRPr="00AB47D2" w:rsidRDefault="00AB47D2">
                      <w:pPr>
                        <w:rPr>
                          <w:i/>
                          <w:iCs/>
                          <w:sz w:val="18"/>
                          <w:szCs w:val="18"/>
                        </w:rPr>
                      </w:pPr>
                      <w:r w:rsidRPr="00AB47D2">
                        <w:rPr>
                          <w:i/>
                          <w:iCs/>
                          <w:sz w:val="18"/>
                          <w:szCs w:val="18"/>
                        </w:rPr>
                        <w:t>Figure 13: Logo Sketch 1</w:t>
                      </w:r>
                    </w:p>
                  </w:txbxContent>
                </v:textbox>
              </v:shape>
            </w:pict>
          </mc:Fallback>
        </mc:AlternateContent>
      </w:r>
      <w:r>
        <w:rPr>
          <w:noProof/>
        </w:rPr>
        <mc:AlternateContent>
          <mc:Choice Requires="wps">
            <w:drawing>
              <wp:anchor distT="0" distB="0" distL="114300" distR="114300" simplePos="0" relativeHeight="251808768" behindDoc="0" locked="0" layoutInCell="1" allowOverlap="1" wp14:anchorId="4E47C2D9" wp14:editId="01887212">
                <wp:simplePos x="0" y="0"/>
                <wp:positionH relativeFrom="column">
                  <wp:posOffset>3514725</wp:posOffset>
                </wp:positionH>
                <wp:positionV relativeFrom="paragraph">
                  <wp:posOffset>3543189</wp:posOffset>
                </wp:positionV>
                <wp:extent cx="1434465" cy="247650"/>
                <wp:effectExtent l="0" t="0" r="635" b="6350"/>
                <wp:wrapNone/>
                <wp:docPr id="175" name="Text Box 175"/>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7DB0FDA8" w14:textId="77777777" w:rsidR="00AB47D2" w:rsidRPr="00AB47D2" w:rsidRDefault="00AB47D2">
                            <w:pPr>
                              <w:rPr>
                                <w:i/>
                                <w:iCs/>
                                <w:sz w:val="18"/>
                                <w:szCs w:val="18"/>
                              </w:rPr>
                            </w:pPr>
                            <w:r w:rsidRPr="00AB47D2">
                              <w:rPr>
                                <w:i/>
                                <w:iCs/>
                                <w:sz w:val="18"/>
                                <w:szCs w:val="18"/>
                              </w:rPr>
                              <w:t>Figure 1</w:t>
                            </w:r>
                            <w:r>
                              <w:rPr>
                                <w:i/>
                                <w:iCs/>
                                <w:sz w:val="18"/>
                                <w:szCs w:val="18"/>
                              </w:rPr>
                              <w:t>4</w:t>
                            </w:r>
                            <w:r w:rsidRPr="00AB47D2">
                              <w:rPr>
                                <w:i/>
                                <w:iCs/>
                                <w:sz w:val="18"/>
                                <w:szCs w:val="18"/>
                              </w:rPr>
                              <w:t xml:space="preserve">: Logo Sketch </w:t>
                            </w:r>
                            <w:r>
                              <w:rPr>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47C2D9" id="Text Box 175" o:spid="_x0000_s1159" type="#_x0000_t202" style="position:absolute;margin-left:276.75pt;margin-top:279pt;width:112.95pt;height:19.5pt;z-index:251808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" fillcolor="white [3201]" stroked="f" strokeweight=".5pt">
                <v:textbox>
                  <w:txbxContent>
                    <w:p w14:paraId="7DB0FDA8" w14:textId="77777777" w:rsidR="00AB47D2" w:rsidRPr="00AB47D2" w:rsidRDefault="00AB47D2">
                      <w:pPr>
                        <w:rPr>
                          <w:i/>
                          <w:iCs/>
                          <w:sz w:val="18"/>
                          <w:szCs w:val="18"/>
                        </w:rPr>
                      </w:pPr>
                      <w:r w:rsidRPr="00AB47D2">
                        <w:rPr>
                          <w:i/>
                          <w:iCs/>
                          <w:sz w:val="18"/>
                          <w:szCs w:val="18"/>
                        </w:rPr>
                        <w:t>Figure 1</w:t>
                      </w:r>
                      <w:r>
                        <w:rPr>
                          <w:i/>
                          <w:iCs/>
                          <w:sz w:val="18"/>
                          <w:szCs w:val="18"/>
                        </w:rPr>
                        <w:t>4</w:t>
                      </w:r>
                      <w:r w:rsidRPr="00AB47D2">
                        <w:rPr>
                          <w:i/>
                          <w:iCs/>
                          <w:sz w:val="18"/>
                          <w:szCs w:val="18"/>
                        </w:rPr>
                        <w:t xml:space="preserve">: Logo Sketch </w:t>
                      </w:r>
                      <w:r>
                        <w:rPr>
                          <w:i/>
                          <w:iCs/>
                          <w:sz w:val="18"/>
                          <w:szCs w:val="18"/>
                        </w:rPr>
                        <w:t>2</w:t>
                      </w:r>
                    </w:p>
                  </w:txbxContent>
                </v:textbox>
              </v:shape>
            </w:pict>
          </mc:Fallback>
        </mc:AlternateContent>
      </w:r>
      <w:r>
        <w:rPr>
          <w:noProof/>
        </w:rPr>
        <mc:AlternateContent>
          <mc:Choice Requires="wpg">
            <w:drawing>
              <wp:anchor distT="0" distB="0" distL="114300" distR="114300" simplePos="0" relativeHeight="251787264" behindDoc="0" locked="0" layoutInCell="1" allowOverlap="1" wp14:anchorId="1DCF2659" wp14:editId="6A8CCB4B">
                <wp:simplePos x="0" y="0"/>
                <wp:positionH relativeFrom="column">
                  <wp:posOffset>127000</wp:posOffset>
                </wp:positionH>
                <wp:positionV relativeFrom="paragraph">
                  <wp:posOffset>2605239</wp:posOffset>
                </wp:positionV>
                <wp:extent cx="5473481" cy="2394800"/>
                <wp:effectExtent l="0" t="0" r="635" b="5715"/>
                <wp:wrapSquare wrapText="bothSides"/>
                <wp:docPr id="158" name="Group 158"/>
                <wp:cNvGraphicFramePr/>
                <a:graphic xmlns:a="http://schemas.openxmlformats.org/drawingml/2006/main">
                  <a:graphicData uri="http://schemas.microsoft.com/office/word/2010/wordprocessingGroup">
                    <wpg:wgp>
                      <wpg:cNvGrpSpPr/>
                      <wpg:grpSpPr>
                        <a:xfrm>
                          <a:off x="0" y="0"/>
                          <a:ext cx="5473481" cy="2394800"/>
                          <a:chOff x="0" y="0"/>
                          <a:chExt cx="5473481" cy="2394800"/>
                        </a:xfrm>
                      </wpg:grpSpPr>
                      <wpg:grpSp>
                        <wpg:cNvPr id="154" name="Group 154"/>
                        <wpg:cNvGrpSpPr/>
                        <wpg:grpSpPr>
                          <a:xfrm>
                            <a:off x="23149" y="0"/>
                            <a:ext cx="5422900" cy="973455"/>
                            <a:chOff x="0" y="0"/>
                            <a:chExt cx="5422922" cy="973455"/>
                          </a:xfrm>
                        </wpg:grpSpPr>
                        <pic:pic xmlns:pic="http://schemas.openxmlformats.org/drawingml/2006/picture">
                          <pic:nvPicPr>
                            <pic:cNvPr id="150" name="Picture 150" descr="A close up of a device&#10;&#10;Description automatically generated"/>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2550160" cy="973455"/>
                            </a:xfrm>
                            <a:prstGeom prst="rect">
                              <a:avLst/>
                            </a:prstGeom>
                          </pic:spPr>
                        </pic:pic>
                        <pic:pic xmlns:pic="http://schemas.openxmlformats.org/drawingml/2006/picture">
                          <pic:nvPicPr>
                            <pic:cNvPr id="152" name="Picture 152" descr="A picture containing drawing&#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2831487" y="44143"/>
                              <a:ext cx="2591435" cy="925830"/>
                            </a:xfrm>
                            <a:prstGeom prst="rect">
                              <a:avLst/>
                            </a:prstGeom>
                          </pic:spPr>
                        </pic:pic>
                      </wpg:grpSp>
                      <wpg:grpSp>
                        <wpg:cNvPr id="155" name="Group 155"/>
                        <wpg:cNvGrpSpPr/>
                        <wpg:grpSpPr>
                          <a:xfrm>
                            <a:off x="0" y="1215342"/>
                            <a:ext cx="5473481" cy="1179458"/>
                            <a:chOff x="0" y="0"/>
                            <a:chExt cx="5473481" cy="1179458"/>
                          </a:xfrm>
                        </wpg:grpSpPr>
                        <pic:pic xmlns:pic="http://schemas.openxmlformats.org/drawingml/2006/picture">
                          <pic:nvPicPr>
                            <pic:cNvPr id="151" name="Picture 151" descr="A close up of a logo&#10;&#10;Description automatically generated"/>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145043"/>
                              <a:ext cx="3096260" cy="1034415"/>
                            </a:xfrm>
                            <a:prstGeom prst="rect">
                              <a:avLst/>
                            </a:prstGeom>
                          </pic:spPr>
                        </pic:pic>
                        <pic:pic xmlns:pic="http://schemas.openxmlformats.org/drawingml/2006/picture">
                          <pic:nvPicPr>
                            <pic:cNvPr id="153" name="Picture 153" descr="A picture containing animal&#10;&#10;Description automatically generated"/>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3323371" y="0"/>
                              <a:ext cx="2150110" cy="1035685"/>
                            </a:xfrm>
                            <a:prstGeom prst="rect">
                              <a:avLst/>
                            </a:prstGeom>
                          </pic:spPr>
                        </pic:pic>
                      </wpg:grpSp>
                    </wpg:wgp>
                  </a:graphicData>
                </a:graphic>
              </wp:anchor>
            </w:drawing>
          </mc:Choice>
          <mc:Fallback>
            <w:pict>
              <v:group w14:anchorId="2BCC3E3B" id="Group 158" o:spid="_x0000_s1026" style="position:absolute;margin-left:10pt;margin-top:205.15pt;width:431pt;height:188.55pt;z-index:251787264" coordsize="54734,23948"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">
                <v:group id="Group 154" o:spid="_x0000_s1027" style="position:absolute;left:231;width:54229;height:9734" coordsize="54229,973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">
                  <v:shape id="Picture 150" o:spid="_x0000_s1028" type="#_x0000_t75" alt="A close up of a device&#10;&#10;Description automatically generated" style="position:absolute;width:25501;height:97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">
                    <v:imagedata r:id="rId54" o:title="A close up of a device&#10;&#10;Description automatically generated"/>
                  </v:shape>
                  <v:shape id="Picture 152" o:spid="_x0000_s1029" type="#_x0000_t75" alt="A picture containing drawing&#10;&#10;Description automatically generated" style="position:absolute;left:28314;top:441;width:25915;height:92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">
                    <v:imagedata r:id="rId55" o:title="A picture containing drawing&#10;&#10;Description automatically generated"/>
                  </v:shape>
                </v:group>
                <v:group id="Group 155" o:spid="_x0000_s1030" style="position:absolute;top:12153;width:54734;height:11795" coordsize="54734,117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">
                  <v:shape id="Picture 151" o:spid="_x0000_s1031" type="#_x0000_t75" alt="A close up of a logo&#10;&#10;Description automatically generated" style="position:absolute;top:1450;width:30962;height:103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">
                    <v:imagedata r:id="rId56" o:title="A close up of a logo&#10;&#10;Description automatically generated"/>
                  </v:shape>
                  <v:shape id="Picture 153" o:spid="_x0000_s1032" type="#_x0000_t75" alt="A picture containing animal&#10;&#10;Description automatically generated" style="position:absolute;left:33233;width:21501;height:103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">
                    <v:imagedata r:id="rId57" o:title="A picture containing animal&#10;&#10;Description automatically generated"/>
                  </v:shape>
                </v:group>
                <w10:wrap type="square"/>
              </v:group>
            </w:pict>
          </mc:Fallback>
        </mc:AlternateContent>
      </w:r>
      <w:r w:rsidRPr="002525B1">
        <w:t>With a name for the application having been chosen, from the multiple possible names, the name would be taken forward to create sketches of potential logos for the application. The logo sketches would take inspiration from the two key elements of the application. These elements being aircraft and the tracking technology, such as radar, in order to track the aircraft. The application “FlightAware” has no form of imagery in its logo; however, it does make use of a plane in its native based app icon visible on mobile devices. “Flight Tracker” and “Flightradar24” both make use of imagery where one uses a plane, and the other uses a radar symbol in order to give imagery related to the roots of the function of the application. The following sketches where drawn, as shown in Figure 13-16, further accompanying the name of the application to give a further indication to the user over the purpose of the application however through the means of imagery. The imagery used was the use of planes with a variety of different vectors of movement, also using the imagery of radar pulses to associate the user to tracking. The sketches were later taken forward into the next stage of mockups</w:t>
      </w:r>
      <w:r w:rsidR="009D6E4D">
        <w:t>.</w:t>
      </w:r>
    </w:p>
    <w:p w14:paraId="4E3B898D" w14:textId="76F109CF" w:rsidR="009D6E4D" w:rsidRDefault="009D6E4D" w:rsidP="001664F1"/>
    <w:p w14:paraId="472776C5" w14:textId="5CBFDE5D" w:rsidR="00043D40" w:rsidRDefault="00043D40" w:rsidP="001664F1"/>
    <w:p w14:paraId="78F63BFE" w14:textId="32854709" w:rsidR="00C26F8A" w:rsidRDefault="00C26F8A" w:rsidP="001664F1">
      <w:pPr>
        <w:rPr>
          <w:color w:val="2F5496" w:themeColor="accent1" w:themeShade="BF"/>
        </w:rPr>
      </w:pPr>
    </w:p>
    <w:p w14:paraId="0DCFE26C" w14:textId="0DD60C7C" w:rsidR="00043D40" w:rsidRDefault="00043D40" w:rsidP="00043D40">
      <w:pPr>
        <w:rPr>
          <w:color w:val="2F5496" w:themeColor="accent1" w:themeShade="BF"/>
        </w:rPr>
      </w:pPr>
      <w:r w:rsidRPr="00F11CE3">
        <w:rPr>
          <w:color w:val="2F5496" w:themeColor="accent1" w:themeShade="BF"/>
        </w:rPr>
        <w:t>3.2.2</w:t>
      </w:r>
      <w:r>
        <w:rPr>
          <w:color w:val="2F5496" w:themeColor="accent1" w:themeShade="BF"/>
        </w:rPr>
        <w:t>.</w:t>
      </w:r>
      <w:r w:rsidR="00937632">
        <w:rPr>
          <w:color w:val="2F5496" w:themeColor="accent1" w:themeShade="BF"/>
        </w:rPr>
        <w:t>2</w:t>
      </w:r>
      <w:r w:rsidRPr="00F11CE3">
        <w:rPr>
          <w:color w:val="2F5496" w:themeColor="accent1" w:themeShade="BF"/>
        </w:rPr>
        <w:t xml:space="preserve"> Lo</w:t>
      </w:r>
      <w:r>
        <w:rPr>
          <w:color w:val="2F5496" w:themeColor="accent1" w:themeShade="BF"/>
        </w:rPr>
        <w:t>go Mockups</w:t>
      </w:r>
    </w:p>
    <w:p w14:paraId="583A2523" w14:textId="1ABAD987" w:rsidR="00C26F8A" w:rsidRDefault="002525B1" w:rsidP="001664F1">
      <w:pPr>
        <w:rPr>
          <w:color w:val="2F5496" w:themeColor="accent1" w:themeShade="BF"/>
        </w:rPr>
      </w:pPr>
      <w:r>
        <w:rPr>
          <w:noProof/>
        </w:rPr>
        <mc:AlternateContent>
          <mc:Choice Requires="wps">
            <w:drawing>
              <wp:anchor distT="0" distB="0" distL="114300" distR="114300" simplePos="0" relativeHeight="251812864" behindDoc="0" locked="0" layoutInCell="1" allowOverlap="1" wp14:anchorId="3762FEDA" wp14:editId="2EA25F02">
                <wp:simplePos x="0" y="0"/>
                <wp:positionH relativeFrom="column">
                  <wp:posOffset>357505</wp:posOffset>
                </wp:positionH>
                <wp:positionV relativeFrom="paragraph">
                  <wp:posOffset>1352550</wp:posOffset>
                </wp:positionV>
                <wp:extent cx="1434465" cy="247650"/>
                <wp:effectExtent l="0" t="0" r="635" b="6350"/>
                <wp:wrapNone/>
                <wp:docPr id="177" name="Text Box 177"/>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25C70473" w14:textId="7A217978" w:rsidR="00AB47D2" w:rsidRPr="00AB47D2" w:rsidRDefault="00AB47D2">
                            <w:pPr>
                              <w:rPr>
                                <w:i/>
                                <w:iCs/>
                                <w:sz w:val="18"/>
                                <w:szCs w:val="18"/>
                              </w:rPr>
                            </w:pPr>
                            <w:r w:rsidRPr="00AB47D2">
                              <w:rPr>
                                <w:i/>
                                <w:iCs/>
                                <w:sz w:val="18"/>
                                <w:szCs w:val="18"/>
                              </w:rPr>
                              <w:t>Figure 1</w:t>
                            </w:r>
                            <w:r>
                              <w:rPr>
                                <w:i/>
                                <w:iCs/>
                                <w:sz w:val="18"/>
                                <w:szCs w:val="18"/>
                              </w:rPr>
                              <w:t>7</w:t>
                            </w:r>
                            <w:r w:rsidRPr="00AB47D2">
                              <w:rPr>
                                <w:i/>
                                <w:iCs/>
                                <w:sz w:val="18"/>
                                <w:szCs w:val="18"/>
                              </w:rPr>
                              <w:t xml:space="preserve">: Logo </w:t>
                            </w:r>
                            <w:r w:rsidR="005433DA">
                              <w:rPr>
                                <w:i/>
                                <w:iCs/>
                                <w:sz w:val="18"/>
                                <w:szCs w:val="18"/>
                              </w:rPr>
                              <w:t>Mockup</w:t>
                            </w:r>
                            <w:r w:rsidRPr="00AB47D2">
                              <w:rPr>
                                <w:i/>
                                <w:iCs/>
                                <w:sz w:val="18"/>
                                <w:szCs w:val="18"/>
                              </w:rPr>
                              <w:t xml:space="preserve"> </w:t>
                            </w:r>
                            <w:r w:rsidR="005433DA">
                              <w:rPr>
                                <w:i/>
                                <w:i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62FEDA" id="Text Box 177" o:spid="_x0000_s1160" type="#_x0000_t202" style="position:absolute;margin-left:28.15pt;margin-top:106.5pt;width:112.95pt;height:19.5pt;z-index:251812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" fillcolor="white [3201]" stroked="f" strokeweight=".5pt">
                <v:textbox>
                  <w:txbxContent>
                    <w:p w14:paraId="25C70473" w14:textId="7A217978" w:rsidR="00AB47D2" w:rsidRPr="00AB47D2" w:rsidRDefault="00AB47D2">
                      <w:pPr>
                        <w:rPr>
                          <w:i/>
                          <w:iCs/>
                          <w:sz w:val="18"/>
                          <w:szCs w:val="18"/>
                        </w:rPr>
                      </w:pPr>
                      <w:r w:rsidRPr="00AB47D2">
                        <w:rPr>
                          <w:i/>
                          <w:iCs/>
                          <w:sz w:val="18"/>
                          <w:szCs w:val="18"/>
                        </w:rPr>
                        <w:t>Figure 1</w:t>
                      </w:r>
                      <w:r>
                        <w:rPr>
                          <w:i/>
                          <w:iCs/>
                          <w:sz w:val="18"/>
                          <w:szCs w:val="18"/>
                        </w:rPr>
                        <w:t>7</w:t>
                      </w:r>
                      <w:r w:rsidRPr="00AB47D2">
                        <w:rPr>
                          <w:i/>
                          <w:iCs/>
                          <w:sz w:val="18"/>
                          <w:szCs w:val="18"/>
                        </w:rPr>
                        <w:t xml:space="preserve">: Logo </w:t>
                      </w:r>
                      <w:r w:rsidR="005433DA">
                        <w:rPr>
                          <w:i/>
                          <w:iCs/>
                          <w:sz w:val="18"/>
                          <w:szCs w:val="18"/>
                        </w:rPr>
                        <w:t>Mockup</w:t>
                      </w:r>
                      <w:r w:rsidRPr="00AB47D2">
                        <w:rPr>
                          <w:i/>
                          <w:iCs/>
                          <w:sz w:val="18"/>
                          <w:szCs w:val="18"/>
                        </w:rPr>
                        <w:t xml:space="preserve"> </w:t>
                      </w:r>
                      <w:r w:rsidR="005433DA">
                        <w:rPr>
                          <w:i/>
                          <w:iCs/>
                          <w:sz w:val="18"/>
                          <w:szCs w:val="18"/>
                        </w:rPr>
                        <w:t>1</w:t>
                      </w:r>
                    </w:p>
                  </w:txbxContent>
                </v:textbox>
              </v:shape>
            </w:pict>
          </mc:Fallback>
        </mc:AlternateContent>
      </w:r>
      <w:r>
        <w:rPr>
          <w:noProof/>
        </w:rPr>
        <mc:AlternateContent>
          <mc:Choice Requires="wps">
            <w:drawing>
              <wp:anchor distT="0" distB="0" distL="114300" distR="114300" simplePos="0" relativeHeight="251814912" behindDoc="0" locked="0" layoutInCell="1" allowOverlap="1" wp14:anchorId="758362AB" wp14:editId="77BA348E">
                <wp:simplePos x="0" y="0"/>
                <wp:positionH relativeFrom="column">
                  <wp:posOffset>3621846</wp:posOffset>
                </wp:positionH>
                <wp:positionV relativeFrom="paragraph">
                  <wp:posOffset>1219255</wp:posOffset>
                </wp:positionV>
                <wp:extent cx="1434465" cy="247650"/>
                <wp:effectExtent l="0" t="0" r="635" b="6350"/>
                <wp:wrapNone/>
                <wp:docPr id="178" name="Text Box 178"/>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67929DC2" w14:textId="3F3265DD" w:rsidR="00AB47D2" w:rsidRPr="00AB47D2" w:rsidRDefault="00AB47D2">
                            <w:pPr>
                              <w:rPr>
                                <w:i/>
                                <w:iCs/>
                                <w:sz w:val="18"/>
                                <w:szCs w:val="18"/>
                              </w:rPr>
                            </w:pPr>
                            <w:r w:rsidRPr="00AB47D2">
                              <w:rPr>
                                <w:i/>
                                <w:iCs/>
                                <w:sz w:val="18"/>
                                <w:szCs w:val="18"/>
                              </w:rPr>
                              <w:t>Figure 1</w:t>
                            </w:r>
                            <w:r w:rsidR="005433DA">
                              <w:rPr>
                                <w:i/>
                                <w:iCs/>
                                <w:sz w:val="18"/>
                                <w:szCs w:val="18"/>
                              </w:rPr>
                              <w:t>8</w:t>
                            </w:r>
                            <w:r w:rsidRPr="00AB47D2">
                              <w:rPr>
                                <w:i/>
                                <w:iCs/>
                                <w:sz w:val="18"/>
                                <w:szCs w:val="18"/>
                              </w:rPr>
                              <w:t xml:space="preserve">: Logo </w:t>
                            </w:r>
                            <w:r w:rsidR="005433DA">
                              <w:rPr>
                                <w:i/>
                                <w:iCs/>
                                <w:sz w:val="18"/>
                                <w:szCs w:val="18"/>
                              </w:rPr>
                              <w:t>Mockup</w:t>
                            </w:r>
                            <w:r w:rsidRPr="00AB47D2">
                              <w:rPr>
                                <w:i/>
                                <w:iCs/>
                                <w:sz w:val="18"/>
                                <w:szCs w:val="18"/>
                              </w:rPr>
                              <w:t xml:space="preserve"> </w:t>
                            </w:r>
                            <w:r w:rsidR="005433DA">
                              <w:rPr>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8362AB" id="Text Box 178" o:spid="_x0000_s1161" type="#_x0000_t202" style="position:absolute;margin-left:285.2pt;margin-top:96pt;width:112.95pt;height:19.5pt;z-index:251814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" fillcolor="white [3201]" stroked="f" strokeweight=".5pt">
                <v:textbox>
                  <w:txbxContent>
                    <w:p w14:paraId="67929DC2" w14:textId="3F3265DD" w:rsidR="00AB47D2" w:rsidRPr="00AB47D2" w:rsidRDefault="00AB47D2">
                      <w:pPr>
                        <w:rPr>
                          <w:i/>
                          <w:iCs/>
                          <w:sz w:val="18"/>
                          <w:szCs w:val="18"/>
                        </w:rPr>
                      </w:pPr>
                      <w:r w:rsidRPr="00AB47D2">
                        <w:rPr>
                          <w:i/>
                          <w:iCs/>
                          <w:sz w:val="18"/>
                          <w:szCs w:val="18"/>
                        </w:rPr>
                        <w:t>Figure 1</w:t>
                      </w:r>
                      <w:r w:rsidR="005433DA">
                        <w:rPr>
                          <w:i/>
                          <w:iCs/>
                          <w:sz w:val="18"/>
                          <w:szCs w:val="18"/>
                        </w:rPr>
                        <w:t>8</w:t>
                      </w:r>
                      <w:r w:rsidRPr="00AB47D2">
                        <w:rPr>
                          <w:i/>
                          <w:iCs/>
                          <w:sz w:val="18"/>
                          <w:szCs w:val="18"/>
                        </w:rPr>
                        <w:t xml:space="preserve">: Logo </w:t>
                      </w:r>
                      <w:r w:rsidR="005433DA">
                        <w:rPr>
                          <w:i/>
                          <w:iCs/>
                          <w:sz w:val="18"/>
                          <w:szCs w:val="18"/>
                        </w:rPr>
                        <w:t>Mockup</w:t>
                      </w:r>
                      <w:r w:rsidRPr="00AB47D2">
                        <w:rPr>
                          <w:i/>
                          <w:iCs/>
                          <w:sz w:val="18"/>
                          <w:szCs w:val="18"/>
                        </w:rPr>
                        <w:t xml:space="preserve"> </w:t>
                      </w:r>
                      <w:r w:rsidR="005433DA">
                        <w:rPr>
                          <w:i/>
                          <w:iCs/>
                          <w:sz w:val="18"/>
                          <w:szCs w:val="18"/>
                        </w:rPr>
                        <w:t>2</w:t>
                      </w:r>
                    </w:p>
                  </w:txbxContent>
                </v:textbox>
              </v:shape>
            </w:pict>
          </mc:Fallback>
        </mc:AlternateContent>
      </w:r>
      <w:r w:rsidR="007258E6">
        <w:rPr>
          <w:noProof/>
          <w:color w:val="2F5496" w:themeColor="accent1" w:themeShade="BF"/>
        </w:rPr>
        <mc:AlternateContent>
          <mc:Choice Requires="wpg">
            <w:drawing>
              <wp:anchor distT="0" distB="0" distL="114300" distR="114300" simplePos="0" relativeHeight="251790336" behindDoc="0" locked="0" layoutInCell="1" allowOverlap="1" wp14:anchorId="66C206F0" wp14:editId="1F280435">
                <wp:simplePos x="0" y="0"/>
                <wp:positionH relativeFrom="margin">
                  <wp:posOffset>-242570</wp:posOffset>
                </wp:positionH>
                <wp:positionV relativeFrom="paragraph">
                  <wp:posOffset>330790</wp:posOffset>
                </wp:positionV>
                <wp:extent cx="6213046" cy="892175"/>
                <wp:effectExtent l="0" t="0" r="0" b="0"/>
                <wp:wrapSquare wrapText="bothSides"/>
                <wp:docPr id="167" name="Group 167"/>
                <wp:cNvGraphicFramePr/>
                <a:graphic xmlns:a="http://schemas.openxmlformats.org/drawingml/2006/main">
                  <a:graphicData uri="http://schemas.microsoft.com/office/word/2010/wordprocessingGroup">
                    <wpg:wgp>
                      <wpg:cNvGrpSpPr/>
                      <wpg:grpSpPr>
                        <a:xfrm>
                          <a:off x="0" y="0"/>
                          <a:ext cx="6213046" cy="892175"/>
                          <a:chOff x="0" y="0"/>
                          <a:chExt cx="6213046" cy="892175"/>
                        </a:xfrm>
                      </wpg:grpSpPr>
                      <pic:pic xmlns:pic="http://schemas.openxmlformats.org/drawingml/2006/picture">
                        <pic:nvPicPr>
                          <pic:cNvPr id="156" name="Picture 156" descr="A close up of a logo&#10;&#10;Description automatically generated"/>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2721610" cy="892175"/>
                          </a:xfrm>
                          <a:prstGeom prst="rect">
                            <a:avLst/>
                          </a:prstGeom>
                        </pic:spPr>
                      </pic:pic>
                      <pic:pic xmlns:pic="http://schemas.openxmlformats.org/drawingml/2006/picture">
                        <pic:nvPicPr>
                          <pic:cNvPr id="119" name="Picture 119" descr="A picture containing drawing&#10;&#10;Description automatically generated"/>
                          <pic:cNvPicPr>
                            <a:picLocks noChangeAspect="1"/>
                          </pic:cNvPicPr>
                        </pic:nvPicPr>
                        <pic:blipFill rotWithShape="1">
                          <a:blip r:embed="rId59">
                            <a:extLst>
                              <a:ext uri="{28A0092B-C50C-407E-A947-70E740481C1C}">
                                <a14:useLocalDpi xmlns:a14="http://schemas.microsoft.com/office/drawing/2010/main" val="0"/>
                              </a:ext>
                            </a:extLst>
                          </a:blip>
                          <a:srcRect b="20207"/>
                          <a:stretch/>
                        </pic:blipFill>
                        <pic:spPr bwMode="auto">
                          <a:xfrm>
                            <a:off x="3062176" y="0"/>
                            <a:ext cx="3150870" cy="7880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D96614E" id="Group 167" o:spid="_x0000_s1026" style="position:absolute;margin-left:-19.1pt;margin-top:26.05pt;width:489.2pt;height:70.25pt;z-index:251790336;mso-position-horizontal-relative:margin" coordsize="62130,8921"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WCpQzJc0AACXNAAAUAAAAZHJzL21lZGlhL2ltYWdlMi5qcGf/2P/g&#13;&#10;ABBKRklGAAECAQBIAEgAAP/tACxQaG90b3Nob3AgMy4wADhCSU0D7QAAAAAAEABIAAAAAQABAEgA&#13;&#10;AAABAAH/4Y4N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kJsYWNr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A8L3htcEc6Z3JlZW4+CiAgICAgICAgICAgICAg&#13;&#10;ICAgICAgICAgICAgIDx4bXBHOmJsdWU+MDwveG1wRzpibHVlPgogICAgICAgICAgICAgICAgICAg&#13;&#10;ICAgICA8L3JkZjpsaT4KICAgICAgICAgICAgICAgICAgICAgICAgPHJkZjpsaSByZGY6cGFyc2VU&#13;&#10;eXBlPSJSZXNvdXJjZSI+CiAgICAgICAgICAgICAgICAgICAgICAgICAgIDx4bXBHOnN3YXRjaE5h&#13;&#10;bWU+UkdCIFJlZD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FllbGxvdz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I1NTwveG1wRzpncmVlbj4K&#13;&#10;ICAgICAgICAgICAgICAgICAgICAgICAgICAgPHhtcEc6Ymx1ZT4wPC94bXBHOmJsdWU+CiAgICAg&#13;&#10;ICAgICAgICAgICAgICAgICAgIDwvcmRmOmxpPgogICAgICAgICAgICAgICAgICAgICAgICA8cmRm&#13;&#10;OmxpIHJkZjpwYXJzZVR5cGU9IlJlc291cmNlIj4KICAgICAgICAgICAgICAgICAgICAgICAgICAg&#13;&#10;PHhtcEc6c3dhdGNoTmFtZT5SR0IgR3JlZW4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lJHQiBCbHVl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TQ2PC94&#13;&#10;bXBHOmdyZWVuPgogICAgICAgICAgICAgICAgICAgICAgICAgICA8eG1wRzpibHVlPjY5PC94bXBH&#13;&#10;OmJsdWU+CiAgICAgICAgICAgICAgICAgICAgICAgIDwvcmRmOmxpPgogICAgICAgICAgICAgICAg&#13;&#10;ICAgICAgICA8cmRmOmxpIHJkZjpwYXJzZVR5cGU9IlJlc291cmNlIj4KICAgICAgICAgICAgICAg&#13;&#10;ICAgICAgICAgICAgPHhtcEc6c3dhdGNoTmFtZT5SPTAgRz0xMDQgQj01NT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x&#13;&#10;NDc8L3htcEc6Z3JlZW4+CiAgICAgICAgICAgICAgICAgICAgICAgICAgIDx4bXBHOmJsdWU+MzA8&#13;&#10;L3htcEc6Ymx1ZT4KICAgICAgICAgICAgICAgICAgICAgICAgPC9yZGY6bGk+CiAgICAgICAgICAg&#13;&#10;ICAgICAgICAgICAgIDxyZGY6bGkgcmRmOnBhcnNlVHlwZT0iUmVzb3VyY2UiPgogICAgICAgICAg&#13;&#10;ICAgICAgICAgICAgICAgICA8eG1wRzpzd2F0Y2hOYW1lPlI9MjU1IEc9MjkgQj0zNz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5PC94bXBHOmdyZWVu&#13;&#10;PgogICAgICAgICAgICAgICAgICAgICAgICAgICA8eG1wRzpibHVlPjM3PC94bXBHOmJsdWU+CiAg&#13;&#10;ICAgICAgICAgICAgICAgICAgICAgIDwvcmRmOmxpPgogICAgICAgICAgICAgICAgICAgICAgICA8&#13;&#10;cmRmOmxpIHJkZjpwYXJzZVR5cGU9IlJlc291cmNlIj4KICAgICAgICAgICAgICAgICAgICAgICAg&#13;&#10;ICAgPHhtcEc6c3dhdGNoTmFtZT5SPTI1NSBHPTEyMyBCPTE3Mj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">
                <v:shape id="Picture 156" o:spid="_x0000_s1027" type="#_x0000_t75" alt="A close up of a logo&#10;&#10;Description automatically generated" style="position:absolute;width:27216;height:89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">
                  <v:imagedata r:id="rId60" o:title="A close up of a logo&#10;&#10;Description automatically generated"/>
                </v:shape>
                <v:shape id="Picture 119" o:spid="_x0000_s1028" type="#_x0000_t75" alt="A picture containing drawing&#10;&#10;Description automatically generated" style="position:absolute;left:30621;width:31509;height:78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">
                  <v:imagedata r:id="rId61" o:title="A picture containing drawing&#10;&#10;Description automatically generated" cropbottom="13243f"/>
                </v:shape>
                <w10:wrap type="square" anchorx="margin"/>
              </v:group>
            </w:pict>
          </mc:Fallback>
        </mc:AlternateContent>
      </w:r>
    </w:p>
    <w:p w14:paraId="72954C35" w14:textId="26986E14" w:rsidR="00C26F8A" w:rsidRDefault="00C26F8A" w:rsidP="001664F1">
      <w:pPr>
        <w:rPr>
          <w:color w:val="2F5496" w:themeColor="accent1" w:themeShade="BF"/>
        </w:rPr>
      </w:pPr>
    </w:p>
    <w:p w14:paraId="6E7919D7" w14:textId="0C5FC126" w:rsidR="00C26F8A" w:rsidRDefault="002525B1" w:rsidP="001664F1">
      <w:pPr>
        <w:rPr>
          <w:color w:val="2F5496" w:themeColor="accent1" w:themeShade="BF"/>
        </w:rPr>
      </w:pPr>
      <w:r>
        <w:rPr>
          <w:noProof/>
        </w:rPr>
        <w:lastRenderedPageBreak/>
        <mc:AlternateContent>
          <mc:Choice Requires="wps">
            <w:drawing>
              <wp:anchor distT="0" distB="0" distL="114300" distR="114300" simplePos="0" relativeHeight="251816960" behindDoc="0" locked="0" layoutInCell="1" allowOverlap="1" wp14:anchorId="1986C729" wp14:editId="0B53AAE2">
                <wp:simplePos x="0" y="0"/>
                <wp:positionH relativeFrom="column">
                  <wp:posOffset>620505</wp:posOffset>
                </wp:positionH>
                <wp:positionV relativeFrom="paragraph">
                  <wp:posOffset>1208405</wp:posOffset>
                </wp:positionV>
                <wp:extent cx="1434465" cy="247650"/>
                <wp:effectExtent l="0" t="0" r="635" b="6350"/>
                <wp:wrapNone/>
                <wp:docPr id="179" name="Text Box 179"/>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63646D72" w14:textId="37331BE7" w:rsidR="00AB47D2" w:rsidRPr="00AB47D2" w:rsidRDefault="00AB47D2">
                            <w:pPr>
                              <w:rPr>
                                <w:i/>
                                <w:iCs/>
                                <w:sz w:val="18"/>
                                <w:szCs w:val="18"/>
                              </w:rPr>
                            </w:pPr>
                            <w:r w:rsidRPr="00AB47D2">
                              <w:rPr>
                                <w:i/>
                                <w:iCs/>
                                <w:sz w:val="18"/>
                                <w:szCs w:val="18"/>
                              </w:rPr>
                              <w:t>Figure 1</w:t>
                            </w:r>
                            <w:r w:rsidR="005433DA">
                              <w:rPr>
                                <w:i/>
                                <w:iCs/>
                                <w:sz w:val="18"/>
                                <w:szCs w:val="18"/>
                              </w:rPr>
                              <w:t>9</w:t>
                            </w:r>
                            <w:r w:rsidRPr="00AB47D2">
                              <w:rPr>
                                <w:i/>
                                <w:iCs/>
                                <w:sz w:val="18"/>
                                <w:szCs w:val="18"/>
                              </w:rPr>
                              <w:t xml:space="preserve">: Logo </w:t>
                            </w:r>
                            <w:r w:rsidR="005433DA">
                              <w:rPr>
                                <w:i/>
                                <w:iCs/>
                                <w:sz w:val="18"/>
                                <w:szCs w:val="18"/>
                              </w:rPr>
                              <w:t>Mockup</w:t>
                            </w:r>
                            <w:r w:rsidRPr="00AB47D2">
                              <w:rPr>
                                <w:i/>
                                <w:iCs/>
                                <w:sz w:val="18"/>
                                <w:szCs w:val="18"/>
                              </w:rPr>
                              <w:t xml:space="preserve"> </w:t>
                            </w:r>
                            <w:r>
                              <w:rPr>
                                <w:i/>
                                <w:iCs/>
                                <w:sz w:val="18"/>
                                <w:szCs w:val="1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86C729" id="Text Box 179" o:spid="_x0000_s1162" type="#_x0000_t202" style="position:absolute;margin-left:48.85pt;margin-top:95.15pt;width:112.95pt;height:19.5pt;z-index:251816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" fillcolor="white [3201]" stroked="f" strokeweight=".5pt">
                <v:textbox>
                  <w:txbxContent>
                    <w:p w14:paraId="63646D72" w14:textId="37331BE7" w:rsidR="00AB47D2" w:rsidRPr="00AB47D2" w:rsidRDefault="00AB47D2">
                      <w:pPr>
                        <w:rPr>
                          <w:i/>
                          <w:iCs/>
                          <w:sz w:val="18"/>
                          <w:szCs w:val="18"/>
                        </w:rPr>
                      </w:pPr>
                      <w:r w:rsidRPr="00AB47D2">
                        <w:rPr>
                          <w:i/>
                          <w:iCs/>
                          <w:sz w:val="18"/>
                          <w:szCs w:val="18"/>
                        </w:rPr>
                        <w:t>Figure 1</w:t>
                      </w:r>
                      <w:r w:rsidR="005433DA">
                        <w:rPr>
                          <w:i/>
                          <w:iCs/>
                          <w:sz w:val="18"/>
                          <w:szCs w:val="18"/>
                        </w:rPr>
                        <w:t>9</w:t>
                      </w:r>
                      <w:r w:rsidRPr="00AB47D2">
                        <w:rPr>
                          <w:i/>
                          <w:iCs/>
                          <w:sz w:val="18"/>
                          <w:szCs w:val="18"/>
                        </w:rPr>
                        <w:t xml:space="preserve">: Logo </w:t>
                      </w:r>
                      <w:r w:rsidR="005433DA">
                        <w:rPr>
                          <w:i/>
                          <w:iCs/>
                          <w:sz w:val="18"/>
                          <w:szCs w:val="18"/>
                        </w:rPr>
                        <w:t>Mockup</w:t>
                      </w:r>
                      <w:r w:rsidRPr="00AB47D2">
                        <w:rPr>
                          <w:i/>
                          <w:iCs/>
                          <w:sz w:val="18"/>
                          <w:szCs w:val="18"/>
                        </w:rPr>
                        <w:t xml:space="preserve"> </w:t>
                      </w:r>
                      <w:r>
                        <w:rPr>
                          <w:i/>
                          <w:iCs/>
                          <w:sz w:val="18"/>
                          <w:szCs w:val="18"/>
                        </w:rPr>
                        <w:t>3</w:t>
                      </w:r>
                    </w:p>
                  </w:txbxContent>
                </v:textbox>
              </v:shape>
            </w:pict>
          </mc:Fallback>
        </mc:AlternateContent>
      </w:r>
      <w:r>
        <w:rPr>
          <w:noProof/>
        </w:rPr>
        <mc:AlternateContent>
          <mc:Choice Requires="wps">
            <w:drawing>
              <wp:anchor distT="0" distB="0" distL="114300" distR="114300" simplePos="0" relativeHeight="251819008" behindDoc="0" locked="0" layoutInCell="1" allowOverlap="1" wp14:anchorId="33CE2474" wp14:editId="77BB4438">
                <wp:simplePos x="0" y="0"/>
                <wp:positionH relativeFrom="column">
                  <wp:posOffset>3525023</wp:posOffset>
                </wp:positionH>
                <wp:positionV relativeFrom="paragraph">
                  <wp:posOffset>1256913</wp:posOffset>
                </wp:positionV>
                <wp:extent cx="1434465" cy="247650"/>
                <wp:effectExtent l="0" t="0" r="635" b="6350"/>
                <wp:wrapNone/>
                <wp:docPr id="180" name="Text Box 180"/>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20195AC8" w14:textId="5007123F" w:rsidR="00AB47D2" w:rsidRPr="00AB47D2" w:rsidRDefault="00AB47D2">
                            <w:pPr>
                              <w:rPr>
                                <w:i/>
                                <w:iCs/>
                                <w:sz w:val="18"/>
                                <w:szCs w:val="18"/>
                              </w:rPr>
                            </w:pPr>
                            <w:r w:rsidRPr="00AB47D2">
                              <w:rPr>
                                <w:i/>
                                <w:iCs/>
                                <w:sz w:val="18"/>
                                <w:szCs w:val="18"/>
                              </w:rPr>
                              <w:t xml:space="preserve">Figure </w:t>
                            </w:r>
                            <w:r w:rsidR="005433DA">
                              <w:rPr>
                                <w:i/>
                                <w:iCs/>
                                <w:sz w:val="18"/>
                                <w:szCs w:val="18"/>
                              </w:rPr>
                              <w:t>20</w:t>
                            </w:r>
                            <w:r w:rsidRPr="00AB47D2">
                              <w:rPr>
                                <w:i/>
                                <w:iCs/>
                                <w:sz w:val="18"/>
                                <w:szCs w:val="18"/>
                              </w:rPr>
                              <w:t xml:space="preserve">: Logo </w:t>
                            </w:r>
                            <w:r w:rsidR="005433DA">
                              <w:rPr>
                                <w:i/>
                                <w:iCs/>
                                <w:sz w:val="18"/>
                                <w:szCs w:val="18"/>
                              </w:rPr>
                              <w:t>Mockup</w:t>
                            </w:r>
                            <w:r w:rsidRPr="00AB47D2">
                              <w:rPr>
                                <w:i/>
                                <w:iCs/>
                                <w:sz w:val="18"/>
                                <w:szCs w:val="18"/>
                              </w:rPr>
                              <w:t xml:space="preserve"> </w:t>
                            </w:r>
                            <w:r w:rsidR="005433DA">
                              <w:rPr>
                                <w:i/>
                                <w:iCs/>
                                <w:sz w:val="18"/>
                                <w:szCs w:val="18"/>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CE2474" id="Text Box 180" o:spid="_x0000_s1163" type="#_x0000_t202" style="position:absolute;margin-left:277.55pt;margin-top:98.95pt;width:112.95pt;height:19.5pt;z-index:251819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" fillcolor="white [3201]" stroked="f" strokeweight=".5pt">
                <v:textbox>
                  <w:txbxContent>
                    <w:p w14:paraId="20195AC8" w14:textId="5007123F" w:rsidR="00AB47D2" w:rsidRPr="00AB47D2" w:rsidRDefault="00AB47D2">
                      <w:pPr>
                        <w:rPr>
                          <w:i/>
                          <w:iCs/>
                          <w:sz w:val="18"/>
                          <w:szCs w:val="18"/>
                        </w:rPr>
                      </w:pPr>
                      <w:r w:rsidRPr="00AB47D2">
                        <w:rPr>
                          <w:i/>
                          <w:iCs/>
                          <w:sz w:val="18"/>
                          <w:szCs w:val="18"/>
                        </w:rPr>
                        <w:t xml:space="preserve">Figure </w:t>
                      </w:r>
                      <w:r w:rsidR="005433DA">
                        <w:rPr>
                          <w:i/>
                          <w:iCs/>
                          <w:sz w:val="18"/>
                          <w:szCs w:val="18"/>
                        </w:rPr>
                        <w:t>20</w:t>
                      </w:r>
                      <w:r w:rsidRPr="00AB47D2">
                        <w:rPr>
                          <w:i/>
                          <w:iCs/>
                          <w:sz w:val="18"/>
                          <w:szCs w:val="18"/>
                        </w:rPr>
                        <w:t xml:space="preserve">: Logo </w:t>
                      </w:r>
                      <w:r w:rsidR="005433DA">
                        <w:rPr>
                          <w:i/>
                          <w:iCs/>
                          <w:sz w:val="18"/>
                          <w:szCs w:val="18"/>
                        </w:rPr>
                        <w:t>Mockup</w:t>
                      </w:r>
                      <w:r w:rsidRPr="00AB47D2">
                        <w:rPr>
                          <w:i/>
                          <w:iCs/>
                          <w:sz w:val="18"/>
                          <w:szCs w:val="18"/>
                        </w:rPr>
                        <w:t xml:space="preserve"> </w:t>
                      </w:r>
                      <w:r w:rsidR="005433DA">
                        <w:rPr>
                          <w:i/>
                          <w:iCs/>
                          <w:sz w:val="18"/>
                          <w:szCs w:val="18"/>
                        </w:rPr>
                        <w:t>4</w:t>
                      </w:r>
                    </w:p>
                  </w:txbxContent>
                </v:textbox>
              </v:shape>
            </w:pict>
          </mc:Fallback>
        </mc:AlternateContent>
      </w:r>
      <w:r>
        <w:rPr>
          <w:noProof/>
          <w:color w:val="2F5496" w:themeColor="accent1" w:themeShade="BF"/>
        </w:rPr>
        <mc:AlternateContent>
          <mc:Choice Requires="wpg">
            <w:drawing>
              <wp:anchor distT="0" distB="0" distL="114300" distR="114300" simplePos="0" relativeHeight="251796480" behindDoc="0" locked="0" layoutInCell="1" allowOverlap="1" wp14:anchorId="2B08AC55" wp14:editId="77D48B10">
                <wp:simplePos x="0" y="0"/>
                <wp:positionH relativeFrom="margin">
                  <wp:posOffset>222885</wp:posOffset>
                </wp:positionH>
                <wp:positionV relativeFrom="paragraph">
                  <wp:posOffset>55</wp:posOffset>
                </wp:positionV>
                <wp:extent cx="5190431" cy="1320165"/>
                <wp:effectExtent l="0" t="0" r="4445" b="635"/>
                <wp:wrapSquare wrapText="bothSides"/>
                <wp:docPr id="166" name="Group 166"/>
                <wp:cNvGraphicFramePr/>
                <a:graphic xmlns:a="http://schemas.openxmlformats.org/drawingml/2006/main">
                  <a:graphicData uri="http://schemas.microsoft.com/office/word/2010/wordprocessingGroup">
                    <wpg:wgp>
                      <wpg:cNvGrpSpPr/>
                      <wpg:grpSpPr>
                        <a:xfrm>
                          <a:off x="0" y="0"/>
                          <a:ext cx="5190431" cy="1320165"/>
                          <a:chOff x="0" y="0"/>
                          <a:chExt cx="5190431" cy="1320165"/>
                        </a:xfrm>
                      </wpg:grpSpPr>
                      <pic:pic xmlns:pic="http://schemas.openxmlformats.org/drawingml/2006/picture">
                        <pic:nvPicPr>
                          <pic:cNvPr id="146" name="Picture 146" descr="A picture containing drawing&#10;&#10;Description automatically generated"/>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317750" cy="1320165"/>
                          </a:xfrm>
                          <a:prstGeom prst="rect">
                            <a:avLst/>
                          </a:prstGeom>
                        </pic:spPr>
                      </pic:pic>
                      <pic:pic xmlns:pic="http://schemas.openxmlformats.org/drawingml/2006/picture">
                        <pic:nvPicPr>
                          <pic:cNvPr id="157" name="Picture 157" descr="A close up of a logo&#10;&#10;Description automatically generated"/>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2913321" y="0"/>
                            <a:ext cx="2277110" cy="1296670"/>
                          </a:xfrm>
                          <a:prstGeom prst="rect">
                            <a:avLst/>
                          </a:prstGeom>
                        </pic:spPr>
                      </pic:pic>
                    </wpg:wgp>
                  </a:graphicData>
                </a:graphic>
              </wp:anchor>
            </w:drawing>
          </mc:Choice>
          <mc:Fallback>
            <w:pict>
              <v:group w14:anchorId="7BB20D45" id="Group 166" o:spid="_x0000_s1026" style="position:absolute;margin-left:17.55pt;margin-top:0;width:408.7pt;height:103.95pt;z-index:251796480;mso-position-horizontal-relative:margin" coordsize="51904,13201"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D5qxJEldYAAJXWAAAUAAAAZHJzL21lZGlhL2ltYWdlMi5qcGf/2P/g&#13;&#10;ABBKRklGAAECAQBIAEgAAP/tACxQaG90b3Nob3AgMy4wADhCSU0D7QAAAAAAEABIAAAAAQABAEgA&#13;&#10;AAABAAH/4Y4N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kJsYWNr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A8L3htcEc6Z3JlZW4+CiAgICAgICAgICAgICAg&#13;&#10;ICAgICAgICAgICAgIDx4bXBHOmJsdWU+MDwveG1wRzpibHVlPgogICAgICAgICAgICAgICAgICAg&#13;&#10;ICAgICA8L3JkZjpsaT4KICAgICAgICAgICAgICAgICAgICAgICAgPHJkZjpsaSByZGY6cGFyc2VU&#13;&#10;eXBlPSJSZXNvdXJjZSI+CiAgICAgICAgICAgICAgICAgICAgICAgICAgIDx4bXBHOnN3YXRjaE5h&#13;&#10;bWU+UkdCIFJlZD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FllbGxvdz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I1NTwveG1wRzpncmVlbj4K&#13;&#10;ICAgICAgICAgICAgICAgICAgICAgICAgICAgPHhtcEc6Ymx1ZT4wPC94bXBHOmJsdWU+CiAgICAg&#13;&#10;ICAgICAgICAgICAgICAgICAgIDwvcmRmOmxpPgogICAgICAgICAgICAgICAgICAgICAgICA8cmRm&#13;&#10;OmxpIHJkZjpwYXJzZVR5cGU9IlJlc291cmNlIj4KICAgICAgICAgICAgICAgICAgICAgICAgICAg&#13;&#10;PHhtcEc6c3dhdGNoTmFtZT5SR0IgR3JlZW4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lJHQiBCbHVl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TQ2PC94&#13;&#10;bXBHOmdyZWVuPgogICAgICAgICAgICAgICAgICAgICAgICAgICA8eG1wRzpibHVlPjY5PC94bXBH&#13;&#10;OmJsdWU+CiAgICAgICAgICAgICAgICAgICAgICAgIDwvcmRmOmxpPgogICAgICAgICAgICAgICAg&#13;&#10;ICAgICAgICA8cmRmOmxpIHJkZjpwYXJzZVR5cGU9IlJlc291cmNlIj4KICAgICAgICAgICAgICAg&#13;&#10;ICAgICAgICAgICAgPHhtcEc6c3dhdGNoTmFtZT5SPTAgRz0xMDQgQj01NT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x&#13;&#10;NDc8L3htcEc6Z3JlZW4+CiAgICAgICAgICAgICAgICAgICAgICAgICAgIDx4bXBHOmJsdWU+MzA8&#13;&#10;L3htcEc6Ymx1ZT4KICAgICAgICAgICAgICAgICAgICAgICAgPC9yZGY6bGk+CiAgICAgICAgICAg&#13;&#10;ICAgICAgICAgICAgIDxyZGY6bGkgcmRmOnBhcnNlVHlwZT0iUmVzb3VyY2UiPgogICAgICAgICAg&#13;&#10;ICAgICAgICAgICAgICAgICA8eG1wRzpzd2F0Y2hOYW1lPlI9MjU1IEc9MjkgQj0zNz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5PC94bXBHOmdyZWVu&#13;&#10;PgogICAgICAgICAgICAgICAgICAgICAgICAgICA8eG1wRzpibHVlPjM3PC94bXBHOmJsdWU+CiAg&#13;&#10;ICAgICAgICAgICAgICAgICAgICAgIDwvcmRmOmxpPgogICAgICAgICAgICAgICAgICAgICAgICA8&#13;&#10;cmRmOmxpIHJkZjpwYXJzZVR5cGU9IlJlc291cmNlIj4KICAgICAgICAgICAgICAgICAgICAgICAg&#13;&#10;ICAgPHhtcEc6c3dhdGNoTmFtZT5SPTI1NSBHPTEyMyBCPTE3Mj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">
                <v:shape id="Picture 146" o:spid="_x0000_s1027" type="#_x0000_t75" alt="A picture containing drawing&#10;&#10;Description automatically generated" style="position:absolute;width:23177;height:132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">
                  <v:imagedata r:id="rId64" o:title="A picture containing drawing&#10;&#10;Description automatically generated"/>
                </v:shape>
                <v:shape id="Picture 157" o:spid="_x0000_s1028" type="#_x0000_t75" alt="A close up of a logo&#10;&#10;Description automatically generated" style="position:absolute;left:29133;width:22771;height:129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">
                  <v:imagedata r:id="rId65" o:title="A close up of a logo&#10;&#10;Description automatically generated"/>
                </v:shape>
                <w10:wrap type="square" anchorx="margin"/>
              </v:group>
            </w:pict>
          </mc:Fallback>
        </mc:AlternateContent>
      </w:r>
    </w:p>
    <w:p w14:paraId="7CFDBA68" w14:textId="3B41C378" w:rsidR="00C26F8A" w:rsidRDefault="002525B1" w:rsidP="001664F1">
      <w:pPr>
        <w:rPr>
          <w:color w:val="2F5496" w:themeColor="accent1" w:themeShade="BF"/>
        </w:rPr>
      </w:pPr>
      <w:r>
        <w:rPr>
          <w:noProof/>
        </w:rPr>
        <mc:AlternateContent>
          <mc:Choice Requires="wps">
            <w:drawing>
              <wp:anchor distT="0" distB="0" distL="114300" distR="114300" simplePos="0" relativeHeight="251821056" behindDoc="0" locked="0" layoutInCell="1" allowOverlap="1" wp14:anchorId="08CC358B" wp14:editId="02FFF33E">
                <wp:simplePos x="0" y="0"/>
                <wp:positionH relativeFrom="column">
                  <wp:posOffset>703439</wp:posOffset>
                </wp:positionH>
                <wp:positionV relativeFrom="paragraph">
                  <wp:posOffset>1563895</wp:posOffset>
                </wp:positionV>
                <wp:extent cx="1434465" cy="247650"/>
                <wp:effectExtent l="0" t="0" r="635" b="6350"/>
                <wp:wrapNone/>
                <wp:docPr id="181" name="Text Box 181"/>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2FFFE231" w14:textId="262218B2" w:rsidR="005433DA" w:rsidRPr="00AB47D2" w:rsidRDefault="005433DA">
                            <w:pPr>
                              <w:rPr>
                                <w:i/>
                                <w:iCs/>
                                <w:sz w:val="18"/>
                                <w:szCs w:val="18"/>
                              </w:rPr>
                            </w:pPr>
                            <w:r w:rsidRPr="00AB47D2">
                              <w:rPr>
                                <w:i/>
                                <w:iCs/>
                                <w:sz w:val="18"/>
                                <w:szCs w:val="18"/>
                              </w:rPr>
                              <w:t xml:space="preserve">Figure </w:t>
                            </w:r>
                            <w:r>
                              <w:rPr>
                                <w:i/>
                                <w:iCs/>
                                <w:sz w:val="18"/>
                                <w:szCs w:val="18"/>
                              </w:rPr>
                              <w:t>21</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CC358B" id="Text Box 181" o:spid="_x0000_s1164" type="#_x0000_t202" style="position:absolute;margin-left:55.4pt;margin-top:123.15pt;width:112.95pt;height:19.5pt;z-index:251821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" fillcolor="white [3201]" stroked="f" strokeweight=".5pt">
                <v:textbox>
                  <w:txbxContent>
                    <w:p w14:paraId="2FFFE231" w14:textId="262218B2" w:rsidR="005433DA" w:rsidRPr="00AB47D2" w:rsidRDefault="005433DA">
                      <w:pPr>
                        <w:rPr>
                          <w:i/>
                          <w:iCs/>
                          <w:sz w:val="18"/>
                          <w:szCs w:val="18"/>
                        </w:rPr>
                      </w:pPr>
                      <w:r w:rsidRPr="00AB47D2">
                        <w:rPr>
                          <w:i/>
                          <w:iCs/>
                          <w:sz w:val="18"/>
                          <w:szCs w:val="18"/>
                        </w:rPr>
                        <w:t xml:space="preserve">Figure </w:t>
                      </w:r>
                      <w:r>
                        <w:rPr>
                          <w:i/>
                          <w:iCs/>
                          <w:sz w:val="18"/>
                          <w:szCs w:val="18"/>
                        </w:rPr>
                        <w:t>21</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5</w:t>
                      </w:r>
                    </w:p>
                  </w:txbxContent>
                </v:textbox>
              </v:shape>
            </w:pict>
          </mc:Fallback>
        </mc:AlternateContent>
      </w:r>
      <w:r>
        <w:rPr>
          <w:noProof/>
          <w:color w:val="2F5496" w:themeColor="accent1" w:themeShade="BF"/>
        </w:rPr>
        <mc:AlternateContent>
          <mc:Choice Requires="wpg">
            <w:drawing>
              <wp:anchor distT="0" distB="0" distL="114300" distR="114300" simplePos="0" relativeHeight="251794432" behindDoc="0" locked="0" layoutInCell="1" allowOverlap="1" wp14:anchorId="57949DF7" wp14:editId="3484C201">
                <wp:simplePos x="0" y="0"/>
                <wp:positionH relativeFrom="column">
                  <wp:posOffset>-84455</wp:posOffset>
                </wp:positionH>
                <wp:positionV relativeFrom="paragraph">
                  <wp:posOffset>345495</wp:posOffset>
                </wp:positionV>
                <wp:extent cx="5730240" cy="1557020"/>
                <wp:effectExtent l="0" t="0" r="0" b="5080"/>
                <wp:wrapSquare wrapText="bothSides"/>
                <wp:docPr id="169" name="Group 169"/>
                <wp:cNvGraphicFramePr/>
                <a:graphic xmlns:a="http://schemas.openxmlformats.org/drawingml/2006/main">
                  <a:graphicData uri="http://schemas.microsoft.com/office/word/2010/wordprocessingGroup">
                    <wpg:wgp>
                      <wpg:cNvGrpSpPr/>
                      <wpg:grpSpPr>
                        <a:xfrm>
                          <a:off x="0" y="0"/>
                          <a:ext cx="5730240" cy="1557020"/>
                          <a:chOff x="0" y="0"/>
                          <a:chExt cx="5730417" cy="1557020"/>
                        </a:xfrm>
                      </wpg:grpSpPr>
                      <pic:pic xmlns:pic="http://schemas.openxmlformats.org/drawingml/2006/picture">
                        <pic:nvPicPr>
                          <pic:cNvPr id="143" name="Picture 143" descr="A picture containing drawing&#10;&#10;Description automatically generated"/>
                          <pic:cNvPicPr>
                            <a:picLocks noChangeAspect="1"/>
                          </pic:cNvPicPr>
                        </pic:nvPicPr>
                        <pic:blipFill rotWithShape="1">
                          <a:blip r:embed="rId66">
                            <a:extLst>
                              <a:ext uri="{28A0092B-C50C-407E-A947-70E740481C1C}">
                                <a14:useLocalDpi xmlns:a14="http://schemas.microsoft.com/office/drawing/2010/main" val="0"/>
                              </a:ext>
                            </a:extLst>
                          </a:blip>
                          <a:srcRect b="18542"/>
                          <a:stretch/>
                        </pic:blipFill>
                        <pic:spPr bwMode="auto">
                          <a:xfrm>
                            <a:off x="0" y="361507"/>
                            <a:ext cx="3149600" cy="7937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descr="A close up of a logo&#10;&#10;Description automatically generated"/>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3604437" y="0"/>
                            <a:ext cx="2125980" cy="1557020"/>
                          </a:xfrm>
                          <a:prstGeom prst="rect">
                            <a:avLst/>
                          </a:prstGeom>
                        </pic:spPr>
                      </pic:pic>
                    </wpg:wgp>
                  </a:graphicData>
                </a:graphic>
              </wp:anchor>
            </w:drawing>
          </mc:Choice>
          <mc:Fallback>
            <w:pict>
              <v:group w14:anchorId="664F64A9" id="Group 169" o:spid="_x0000_s1026" style="position:absolute;margin-left:-6.65pt;margin-top:27.2pt;width:451.2pt;height:122.6pt;z-index:251794432" coordsize="57304,15570"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TdwhNdNEAAHTRAAAUAAAAZHJzL21lZGlhL2ltYWdlMi5qcGf/2P/g&#13;&#10;ABBKRklGAAECAQBIAEgAAP/tACxQaG90b3Nob3AgMy4wADhCSU0D7QAAAAAAEABIAAAAAQABAEgA&#13;&#10;AAABAAH/4Y4N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kJsYWNr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A8L3htcEc6Z3JlZW4+CiAgICAgICAgICAgICAg&#13;&#10;ICAgICAgICAgICAgIDx4bXBHOmJsdWU+MDwveG1wRzpibHVlPgogICAgICAgICAgICAgICAgICAg&#13;&#10;ICAgICA8L3JkZjpsaT4KICAgICAgICAgICAgICAgICAgICAgICAgPHJkZjpsaSByZGY6cGFyc2VU&#13;&#10;eXBlPSJSZXNvdXJjZSI+CiAgICAgICAgICAgICAgICAgICAgICAgICAgIDx4bXBHOnN3YXRjaE5h&#13;&#10;bWU+UkdCIFJlZD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FllbGxvdz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I1NTwveG1wRzpncmVlbj4K&#13;&#10;ICAgICAgICAgICAgICAgICAgICAgICAgICAgPHhtcEc6Ymx1ZT4wPC94bXBHOmJsdWU+CiAgICAg&#13;&#10;ICAgICAgICAgICAgICAgICAgIDwvcmRmOmxpPgogICAgICAgICAgICAgICAgICAgICAgICA8cmRm&#13;&#10;OmxpIHJkZjpwYXJzZVR5cGU9IlJlc291cmNlIj4KICAgICAgICAgICAgICAgICAgICAgICAgICAg&#13;&#10;PHhtcEc6c3dhdGNoTmFtZT5SR0IgR3JlZW4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lJHQiBCbHVl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TQ2PC94&#13;&#10;bXBHOmdyZWVuPgogICAgICAgICAgICAgICAgICAgICAgICAgICA8eG1wRzpibHVlPjY5PC94bXBH&#13;&#10;OmJsdWU+CiAgICAgICAgICAgICAgICAgICAgICAgIDwvcmRmOmxpPgogICAgICAgICAgICAgICAg&#13;&#10;ICAgICAgICA8cmRmOmxpIHJkZjpwYXJzZVR5cGU9IlJlc291cmNlIj4KICAgICAgICAgICAgICAg&#13;&#10;ICAgICAgICAgICAgPHhtcEc6c3dhdGNoTmFtZT5SPTAgRz0xMDQgQj01NT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x&#13;&#10;NDc8L3htcEc6Z3JlZW4+CiAgICAgICAgICAgICAgICAgICAgICAgICAgIDx4bXBHOmJsdWU+MzA8&#13;&#10;L3htcEc6Ymx1ZT4KICAgICAgICAgICAgICAgICAgICAgICAgPC9yZGY6bGk+CiAgICAgICAgICAg&#13;&#10;ICAgICAgICAgICAgIDxyZGY6bGkgcmRmOnBhcnNlVHlwZT0iUmVzb3VyY2UiPgogICAgICAgICAg&#13;&#10;ICAgICAgICAgICAgICAgICA8eG1wRzpzd2F0Y2hOYW1lPlI9MjU1IEc9MjkgQj0zNz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5PC94bXBHOmdyZWVu&#13;&#10;PgogICAgICAgICAgICAgICAgICAgICAgICAgICA8eG1wRzpibHVlPjM3PC94bXBHOmJsdWU+CiAg&#13;&#10;ICAgICAgICAgICAgICAgICAgICAgIDwvcmRmOmxpPgogICAgICAgICAgICAgICAgICAgICAgICA8&#13;&#10;cmRmOmxpIHJkZjpwYXJzZVR5cGU9IlJlc291cmNlIj4KICAgICAgICAgICAgICAgICAgICAgICAg&#13;&#10;ICAgPHhtcEc6c3dhdGNoTmFtZT5SPTI1NSBHPTEyMyBCPTE3Mj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jU1PC94&#13;&#10;bXBHOmdyZWVuPgogICAgICAgICAgICAgICAgICAgICAgICAgICA8eG1wRzpibHVlPjA8L3htcEc6&#13;&#10;Ymx1ZT4KICAgICAgICAgICAgICAgICAgICAgICAgPC9yZGY6bGk+CiAgICAgICAgICAgICAgICAg&#13;&#10;ICAgICAgIDxyZGY6bGkgcmRmOnBhcnNlVHlwZT0iUmVzb3VyY2UiPgogICAgICAgICAgICAgICAg&#13;&#10;ICAgICAgICAgICA8eG1wRzpzd2F0Y2hOYW1lPlJHQiBDeWFu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">
                <v:shape id="Picture 143" o:spid="_x0000_s1027" type="#_x0000_t75" alt="A picture containing drawing&#10;&#10;Description automatically generated" style="position:absolute;top:3615;width:31496;height:79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">
                  <v:imagedata r:id="rId68" o:title="A picture containing drawing&#10;&#10;Description automatically generated" cropbottom="12152f"/>
                </v:shape>
                <v:shape id="Picture 144" o:spid="_x0000_s1028" type="#_x0000_t75" alt="A close up of a logo&#10;&#10;Description automatically generated" style="position:absolute;left:36044;width:21260;height:155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">
                  <v:imagedata r:id="rId69" o:title="A close up of a logo&#10;&#10;Description automatically generated"/>
                </v:shape>
                <w10:wrap type="square"/>
              </v:group>
            </w:pict>
          </mc:Fallback>
        </mc:AlternateContent>
      </w:r>
    </w:p>
    <w:p w14:paraId="6B088539" w14:textId="5047D8D7" w:rsidR="00C26F8A" w:rsidRDefault="002525B1" w:rsidP="001664F1">
      <w:pPr>
        <w:rPr>
          <w:color w:val="2F5496" w:themeColor="accent1" w:themeShade="BF"/>
        </w:rPr>
      </w:pPr>
      <w:r>
        <w:rPr>
          <w:noProof/>
        </w:rPr>
        <mc:AlternateContent>
          <mc:Choice Requires="wps">
            <w:drawing>
              <wp:anchor distT="0" distB="0" distL="114300" distR="114300" simplePos="0" relativeHeight="251823104" behindDoc="0" locked="0" layoutInCell="1" allowOverlap="1" wp14:anchorId="261B5BCB" wp14:editId="01204344">
                <wp:simplePos x="0" y="0"/>
                <wp:positionH relativeFrom="column">
                  <wp:posOffset>3741033</wp:posOffset>
                </wp:positionH>
                <wp:positionV relativeFrom="paragraph">
                  <wp:posOffset>1757293</wp:posOffset>
                </wp:positionV>
                <wp:extent cx="1434465" cy="247650"/>
                <wp:effectExtent l="0" t="0" r="635" b="6350"/>
                <wp:wrapNone/>
                <wp:docPr id="182" name="Text Box 182"/>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644D8FE4" w14:textId="0A736626" w:rsidR="005433DA" w:rsidRPr="00AB47D2" w:rsidRDefault="005433DA">
                            <w:pPr>
                              <w:rPr>
                                <w:i/>
                                <w:iCs/>
                                <w:sz w:val="18"/>
                                <w:szCs w:val="18"/>
                              </w:rPr>
                            </w:pPr>
                            <w:r w:rsidRPr="00AB47D2">
                              <w:rPr>
                                <w:i/>
                                <w:iCs/>
                                <w:sz w:val="18"/>
                                <w:szCs w:val="18"/>
                              </w:rPr>
                              <w:t xml:space="preserve">Figure </w:t>
                            </w:r>
                            <w:r>
                              <w:rPr>
                                <w:i/>
                                <w:iCs/>
                                <w:sz w:val="18"/>
                                <w:szCs w:val="18"/>
                              </w:rPr>
                              <w:t>22</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1B5BCB" id="Text Box 182" o:spid="_x0000_s1165" type="#_x0000_t202" style="position:absolute;margin-left:294.55pt;margin-top:138.35pt;width:112.95pt;height:19.5pt;z-index:251823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" fillcolor="white [3201]" stroked="f" strokeweight=".5pt">
                <v:textbox>
                  <w:txbxContent>
                    <w:p w14:paraId="644D8FE4" w14:textId="0A736626" w:rsidR="005433DA" w:rsidRPr="00AB47D2" w:rsidRDefault="005433DA">
                      <w:pPr>
                        <w:rPr>
                          <w:i/>
                          <w:iCs/>
                          <w:sz w:val="18"/>
                          <w:szCs w:val="18"/>
                        </w:rPr>
                      </w:pPr>
                      <w:r w:rsidRPr="00AB47D2">
                        <w:rPr>
                          <w:i/>
                          <w:iCs/>
                          <w:sz w:val="18"/>
                          <w:szCs w:val="18"/>
                        </w:rPr>
                        <w:t xml:space="preserve">Figure </w:t>
                      </w:r>
                      <w:r>
                        <w:rPr>
                          <w:i/>
                          <w:iCs/>
                          <w:sz w:val="18"/>
                          <w:szCs w:val="18"/>
                        </w:rPr>
                        <w:t>22</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6</w:t>
                      </w:r>
                    </w:p>
                  </w:txbxContent>
                </v:textbox>
              </v:shape>
            </w:pict>
          </mc:Fallback>
        </mc:AlternateContent>
      </w:r>
    </w:p>
    <w:p w14:paraId="332F6DAA" w14:textId="022E94BA" w:rsidR="00C26F8A" w:rsidRDefault="00C26F8A" w:rsidP="001664F1">
      <w:pPr>
        <w:rPr>
          <w:color w:val="2F5496" w:themeColor="accent1" w:themeShade="BF"/>
        </w:rPr>
      </w:pPr>
    </w:p>
    <w:p w14:paraId="301D0F7D" w14:textId="0D3D75C8" w:rsidR="00C26F8A" w:rsidRDefault="002525B1" w:rsidP="001664F1">
      <w:pPr>
        <w:rPr>
          <w:color w:val="2F5496" w:themeColor="accent1" w:themeShade="BF"/>
        </w:rPr>
      </w:pPr>
      <w:r>
        <w:rPr>
          <w:noProof/>
        </w:rPr>
        <w:drawing>
          <wp:anchor distT="0" distB="0" distL="114300" distR="114300" simplePos="0" relativeHeight="251797504" behindDoc="0" locked="0" layoutInCell="1" allowOverlap="1" wp14:anchorId="349992D4" wp14:editId="2873DCB3">
            <wp:simplePos x="0" y="0"/>
            <wp:positionH relativeFrom="column">
              <wp:posOffset>-330200</wp:posOffset>
            </wp:positionH>
            <wp:positionV relativeFrom="paragraph">
              <wp:posOffset>310515</wp:posOffset>
            </wp:positionV>
            <wp:extent cx="2774950" cy="1123950"/>
            <wp:effectExtent l="0" t="0" r="6350" b="6350"/>
            <wp:wrapSquare wrapText="bothSides"/>
            <wp:docPr id="161" name="Picture 16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Logo8-100.jpg"/>
                    <pic:cNvPicPr/>
                  </pic:nvPicPr>
                  <pic:blipFill>
                    <a:blip r:embed="rId70">
                      <a:extLst>
                        <a:ext uri="{28A0092B-C50C-407E-A947-70E740481C1C}">
                          <a14:useLocalDpi xmlns:a14="http://schemas.microsoft.com/office/drawing/2010/main" val="0"/>
                        </a:ext>
                      </a:extLst>
                    </a:blip>
                    <a:stretch>
                      <a:fillRect/>
                    </a:stretch>
                  </pic:blipFill>
                  <pic:spPr>
                    <a:xfrm>
                      <a:off x="0" y="0"/>
                      <a:ext cx="2774950" cy="112395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98528" behindDoc="0" locked="0" layoutInCell="1" allowOverlap="1" wp14:anchorId="2812D048" wp14:editId="1018F4CB">
            <wp:simplePos x="0" y="0"/>
            <wp:positionH relativeFrom="column">
              <wp:posOffset>2778760</wp:posOffset>
            </wp:positionH>
            <wp:positionV relativeFrom="paragraph">
              <wp:posOffset>310515</wp:posOffset>
            </wp:positionV>
            <wp:extent cx="3079750" cy="1123950"/>
            <wp:effectExtent l="0" t="0" r="6350" b="6350"/>
            <wp:wrapSquare wrapText="bothSides"/>
            <wp:docPr id="162" name="Picture 16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Logo9-100.jpg"/>
                    <pic:cNvPicPr/>
                  </pic:nvPicPr>
                  <pic:blipFill>
                    <a:blip r:embed="rId71">
                      <a:extLst>
                        <a:ext uri="{28A0092B-C50C-407E-A947-70E740481C1C}">
                          <a14:useLocalDpi xmlns:a14="http://schemas.microsoft.com/office/drawing/2010/main" val="0"/>
                        </a:ext>
                      </a:extLst>
                    </a:blip>
                    <a:stretch>
                      <a:fillRect/>
                    </a:stretch>
                  </pic:blipFill>
                  <pic:spPr>
                    <a:xfrm>
                      <a:off x="0" y="0"/>
                      <a:ext cx="3079750" cy="112395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25152" behindDoc="0" locked="0" layoutInCell="1" allowOverlap="1" wp14:anchorId="65413A35" wp14:editId="1CFC24B5">
                <wp:simplePos x="0" y="0"/>
                <wp:positionH relativeFrom="column">
                  <wp:posOffset>483235</wp:posOffset>
                </wp:positionH>
                <wp:positionV relativeFrom="paragraph">
                  <wp:posOffset>1548765</wp:posOffset>
                </wp:positionV>
                <wp:extent cx="1434465" cy="247650"/>
                <wp:effectExtent l="0" t="0" r="635" b="6350"/>
                <wp:wrapNone/>
                <wp:docPr id="183" name="Text Box 183"/>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6FCD1273" w14:textId="75EAB597" w:rsidR="005433DA" w:rsidRPr="00AB47D2" w:rsidRDefault="005433DA">
                            <w:pPr>
                              <w:rPr>
                                <w:i/>
                                <w:iCs/>
                                <w:sz w:val="18"/>
                                <w:szCs w:val="18"/>
                              </w:rPr>
                            </w:pPr>
                            <w:r w:rsidRPr="00AB47D2">
                              <w:rPr>
                                <w:i/>
                                <w:iCs/>
                                <w:sz w:val="18"/>
                                <w:szCs w:val="18"/>
                              </w:rPr>
                              <w:t xml:space="preserve">Figure </w:t>
                            </w:r>
                            <w:r>
                              <w:rPr>
                                <w:i/>
                                <w:iCs/>
                                <w:sz w:val="18"/>
                                <w:szCs w:val="18"/>
                              </w:rPr>
                              <w:t>23</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413A35" id="Text Box 183" o:spid="_x0000_s1166" type="#_x0000_t202" style="position:absolute;margin-left:38.05pt;margin-top:121.95pt;width:112.95pt;height:19.5pt;z-index:251825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" fillcolor="white [3201]" stroked="f" strokeweight=".5pt">
                <v:textbox>
                  <w:txbxContent>
                    <w:p w14:paraId="6FCD1273" w14:textId="75EAB597" w:rsidR="005433DA" w:rsidRPr="00AB47D2" w:rsidRDefault="005433DA">
                      <w:pPr>
                        <w:rPr>
                          <w:i/>
                          <w:iCs/>
                          <w:sz w:val="18"/>
                          <w:szCs w:val="18"/>
                        </w:rPr>
                      </w:pPr>
                      <w:r w:rsidRPr="00AB47D2">
                        <w:rPr>
                          <w:i/>
                          <w:iCs/>
                          <w:sz w:val="18"/>
                          <w:szCs w:val="18"/>
                        </w:rPr>
                        <w:t xml:space="preserve">Figure </w:t>
                      </w:r>
                      <w:r>
                        <w:rPr>
                          <w:i/>
                          <w:iCs/>
                          <w:sz w:val="18"/>
                          <w:szCs w:val="18"/>
                        </w:rPr>
                        <w:t>23</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7</w:t>
                      </w:r>
                    </w:p>
                  </w:txbxContent>
                </v:textbox>
              </v:shape>
            </w:pict>
          </mc:Fallback>
        </mc:AlternateContent>
      </w:r>
    </w:p>
    <w:p w14:paraId="0D0AE50B" w14:textId="4F83C586" w:rsidR="00C26F8A" w:rsidRDefault="002525B1" w:rsidP="001664F1">
      <w:pPr>
        <w:rPr>
          <w:color w:val="2F5496" w:themeColor="accent1" w:themeShade="BF"/>
        </w:rPr>
      </w:pPr>
      <w:r>
        <w:rPr>
          <w:noProof/>
        </w:rPr>
        <mc:AlternateContent>
          <mc:Choice Requires="wps">
            <w:drawing>
              <wp:anchor distT="0" distB="0" distL="114300" distR="114300" simplePos="0" relativeHeight="251827200" behindDoc="0" locked="0" layoutInCell="1" allowOverlap="1" wp14:anchorId="0C6DC208" wp14:editId="7668B54B">
                <wp:simplePos x="0" y="0"/>
                <wp:positionH relativeFrom="column">
                  <wp:posOffset>3736340</wp:posOffset>
                </wp:positionH>
                <wp:positionV relativeFrom="paragraph">
                  <wp:posOffset>1348713</wp:posOffset>
                </wp:positionV>
                <wp:extent cx="1434465" cy="247650"/>
                <wp:effectExtent l="0" t="0" r="635" b="6350"/>
                <wp:wrapNone/>
                <wp:docPr id="184" name="Text Box 184"/>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1EBE5744" w14:textId="6CC42AE2" w:rsidR="005433DA" w:rsidRPr="00AB47D2" w:rsidRDefault="005433DA">
                            <w:pPr>
                              <w:rPr>
                                <w:i/>
                                <w:iCs/>
                                <w:sz w:val="18"/>
                                <w:szCs w:val="18"/>
                              </w:rPr>
                            </w:pPr>
                            <w:r w:rsidRPr="00AB47D2">
                              <w:rPr>
                                <w:i/>
                                <w:iCs/>
                                <w:sz w:val="18"/>
                                <w:szCs w:val="18"/>
                              </w:rPr>
                              <w:t xml:space="preserve">Figure </w:t>
                            </w:r>
                            <w:r>
                              <w:rPr>
                                <w:i/>
                                <w:iCs/>
                                <w:sz w:val="18"/>
                                <w:szCs w:val="18"/>
                              </w:rPr>
                              <w:t>24</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6DC208" id="Text Box 184" o:spid="_x0000_s1167" type="#_x0000_t202" style="position:absolute;margin-left:294.2pt;margin-top:106.2pt;width:112.95pt;height:19.5pt;z-index:251827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" fillcolor="white [3201]" stroked="f" strokeweight=".5pt">
                <v:textbox>
                  <w:txbxContent>
                    <w:p w14:paraId="1EBE5744" w14:textId="6CC42AE2" w:rsidR="005433DA" w:rsidRPr="00AB47D2" w:rsidRDefault="005433DA">
                      <w:pPr>
                        <w:rPr>
                          <w:i/>
                          <w:iCs/>
                          <w:sz w:val="18"/>
                          <w:szCs w:val="18"/>
                        </w:rPr>
                      </w:pPr>
                      <w:r w:rsidRPr="00AB47D2">
                        <w:rPr>
                          <w:i/>
                          <w:iCs/>
                          <w:sz w:val="18"/>
                          <w:szCs w:val="18"/>
                        </w:rPr>
                        <w:t xml:space="preserve">Figure </w:t>
                      </w:r>
                      <w:r>
                        <w:rPr>
                          <w:i/>
                          <w:iCs/>
                          <w:sz w:val="18"/>
                          <w:szCs w:val="18"/>
                        </w:rPr>
                        <w:t>24</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8</w:t>
                      </w:r>
                    </w:p>
                  </w:txbxContent>
                </v:textbox>
              </v:shape>
            </w:pict>
          </mc:Fallback>
        </mc:AlternateContent>
      </w:r>
    </w:p>
    <w:p w14:paraId="35C52323" w14:textId="1BFADFA3" w:rsidR="00C26F8A" w:rsidRDefault="00C26F8A" w:rsidP="001664F1">
      <w:pPr>
        <w:rPr>
          <w:color w:val="2F5496" w:themeColor="accent1" w:themeShade="BF"/>
        </w:rPr>
      </w:pPr>
    </w:p>
    <w:p w14:paraId="7DC224D4" w14:textId="76B0C469" w:rsidR="00C26F8A" w:rsidRDefault="00C26F8A" w:rsidP="001664F1">
      <w:pPr>
        <w:rPr>
          <w:color w:val="2F5496" w:themeColor="accent1" w:themeShade="BF"/>
        </w:rPr>
      </w:pPr>
    </w:p>
    <w:p w14:paraId="0A23B2ED" w14:textId="5452E777" w:rsidR="00C26F8A" w:rsidRDefault="00C26F8A" w:rsidP="001664F1">
      <w:pPr>
        <w:rPr>
          <w:color w:val="2F5496" w:themeColor="accent1" w:themeShade="BF"/>
        </w:rPr>
      </w:pPr>
    </w:p>
    <w:p w14:paraId="43BA2522" w14:textId="248E1246" w:rsidR="00C26F8A" w:rsidRDefault="002525B1" w:rsidP="001664F1">
      <w:pPr>
        <w:rPr>
          <w:color w:val="2F5496" w:themeColor="accent1" w:themeShade="BF"/>
        </w:rPr>
      </w:pPr>
      <w:r>
        <w:rPr>
          <w:noProof/>
        </w:rPr>
        <mc:AlternateContent>
          <mc:Choice Requires="wps">
            <w:drawing>
              <wp:anchor distT="0" distB="0" distL="114300" distR="114300" simplePos="0" relativeHeight="251831296" behindDoc="0" locked="0" layoutInCell="1" allowOverlap="1" wp14:anchorId="3363E5ED" wp14:editId="2F840056">
                <wp:simplePos x="0" y="0"/>
                <wp:positionH relativeFrom="column">
                  <wp:posOffset>3521710</wp:posOffset>
                </wp:positionH>
                <wp:positionV relativeFrom="paragraph">
                  <wp:posOffset>1678305</wp:posOffset>
                </wp:positionV>
                <wp:extent cx="1497965" cy="247650"/>
                <wp:effectExtent l="0" t="0" r="635" b="6350"/>
                <wp:wrapNone/>
                <wp:docPr id="186" name="Text Box 186"/>
                <wp:cNvGraphicFramePr/>
                <a:graphic xmlns:a="http://schemas.openxmlformats.org/drawingml/2006/main">
                  <a:graphicData uri="http://schemas.microsoft.com/office/word/2010/wordprocessingShape">
                    <wps:wsp>
                      <wps:cNvSpPr txBox="1"/>
                      <wps:spPr>
                        <a:xfrm>
                          <a:off x="0" y="0"/>
                          <a:ext cx="1497965" cy="247650"/>
                        </a:xfrm>
                        <a:prstGeom prst="rect">
                          <a:avLst/>
                        </a:prstGeom>
                        <a:solidFill>
                          <a:schemeClr val="lt1"/>
                        </a:solidFill>
                        <a:ln w="6350">
                          <a:noFill/>
                        </a:ln>
                      </wps:spPr>
                      <wps:txbx>
                        <w:txbxContent>
                          <w:p w14:paraId="43EDDB3D" w14:textId="75F08220" w:rsidR="005433DA" w:rsidRPr="00AB47D2" w:rsidRDefault="005433DA">
                            <w:pPr>
                              <w:rPr>
                                <w:i/>
                                <w:iCs/>
                                <w:sz w:val="18"/>
                                <w:szCs w:val="18"/>
                              </w:rPr>
                            </w:pPr>
                            <w:r w:rsidRPr="00AB47D2">
                              <w:rPr>
                                <w:i/>
                                <w:iCs/>
                                <w:sz w:val="18"/>
                                <w:szCs w:val="18"/>
                              </w:rPr>
                              <w:t xml:space="preserve">Figure </w:t>
                            </w:r>
                            <w:r>
                              <w:rPr>
                                <w:i/>
                                <w:iCs/>
                                <w:sz w:val="18"/>
                                <w:szCs w:val="18"/>
                              </w:rPr>
                              <w:t>26</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63E5ED" id="Text Box 186" o:spid="_x0000_s1168" type="#_x0000_t202" style="position:absolute;margin-left:277.3pt;margin-top:132.15pt;width:117.95pt;height:19.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" fillcolor="white [3201]" stroked="f" strokeweight=".5pt">
                <v:textbox>
                  <w:txbxContent>
                    <w:p w14:paraId="43EDDB3D" w14:textId="75F08220" w:rsidR="005433DA" w:rsidRPr="00AB47D2" w:rsidRDefault="005433DA">
                      <w:pPr>
                        <w:rPr>
                          <w:i/>
                          <w:iCs/>
                          <w:sz w:val="18"/>
                          <w:szCs w:val="18"/>
                        </w:rPr>
                      </w:pPr>
                      <w:r w:rsidRPr="00AB47D2">
                        <w:rPr>
                          <w:i/>
                          <w:iCs/>
                          <w:sz w:val="18"/>
                          <w:szCs w:val="18"/>
                        </w:rPr>
                        <w:t xml:space="preserve">Figure </w:t>
                      </w:r>
                      <w:r>
                        <w:rPr>
                          <w:i/>
                          <w:iCs/>
                          <w:sz w:val="18"/>
                          <w:szCs w:val="18"/>
                        </w:rPr>
                        <w:t>26</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10</w:t>
                      </w:r>
                    </w:p>
                  </w:txbxContent>
                </v:textbox>
              </v:shape>
            </w:pict>
          </mc:Fallback>
        </mc:AlternateContent>
      </w:r>
      <w:r>
        <w:rPr>
          <w:noProof/>
          <w:color w:val="2F5496" w:themeColor="accent1" w:themeShade="BF"/>
        </w:rPr>
        <mc:AlternateContent>
          <mc:Choice Requires="wpg">
            <w:drawing>
              <wp:anchor distT="0" distB="0" distL="114300" distR="114300" simplePos="0" relativeHeight="251801600" behindDoc="0" locked="0" layoutInCell="1" allowOverlap="1" wp14:anchorId="157A17C4" wp14:editId="74F9D597">
                <wp:simplePos x="0" y="0"/>
                <wp:positionH relativeFrom="margin">
                  <wp:posOffset>296545</wp:posOffset>
                </wp:positionH>
                <wp:positionV relativeFrom="paragraph">
                  <wp:posOffset>264160</wp:posOffset>
                </wp:positionV>
                <wp:extent cx="5114290" cy="1409700"/>
                <wp:effectExtent l="0" t="0" r="3810" b="0"/>
                <wp:wrapSquare wrapText="bothSides"/>
                <wp:docPr id="170" name="Group 170"/>
                <wp:cNvGraphicFramePr/>
                <a:graphic xmlns:a="http://schemas.openxmlformats.org/drawingml/2006/main">
                  <a:graphicData uri="http://schemas.microsoft.com/office/word/2010/wordprocessingGroup">
                    <wpg:wgp>
                      <wpg:cNvGrpSpPr/>
                      <wpg:grpSpPr>
                        <a:xfrm>
                          <a:off x="0" y="0"/>
                          <a:ext cx="5114290" cy="1409700"/>
                          <a:chOff x="0" y="0"/>
                          <a:chExt cx="5114452" cy="1409700"/>
                        </a:xfrm>
                      </wpg:grpSpPr>
                      <pic:pic xmlns:pic="http://schemas.openxmlformats.org/drawingml/2006/picture">
                        <pic:nvPicPr>
                          <pic:cNvPr id="163" name="Picture 163" descr="A close up of a logo&#10;&#10;Description automatically generated"/>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1841500" cy="1409700"/>
                          </a:xfrm>
                          <a:prstGeom prst="rect">
                            <a:avLst/>
                          </a:prstGeom>
                        </pic:spPr>
                      </pic:pic>
                      <pic:pic xmlns:pic="http://schemas.openxmlformats.org/drawingml/2006/picture">
                        <pic:nvPicPr>
                          <pic:cNvPr id="164" name="Picture 164" descr="A picture containing airplane&#10;&#10;Description automatically generated"/>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2732567" y="0"/>
                            <a:ext cx="2381885" cy="1409700"/>
                          </a:xfrm>
                          <a:prstGeom prst="rect">
                            <a:avLst/>
                          </a:prstGeom>
                        </pic:spPr>
                      </pic:pic>
                    </wpg:wgp>
                  </a:graphicData>
                </a:graphic>
              </wp:anchor>
            </w:drawing>
          </mc:Choice>
          <mc:Fallback>
            <w:pict>
              <v:group w14:anchorId="0933C281" id="Group 170" o:spid="_x0000_s1026" style="position:absolute;margin-left:23.35pt;margin-top:20.8pt;width:402.7pt;height:111pt;z-index:251801600;mso-position-horizontal-relative:margin" coordsize="51144,1409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DCkYOBuckAALnJAAAUAAAAZHJzL21lZGlhL2ltYWdlMi5qcGf/2P/g&#13;&#10;ABBKRklGAAECAQBIAEgAAP/tACxQaG90b3Nob3AgMy4wADhCSU0D7QAAAAAAEABIAAAAAQABAEgA&#13;&#10;AAABAAH/4Y4N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kJsYWNr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A8L3htcEc6Z3JlZW4+CiAgICAgICAgICAgICAg&#13;&#10;ICAgICAgICAgICAgIDx4bXBHOmJsdWU+MDwveG1wRzpibHVlPgogICAgICAgICAgICAgICAgICAg&#13;&#10;ICAgICA8L3JkZjpsaT4KICAgICAgICAgICAgICAgICAgICAgICAgPHJkZjpsaSByZGY6cGFyc2VU&#13;&#10;eXBlPSJSZXNvdXJjZSI+CiAgICAgICAgICAgICAgICAgICAgICAgICAgIDx4bXBHOnN3YXRjaE5h&#13;&#10;bWU+UkdCIFJlZD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FllbGxvdz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I1NTwveG1wRzpncmVlbj4K&#13;&#10;ICAgICAgICAgICAgICAgICAgICAgICAgICAgPHhtcEc6Ymx1ZT4wPC94bXBHOmJsdWU+CiAgICAg&#13;&#10;ICAgICAgICAgICAgICAgICAgIDwvcmRmOmxpPgogICAgICAgICAgICAgICAgICAgICAgICA8cmRm&#13;&#10;OmxpIHJkZjpwYXJzZVR5cGU9IlJlc291cmNlIj4KICAgICAgICAgICAgICAgICAgICAgICAgICAg&#13;&#10;PHhtcEc6c3dhdGNoTmFtZT5SR0IgR3JlZW4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lJHQiBCbHVl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TQ2PC94&#13;&#10;bXBHOmdyZWVuPgogICAgICAgICAgICAgICAgICAgICAgICAgICA8eG1wRzpibHVlPjY5PC94bXBH&#13;&#10;OmJsdWU+CiAgICAgICAgICAgICAgICAgICAgICAgIDwvcmRmOmxpPgogICAgICAgICAgICAgICAg&#13;&#10;ICAgICAgICA8cmRmOmxpIHJkZjpwYXJzZVR5cGU9IlJlc291cmNlIj4KICAgICAgICAgICAgICAg&#13;&#10;ICAgICAgICAgICAgPHhtcEc6c3dhdGNoTmFtZT5SPTAgRz0xMDQgQj01NT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x&#13;&#10;NDc8L3htcEc6Z3JlZW4+CiAgICAgICAgICAgICAgICAgICAgICAgICAgIDx4bXBHOmJsdWU+MzA8&#13;&#10;L3htcEc6Ymx1ZT4KICAgICAgICAgICAgICAgICAgICAgICAgPC9yZGY6bGk+CiAgICAgICAgICAg&#13;&#10;ICAgICAgICAgICAgIDxyZGY6bGkgcmRmOnBhcnNlVHlwZT0iUmVzb3VyY2UiPgogICAgICAgICAg&#13;&#10;ICAgICAgICAgICAgICAgICA8eG1wRzpzd2F0Y2hOYW1lPlI9MjU1IEc9MjkgQj0zNz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5PC94bXBHOmdyZWVu&#13;&#10;PgogICAgICAgICAgICAgICAgICAgICAgICAgICA8eG1wRzpibHVlPjM3PC94bXBHOmJsdWU+CiAg&#13;&#10;ICAgICAgICAgICAgICAgICAgICAgIDwvcmRmOmxpPgogICAgICAgICAgICAgICAgICAgICAgICA8&#13;&#10;cmRmOmxpIHJkZjpwYXJzZVR5cGU9IlJlc291cmNlIj4KICAgICAgICAgICAgICAgICAgICAgICAg&#13;&#10;ICAgPHhtcEc6c3dhdGNoTmFtZT5SPTI1NSBHPTEyMyBCPTE3Mj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">
                <v:shape id="Picture 163" o:spid="_x0000_s1027" type="#_x0000_t75" alt="A close up of a logo&#10;&#10;Description automatically generated" style="position:absolute;width:18415;height:14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">
                  <v:imagedata r:id="rId74" o:title="A close up of a logo&#10;&#10;Description automatically generated"/>
                </v:shape>
                <v:shape id="Picture 164" o:spid="_x0000_s1028" type="#_x0000_t75" alt="A picture containing airplane&#10;&#10;Description automatically generated" style="position:absolute;left:27325;width:23819;height:14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">
                  <v:imagedata r:id="rId75" o:title="A picture containing airplane&#10;&#10;Description automatically generated"/>
                </v:shape>
                <w10:wrap type="square" anchorx="margin"/>
              </v:group>
            </w:pict>
          </mc:Fallback>
        </mc:AlternateContent>
      </w:r>
      <w:r>
        <w:rPr>
          <w:noProof/>
        </w:rPr>
        <mc:AlternateContent>
          <mc:Choice Requires="wps">
            <w:drawing>
              <wp:anchor distT="0" distB="0" distL="114300" distR="114300" simplePos="0" relativeHeight="251829248" behindDoc="0" locked="0" layoutInCell="1" allowOverlap="1" wp14:anchorId="4DF37EC6" wp14:editId="4CDA7CFD">
                <wp:simplePos x="0" y="0"/>
                <wp:positionH relativeFrom="column">
                  <wp:posOffset>558800</wp:posOffset>
                </wp:positionH>
                <wp:positionV relativeFrom="paragraph">
                  <wp:posOffset>1820545</wp:posOffset>
                </wp:positionV>
                <wp:extent cx="1434465" cy="247650"/>
                <wp:effectExtent l="0" t="0" r="635" b="6350"/>
                <wp:wrapNone/>
                <wp:docPr id="185" name="Text Box 185"/>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06D6BD3C" w14:textId="06170B42" w:rsidR="005433DA" w:rsidRPr="00AB47D2" w:rsidRDefault="005433DA">
                            <w:pPr>
                              <w:rPr>
                                <w:i/>
                                <w:iCs/>
                                <w:sz w:val="18"/>
                                <w:szCs w:val="18"/>
                              </w:rPr>
                            </w:pPr>
                            <w:r w:rsidRPr="00AB47D2">
                              <w:rPr>
                                <w:i/>
                                <w:iCs/>
                                <w:sz w:val="18"/>
                                <w:szCs w:val="18"/>
                              </w:rPr>
                              <w:t xml:space="preserve">Figure </w:t>
                            </w:r>
                            <w:r>
                              <w:rPr>
                                <w:i/>
                                <w:iCs/>
                                <w:sz w:val="18"/>
                                <w:szCs w:val="18"/>
                              </w:rPr>
                              <w:t>25</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F37EC6" id="Text Box 185" o:spid="_x0000_s1169" type="#_x0000_t202" style="position:absolute;margin-left:44pt;margin-top:143.35pt;width:112.95pt;height:19.5pt;z-index:251829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" fillcolor="white [3201]" stroked="f" strokeweight=".5pt">
                <v:textbox>
                  <w:txbxContent>
                    <w:p w14:paraId="06D6BD3C" w14:textId="06170B42" w:rsidR="005433DA" w:rsidRPr="00AB47D2" w:rsidRDefault="005433DA">
                      <w:pPr>
                        <w:rPr>
                          <w:i/>
                          <w:iCs/>
                          <w:sz w:val="18"/>
                          <w:szCs w:val="18"/>
                        </w:rPr>
                      </w:pPr>
                      <w:r w:rsidRPr="00AB47D2">
                        <w:rPr>
                          <w:i/>
                          <w:iCs/>
                          <w:sz w:val="18"/>
                          <w:szCs w:val="18"/>
                        </w:rPr>
                        <w:t xml:space="preserve">Figure </w:t>
                      </w:r>
                      <w:r>
                        <w:rPr>
                          <w:i/>
                          <w:iCs/>
                          <w:sz w:val="18"/>
                          <w:szCs w:val="18"/>
                        </w:rPr>
                        <w:t>25</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9</w:t>
                      </w:r>
                    </w:p>
                  </w:txbxContent>
                </v:textbox>
              </v:shape>
            </w:pict>
          </mc:Fallback>
        </mc:AlternateContent>
      </w:r>
    </w:p>
    <w:p w14:paraId="4F818608" w14:textId="19D8A5CA" w:rsidR="00C26F8A" w:rsidRDefault="00C26F8A" w:rsidP="001664F1">
      <w:pPr>
        <w:rPr>
          <w:color w:val="2F5496" w:themeColor="accent1" w:themeShade="BF"/>
        </w:rPr>
      </w:pPr>
    </w:p>
    <w:p w14:paraId="0F29FAD7" w14:textId="488C4B1E" w:rsidR="00C26F8A" w:rsidRDefault="00C26F8A" w:rsidP="001664F1">
      <w:pPr>
        <w:rPr>
          <w:color w:val="2F5496" w:themeColor="accent1" w:themeShade="BF"/>
        </w:rPr>
      </w:pPr>
    </w:p>
    <w:p w14:paraId="14338865" w14:textId="7CBEC617" w:rsidR="00C26F8A" w:rsidRDefault="00C26F8A" w:rsidP="001664F1"/>
    <w:p w14:paraId="47109BE5" w14:textId="0902D8EC" w:rsidR="001664F1" w:rsidRPr="006A5567" w:rsidRDefault="001664F1" w:rsidP="001664F1">
      <w:pPr>
        <w:jc w:val="both"/>
        <w:rPr>
          <w:sz w:val="18"/>
          <w:szCs w:val="18"/>
          <w:shd w:val="clear" w:color="auto" w:fill="FFFFFF"/>
        </w:rPr>
      </w:pPr>
    </w:p>
    <w:p w14:paraId="1DFF0651" w14:textId="049B7119" w:rsidR="001664F1" w:rsidRDefault="001664F1" w:rsidP="001664F1"/>
    <w:p w14:paraId="672F2DD5" w14:textId="5D27356A" w:rsidR="00ED134F" w:rsidRDefault="00ED134F" w:rsidP="001664F1"/>
    <w:p w14:paraId="4F07FE95" w14:textId="3BC367C6" w:rsidR="00577E33" w:rsidRDefault="002525B1" w:rsidP="001664F1">
      <w:r>
        <w:rPr>
          <w:noProof/>
        </w:rPr>
        <w:lastRenderedPageBreak/>
        <w:drawing>
          <wp:anchor distT="0" distB="0" distL="114300" distR="114300" simplePos="0" relativeHeight="251802624" behindDoc="0" locked="0" layoutInCell="1" allowOverlap="1" wp14:anchorId="7A90C27A" wp14:editId="240F595D">
            <wp:simplePos x="0" y="0"/>
            <wp:positionH relativeFrom="column">
              <wp:posOffset>-90667</wp:posOffset>
            </wp:positionH>
            <wp:positionV relativeFrom="paragraph">
              <wp:posOffset>-497</wp:posOffset>
            </wp:positionV>
            <wp:extent cx="3348355" cy="1235075"/>
            <wp:effectExtent l="0" t="0" r="4445" b="0"/>
            <wp:wrapSquare wrapText="bothSides"/>
            <wp:docPr id="165" name="Picture 165" descr="A picture containing air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Logo12-100.jpg"/>
                    <pic:cNvPicPr/>
                  </pic:nvPicPr>
                  <pic:blipFill>
                    <a:blip r:embed="rId76">
                      <a:extLst>
                        <a:ext uri="{28A0092B-C50C-407E-A947-70E740481C1C}">
                          <a14:useLocalDpi xmlns:a14="http://schemas.microsoft.com/office/drawing/2010/main" val="0"/>
                        </a:ext>
                      </a:extLst>
                    </a:blip>
                    <a:stretch>
                      <a:fillRect/>
                    </a:stretch>
                  </pic:blipFill>
                  <pic:spPr>
                    <a:xfrm>
                      <a:off x="0" y="0"/>
                      <a:ext cx="3348355" cy="1235075"/>
                    </a:xfrm>
                    <a:prstGeom prst="rect">
                      <a:avLst/>
                    </a:prstGeom>
                  </pic:spPr>
                </pic:pic>
              </a:graphicData>
            </a:graphic>
            <wp14:sizeRelH relativeFrom="page">
              <wp14:pctWidth>0</wp14:pctWidth>
            </wp14:sizeRelH>
            <wp14:sizeRelV relativeFrom="page">
              <wp14:pctHeight>0</wp14:pctHeight>
            </wp14:sizeRelV>
          </wp:anchor>
        </w:drawing>
      </w:r>
    </w:p>
    <w:p w14:paraId="4D9C4D00" w14:textId="1F2A9F25" w:rsidR="00577E33" w:rsidRDefault="00577E33" w:rsidP="001664F1"/>
    <w:p w14:paraId="76E08137" w14:textId="4957E814" w:rsidR="00577E33" w:rsidRDefault="00577E33" w:rsidP="001664F1"/>
    <w:p w14:paraId="5FB8469C" w14:textId="07B7CE84" w:rsidR="00577E33" w:rsidRDefault="00577E33" w:rsidP="001664F1"/>
    <w:p w14:paraId="16A41A40" w14:textId="0A6A1073" w:rsidR="00577E33" w:rsidRDefault="00577E33" w:rsidP="001664F1"/>
    <w:p w14:paraId="141A2AD3" w14:textId="007164B3" w:rsidR="00577E33" w:rsidRDefault="00577E33" w:rsidP="001664F1"/>
    <w:p w14:paraId="7F6E55F0" w14:textId="5270E754" w:rsidR="00577E33" w:rsidRDefault="002525B1" w:rsidP="001664F1">
      <w:r>
        <w:rPr>
          <w:noProof/>
        </w:rPr>
        <mc:AlternateContent>
          <mc:Choice Requires="wps">
            <w:drawing>
              <wp:anchor distT="0" distB="0" distL="114300" distR="114300" simplePos="0" relativeHeight="251833344" behindDoc="0" locked="0" layoutInCell="1" allowOverlap="1" wp14:anchorId="2373855A" wp14:editId="6916D0FE">
                <wp:simplePos x="0" y="0"/>
                <wp:positionH relativeFrom="column">
                  <wp:posOffset>751453</wp:posOffset>
                </wp:positionH>
                <wp:positionV relativeFrom="paragraph">
                  <wp:posOffset>114990</wp:posOffset>
                </wp:positionV>
                <wp:extent cx="1509395" cy="247650"/>
                <wp:effectExtent l="0" t="0" r="1905" b="6350"/>
                <wp:wrapNone/>
                <wp:docPr id="187" name="Text Box 187"/>
                <wp:cNvGraphicFramePr/>
                <a:graphic xmlns:a="http://schemas.openxmlformats.org/drawingml/2006/main">
                  <a:graphicData uri="http://schemas.microsoft.com/office/word/2010/wordprocessingShape">
                    <wps:wsp>
                      <wps:cNvSpPr txBox="1"/>
                      <wps:spPr>
                        <a:xfrm>
                          <a:off x="0" y="0"/>
                          <a:ext cx="1509395" cy="247650"/>
                        </a:xfrm>
                        <a:prstGeom prst="rect">
                          <a:avLst/>
                        </a:prstGeom>
                        <a:solidFill>
                          <a:schemeClr val="lt1"/>
                        </a:solidFill>
                        <a:ln w="6350">
                          <a:noFill/>
                        </a:ln>
                      </wps:spPr>
                      <wps:txbx>
                        <w:txbxContent>
                          <w:p w14:paraId="463E5EAB" w14:textId="14BAF6EC" w:rsidR="005433DA" w:rsidRPr="00AB47D2" w:rsidRDefault="005433DA">
                            <w:pPr>
                              <w:rPr>
                                <w:i/>
                                <w:iCs/>
                                <w:sz w:val="18"/>
                                <w:szCs w:val="18"/>
                              </w:rPr>
                            </w:pPr>
                            <w:r w:rsidRPr="00AB47D2">
                              <w:rPr>
                                <w:i/>
                                <w:iCs/>
                                <w:sz w:val="18"/>
                                <w:szCs w:val="18"/>
                              </w:rPr>
                              <w:t xml:space="preserve">Figure </w:t>
                            </w:r>
                            <w:r>
                              <w:rPr>
                                <w:i/>
                                <w:iCs/>
                                <w:sz w:val="18"/>
                                <w:szCs w:val="18"/>
                              </w:rPr>
                              <w:t>27</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73855A" id="Text Box 187" o:spid="_x0000_s1170" type="#_x0000_t202" style="position:absolute;margin-left:59.15pt;margin-top:9.05pt;width:118.85pt;height:19.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" fillcolor="white [3201]" stroked="f" strokeweight=".5pt">
                <v:textbox>
                  <w:txbxContent>
                    <w:p w14:paraId="463E5EAB" w14:textId="14BAF6EC" w:rsidR="005433DA" w:rsidRPr="00AB47D2" w:rsidRDefault="005433DA">
                      <w:pPr>
                        <w:rPr>
                          <w:i/>
                          <w:iCs/>
                          <w:sz w:val="18"/>
                          <w:szCs w:val="18"/>
                        </w:rPr>
                      </w:pPr>
                      <w:r w:rsidRPr="00AB47D2">
                        <w:rPr>
                          <w:i/>
                          <w:iCs/>
                          <w:sz w:val="18"/>
                          <w:szCs w:val="18"/>
                        </w:rPr>
                        <w:t xml:space="preserve">Figure </w:t>
                      </w:r>
                      <w:r>
                        <w:rPr>
                          <w:i/>
                          <w:iCs/>
                          <w:sz w:val="18"/>
                          <w:szCs w:val="18"/>
                        </w:rPr>
                        <w:t>27</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11</w:t>
                      </w:r>
                    </w:p>
                  </w:txbxContent>
                </v:textbox>
              </v:shape>
            </w:pict>
          </mc:Fallback>
        </mc:AlternateContent>
      </w:r>
    </w:p>
    <w:p w14:paraId="2F80D42D" w14:textId="2A384893" w:rsidR="00577E33" w:rsidRDefault="00577E33" w:rsidP="001664F1"/>
    <w:p w14:paraId="37847B50" w14:textId="39F53905" w:rsidR="0050685A" w:rsidRDefault="0050685A" w:rsidP="0050685A"/>
    <w:p w14:paraId="2FA10939" w14:textId="0245C475" w:rsidR="0050685A" w:rsidRDefault="0050685A" w:rsidP="0050685A"/>
    <w:p w14:paraId="1D8100CB" w14:textId="5218AA3E" w:rsidR="0050685A" w:rsidRDefault="00937632" w:rsidP="0050685A">
      <w:r w:rsidRPr="00937632">
        <w:t>From the mockups, Figure 17-27, user feedback was taken asking participating users to vote on their preferred logo design. The survey allowed for a multiple choice answer gauging a trend as to which logo designs were preferred. From the doughnut chart, Figure 28, it is shown that two designs took particular favour over the given selection to users. “Logo Mockup 5” and “Logo Mockup 6” were omitted from the doughnut chart due to no users taking preference to either design. Although “Logo Mockup 1” and “Logo Mockup 11” took quite similar favour, “Logo Mockup 11” received 5% more of the vote share resulting in the design to be taken as the applications chosen logo</w:t>
      </w:r>
      <w:r w:rsidR="004B3EA0">
        <w:t>.</w:t>
      </w:r>
    </w:p>
    <w:p w14:paraId="4B73F368" w14:textId="760DAE18" w:rsidR="0050685A" w:rsidRDefault="0050685A" w:rsidP="0050685A"/>
    <w:p w14:paraId="05DCBA2B" w14:textId="77777777" w:rsidR="002525B1" w:rsidRDefault="002525B1" w:rsidP="0050685A"/>
    <w:p w14:paraId="5515A465" w14:textId="70A80CD3" w:rsidR="0050685A" w:rsidRDefault="00937632" w:rsidP="0050685A">
      <w:r>
        <w:rPr>
          <w:noProof/>
        </w:rPr>
        <w:drawing>
          <wp:anchor distT="0" distB="0" distL="114300" distR="114300" simplePos="0" relativeHeight="251834368" behindDoc="0" locked="0" layoutInCell="1" allowOverlap="1" wp14:anchorId="762C5910" wp14:editId="721081E1">
            <wp:simplePos x="0" y="0"/>
            <wp:positionH relativeFrom="margin">
              <wp:align>center</wp:align>
            </wp:positionH>
            <wp:positionV relativeFrom="paragraph">
              <wp:posOffset>3175</wp:posOffset>
            </wp:positionV>
            <wp:extent cx="4603749" cy="2743200"/>
            <wp:effectExtent l="0" t="0" r="6985" b="12700"/>
            <wp:wrapSquare wrapText="bothSides"/>
            <wp:docPr id="188" name="Chart 188">
              <a:extLst xmlns:a="http://schemas.openxmlformats.org/drawingml/2006/main">
                <a:ext uri="{FF2B5EF4-FFF2-40B4-BE49-F238E27FC236}">
                  <a16:creationId xmlns:a16="http://schemas.microsoft.com/office/drawing/2014/main" id="{F7080C14-7605-8942-AE77-3E461EC134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14:sizeRelH relativeFrom="page">
              <wp14:pctWidth>0</wp14:pctWidth>
            </wp14:sizeRelH>
            <wp14:sizeRelV relativeFrom="page">
              <wp14:pctHeight>0</wp14:pctHeight>
            </wp14:sizeRelV>
          </wp:anchor>
        </w:drawing>
      </w:r>
    </w:p>
    <w:p w14:paraId="6B16F584" w14:textId="71FEDDA9" w:rsidR="00577E33" w:rsidRDefault="00577E33" w:rsidP="0050685A"/>
    <w:p w14:paraId="7B9C3CEE" w14:textId="02FF70DA" w:rsidR="0050685A" w:rsidRDefault="0050685A" w:rsidP="0050685A"/>
    <w:p w14:paraId="1C990828" w14:textId="35DA9969" w:rsidR="00AB47D2" w:rsidRDefault="00AB47D2" w:rsidP="0050685A"/>
    <w:p w14:paraId="1E3C2870" w14:textId="3EC5E538" w:rsidR="00AB47D2" w:rsidRDefault="00AB47D2" w:rsidP="0050685A"/>
    <w:p w14:paraId="57784873" w14:textId="3C804BA1" w:rsidR="00AB47D2" w:rsidRDefault="00AB47D2" w:rsidP="0050685A"/>
    <w:p w14:paraId="20E22FE3" w14:textId="3BF38251" w:rsidR="00AB47D2" w:rsidRDefault="00AB47D2" w:rsidP="0050685A"/>
    <w:p w14:paraId="4ECA759A" w14:textId="480E80B1" w:rsidR="00AB47D2" w:rsidRDefault="00AB47D2" w:rsidP="0050685A"/>
    <w:p w14:paraId="6F6BE7C8" w14:textId="19A7C990" w:rsidR="00AB47D2" w:rsidRDefault="00AB47D2" w:rsidP="0050685A"/>
    <w:p w14:paraId="54EC4DFC" w14:textId="511D0300" w:rsidR="00AB47D2" w:rsidRDefault="00AB47D2" w:rsidP="0050685A"/>
    <w:p w14:paraId="192A97BB" w14:textId="120B8ECB" w:rsidR="00AB47D2" w:rsidRDefault="00AB47D2" w:rsidP="0050685A"/>
    <w:p w14:paraId="6071BB84" w14:textId="0025153D" w:rsidR="00AB47D2" w:rsidRDefault="00AB47D2" w:rsidP="0050685A"/>
    <w:p w14:paraId="0388AA73" w14:textId="2CFF9EBF" w:rsidR="00AB47D2" w:rsidRDefault="00AB47D2" w:rsidP="0050685A"/>
    <w:p w14:paraId="6579DC3A" w14:textId="13F64452" w:rsidR="00AB47D2" w:rsidRDefault="00AB47D2" w:rsidP="0050685A"/>
    <w:p w14:paraId="6F9817C9" w14:textId="23BDC001" w:rsidR="00AB47D2" w:rsidRDefault="00AB47D2" w:rsidP="0050685A"/>
    <w:p w14:paraId="6CC23C4A" w14:textId="417B99D7" w:rsidR="00AB47D2" w:rsidRDefault="00937632" w:rsidP="0050685A">
      <w:r>
        <w:rPr>
          <w:noProof/>
        </w:rPr>
        <mc:AlternateContent>
          <mc:Choice Requires="wps">
            <w:drawing>
              <wp:anchor distT="0" distB="0" distL="114300" distR="114300" simplePos="0" relativeHeight="251840512" behindDoc="0" locked="0" layoutInCell="1" allowOverlap="1" wp14:anchorId="32B77662" wp14:editId="7ADD11AE">
                <wp:simplePos x="0" y="0"/>
                <wp:positionH relativeFrom="margin">
                  <wp:posOffset>1827530</wp:posOffset>
                </wp:positionH>
                <wp:positionV relativeFrom="paragraph">
                  <wp:posOffset>10795</wp:posOffset>
                </wp:positionV>
                <wp:extent cx="2073275" cy="247650"/>
                <wp:effectExtent l="0" t="0" r="0" b="6350"/>
                <wp:wrapNone/>
                <wp:docPr id="191" name="Text Box 191"/>
                <wp:cNvGraphicFramePr/>
                <a:graphic xmlns:a="http://schemas.openxmlformats.org/drawingml/2006/main">
                  <a:graphicData uri="http://schemas.microsoft.com/office/word/2010/wordprocessingShape">
                    <wps:wsp>
                      <wps:cNvSpPr txBox="1"/>
                      <wps:spPr>
                        <a:xfrm>
                          <a:off x="0" y="0"/>
                          <a:ext cx="2073275" cy="247650"/>
                        </a:xfrm>
                        <a:prstGeom prst="rect">
                          <a:avLst/>
                        </a:prstGeom>
                        <a:solidFill>
                          <a:schemeClr val="lt1"/>
                        </a:solidFill>
                        <a:ln w="6350">
                          <a:noFill/>
                        </a:ln>
                      </wps:spPr>
                      <wps:txbx>
                        <w:txbxContent>
                          <w:p w14:paraId="4F39E8F4" w14:textId="433C2A9E" w:rsidR="00937632" w:rsidRPr="00AB47D2" w:rsidRDefault="00937632" w:rsidP="00937632">
                            <w:pPr>
                              <w:jc w:val="center"/>
                              <w:rPr>
                                <w:i/>
                                <w:iCs/>
                                <w:sz w:val="18"/>
                                <w:szCs w:val="18"/>
                              </w:rPr>
                            </w:pPr>
                            <w:r w:rsidRPr="00AB47D2">
                              <w:rPr>
                                <w:i/>
                                <w:iCs/>
                                <w:sz w:val="18"/>
                                <w:szCs w:val="18"/>
                              </w:rPr>
                              <w:t xml:space="preserve">Figure </w:t>
                            </w:r>
                            <w:r>
                              <w:rPr>
                                <w:i/>
                                <w:iCs/>
                                <w:sz w:val="18"/>
                                <w:szCs w:val="18"/>
                              </w:rPr>
                              <w:t>2</w:t>
                            </w:r>
                            <w:r>
                              <w:rPr>
                                <w:i/>
                                <w:iCs/>
                                <w:sz w:val="18"/>
                                <w:szCs w:val="18"/>
                              </w:rPr>
                              <w:t>8</w:t>
                            </w:r>
                            <w:r w:rsidRPr="00AB47D2">
                              <w:rPr>
                                <w:i/>
                                <w:iCs/>
                                <w:sz w:val="18"/>
                                <w:szCs w:val="18"/>
                              </w:rPr>
                              <w:t xml:space="preserve">: Logo </w:t>
                            </w:r>
                            <w:r>
                              <w:rPr>
                                <w:i/>
                                <w:iCs/>
                                <w:sz w:val="18"/>
                                <w:szCs w:val="18"/>
                              </w:rPr>
                              <w:t>Mockup</w:t>
                            </w:r>
                            <w:r>
                              <w:rPr>
                                <w:i/>
                                <w:iCs/>
                                <w:sz w:val="18"/>
                                <w:szCs w:val="18"/>
                              </w:rPr>
                              <w:t xml:space="preserve"> Doughnut Ch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77662" id="Text Box 191" o:spid="_x0000_s1171" type="#_x0000_t202" style="position:absolute;margin-left:143.9pt;margin-top:.85pt;width:163.25pt;height:19.5pt;z-index:251840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" fillcolor="white [3201]" stroked="f" strokeweight=".5pt">
                <v:textbox>
                  <w:txbxContent>
                    <w:p w14:paraId="4F39E8F4" w14:textId="433C2A9E" w:rsidR="00937632" w:rsidRPr="00AB47D2" w:rsidRDefault="00937632" w:rsidP="00937632">
                      <w:pPr>
                        <w:jc w:val="center"/>
                        <w:rPr>
                          <w:i/>
                          <w:iCs/>
                          <w:sz w:val="18"/>
                          <w:szCs w:val="18"/>
                        </w:rPr>
                      </w:pPr>
                      <w:r w:rsidRPr="00AB47D2">
                        <w:rPr>
                          <w:i/>
                          <w:iCs/>
                          <w:sz w:val="18"/>
                          <w:szCs w:val="18"/>
                        </w:rPr>
                        <w:t xml:space="preserve">Figure </w:t>
                      </w:r>
                      <w:r>
                        <w:rPr>
                          <w:i/>
                          <w:iCs/>
                          <w:sz w:val="18"/>
                          <w:szCs w:val="18"/>
                        </w:rPr>
                        <w:t>2</w:t>
                      </w:r>
                      <w:r>
                        <w:rPr>
                          <w:i/>
                          <w:iCs/>
                          <w:sz w:val="18"/>
                          <w:szCs w:val="18"/>
                        </w:rPr>
                        <w:t>8</w:t>
                      </w:r>
                      <w:r w:rsidRPr="00AB47D2">
                        <w:rPr>
                          <w:i/>
                          <w:iCs/>
                          <w:sz w:val="18"/>
                          <w:szCs w:val="18"/>
                        </w:rPr>
                        <w:t xml:space="preserve">: Logo </w:t>
                      </w:r>
                      <w:r>
                        <w:rPr>
                          <w:i/>
                          <w:iCs/>
                          <w:sz w:val="18"/>
                          <w:szCs w:val="18"/>
                        </w:rPr>
                        <w:t>Mockup</w:t>
                      </w:r>
                      <w:r>
                        <w:rPr>
                          <w:i/>
                          <w:iCs/>
                          <w:sz w:val="18"/>
                          <w:szCs w:val="18"/>
                        </w:rPr>
                        <w:t xml:space="preserve"> Doughnut Chart</w:t>
                      </w:r>
                    </w:p>
                  </w:txbxContent>
                </v:textbox>
                <w10:wrap anchorx="margin"/>
              </v:shape>
            </w:pict>
          </mc:Fallback>
        </mc:AlternateContent>
      </w:r>
    </w:p>
    <w:p w14:paraId="0FFCEEE2" w14:textId="44426241" w:rsidR="00AB47D2" w:rsidRDefault="00AB47D2" w:rsidP="0050685A"/>
    <w:p w14:paraId="433EE3A4" w14:textId="2EA606A4" w:rsidR="00AB47D2" w:rsidRDefault="00AB47D2" w:rsidP="0050685A"/>
    <w:p w14:paraId="32599C64" w14:textId="1B69EF54" w:rsidR="00937632" w:rsidRDefault="00937632" w:rsidP="0050685A"/>
    <w:p w14:paraId="4A0F2DDA" w14:textId="435ED0D9" w:rsidR="00937632" w:rsidRDefault="00937632" w:rsidP="0050685A"/>
    <w:p w14:paraId="277EE7B4" w14:textId="4A8BBA2F" w:rsidR="00937632" w:rsidRDefault="00937632" w:rsidP="0050685A"/>
    <w:p w14:paraId="6D727616" w14:textId="5B29221A" w:rsidR="00937632" w:rsidRDefault="00937632" w:rsidP="0050685A"/>
    <w:p w14:paraId="540E1FE1" w14:textId="3CE9CBD0" w:rsidR="00937632" w:rsidRDefault="00937632" w:rsidP="0050685A"/>
    <w:p w14:paraId="703CB291" w14:textId="639B53DE" w:rsidR="00937632" w:rsidRDefault="00937632" w:rsidP="0050685A"/>
    <w:p w14:paraId="58ED5AC4" w14:textId="24BFF95B" w:rsidR="00937632" w:rsidRDefault="00937632" w:rsidP="0050685A"/>
    <w:p w14:paraId="1B61917C" w14:textId="7FDEC960" w:rsidR="00937632" w:rsidRDefault="00937632" w:rsidP="0050685A"/>
    <w:p w14:paraId="20E06C33" w14:textId="77777777" w:rsidR="002525B1" w:rsidRDefault="002525B1" w:rsidP="0050685A"/>
    <w:p w14:paraId="556D9275" w14:textId="38242CAA" w:rsidR="00937632" w:rsidRDefault="00BA71FC" w:rsidP="0050685A">
      <w:r w:rsidRPr="00F11CE3">
        <w:rPr>
          <w:color w:val="2F5496" w:themeColor="accent1" w:themeShade="BF"/>
        </w:rPr>
        <w:lastRenderedPageBreak/>
        <w:t>3.2.</w:t>
      </w:r>
      <w:r>
        <w:rPr>
          <w:color w:val="2F5496" w:themeColor="accent1" w:themeShade="BF"/>
        </w:rPr>
        <w:t>3</w:t>
      </w:r>
      <w:r w:rsidRPr="00F11CE3">
        <w:rPr>
          <w:color w:val="2F5496" w:themeColor="accent1" w:themeShade="BF"/>
        </w:rPr>
        <w:t xml:space="preserve"> </w:t>
      </w:r>
      <w:r w:rsidR="00DC1750">
        <w:rPr>
          <w:color w:val="2F5496" w:themeColor="accent1" w:themeShade="BF"/>
        </w:rPr>
        <w:t>Web Application Page</w:t>
      </w:r>
      <w:r w:rsidRPr="00F11CE3">
        <w:rPr>
          <w:color w:val="2F5496" w:themeColor="accent1" w:themeShade="BF"/>
        </w:rPr>
        <w:t xml:space="preserve"> Design</w:t>
      </w:r>
      <w:r w:rsidR="00DC1750">
        <w:rPr>
          <w:color w:val="2F5496" w:themeColor="accent1" w:themeShade="BF"/>
        </w:rPr>
        <w:t>s</w:t>
      </w:r>
    </w:p>
    <w:p w14:paraId="5DCEDA26" w14:textId="5E18E0ED" w:rsidR="00937632" w:rsidRDefault="00937632" w:rsidP="0050685A"/>
    <w:p w14:paraId="7B79BC36" w14:textId="1D43DDA6" w:rsidR="00BA50EA" w:rsidRDefault="002525B1" w:rsidP="0050685A">
      <w:r w:rsidRPr="002525B1">
        <w:t xml:space="preserve">Before the implementation of the project, wireframes were created, taking inspiration from design features of the three investigated applications. The created wireframes would give a base plan, and an indication of </w:t>
      </w:r>
      <w:r w:rsidRPr="002525B1">
        <w:t>where</w:t>
      </w:r>
      <w:r w:rsidRPr="002525B1">
        <w:t xml:space="preserve"> design elements could be situated. It also provided an opportunity to visualise how pages would be linked, showing the flow of progression throughout the application and how features could be accessed. The first wireframes created were for the home page of the web application. With a standard design, the flow could be conceptualised, showing what buttons could provide what functionality. Once an application flow was established the remaining pages and functionality could be composed into wireframes</w:t>
      </w:r>
      <w:r w:rsidR="006D3738">
        <w:t>.</w:t>
      </w:r>
    </w:p>
    <w:p w14:paraId="27615AE7" w14:textId="5CE91C7E" w:rsidR="00BA50EA" w:rsidRDefault="00BA50EA" w:rsidP="0050685A"/>
    <w:p w14:paraId="1158A0D0" w14:textId="7FDB6564" w:rsidR="00A22555" w:rsidRDefault="00A22555" w:rsidP="00A22555">
      <w:r w:rsidRPr="00F11CE3">
        <w:rPr>
          <w:color w:val="2F5496" w:themeColor="accent1" w:themeShade="BF"/>
        </w:rPr>
        <w:t>3.2.</w:t>
      </w:r>
      <w:r>
        <w:rPr>
          <w:color w:val="2F5496" w:themeColor="accent1" w:themeShade="BF"/>
        </w:rPr>
        <w:t>3</w:t>
      </w:r>
      <w:r>
        <w:rPr>
          <w:color w:val="2F5496" w:themeColor="accent1" w:themeShade="BF"/>
        </w:rPr>
        <w:t>.1</w:t>
      </w:r>
      <w:r w:rsidRPr="00F11CE3">
        <w:rPr>
          <w:color w:val="2F5496" w:themeColor="accent1" w:themeShade="BF"/>
        </w:rPr>
        <w:t xml:space="preserve"> </w:t>
      </w:r>
      <w:r w:rsidR="00977275">
        <w:rPr>
          <w:color w:val="2F5496" w:themeColor="accent1" w:themeShade="BF"/>
        </w:rPr>
        <w:t>Home</w:t>
      </w:r>
      <w:r>
        <w:rPr>
          <w:color w:val="2F5496" w:themeColor="accent1" w:themeShade="BF"/>
        </w:rPr>
        <w:t xml:space="preserve"> Page</w:t>
      </w:r>
      <w:r w:rsidRPr="00F11CE3">
        <w:rPr>
          <w:color w:val="2F5496" w:themeColor="accent1" w:themeShade="BF"/>
        </w:rPr>
        <w:t xml:space="preserve"> </w:t>
      </w:r>
      <w:r w:rsidR="00977275">
        <w:rPr>
          <w:color w:val="2F5496" w:themeColor="accent1" w:themeShade="BF"/>
        </w:rPr>
        <w:t>Wireframes</w:t>
      </w:r>
    </w:p>
    <w:p w14:paraId="75F70009" w14:textId="0FC03459" w:rsidR="00BA50EA" w:rsidRDefault="00BA50EA" w:rsidP="0050685A"/>
    <w:p w14:paraId="5BA4E1E5" w14:textId="18B6D1A0" w:rsidR="00977275" w:rsidRDefault="00977275" w:rsidP="0050685A">
      <w:r>
        <w:t xml:space="preserve">The </w:t>
      </w:r>
      <w:r w:rsidR="00FC3D55">
        <w:t xml:space="preserve">wireframes followed the principle of creating a simplistic design. </w:t>
      </w:r>
      <w:r w:rsidR="008434B0">
        <w:t xml:space="preserve">This principle rendered the design to only incorporate a minimal number of buttons. The entire page would consist primarily of the map, taking inspiration from “Flightradar24” and “FlightAware” following this same strategy of design. Buttons residing on the home page would also follow the design that “FlightAware” had adopted overlapping the buttons on the map rather than a footer containing the buttons. This would continue to give the impression that the map is the predominant element of the page. </w:t>
      </w:r>
      <w:r w:rsidR="00A04733">
        <w:t>Due to the simplicity in nature of the proposed design t</w:t>
      </w:r>
      <w:r w:rsidR="008434B0">
        <w:t>he wireframe design</w:t>
      </w:r>
      <w:r w:rsidR="00A04733">
        <w:t>s represent this with only using three buttons of Search, Clear and AR.</w:t>
      </w:r>
    </w:p>
    <w:p w14:paraId="1B45F862" w14:textId="201B9D37" w:rsidR="00977275" w:rsidRDefault="00A04733" w:rsidP="0050685A">
      <w:r>
        <w:rPr>
          <w:noProof/>
        </w:rPr>
        <mc:AlternateContent>
          <mc:Choice Requires="wps">
            <w:drawing>
              <wp:anchor distT="0" distB="0" distL="114300" distR="114300" simplePos="0" relativeHeight="251847680" behindDoc="0" locked="0" layoutInCell="1" allowOverlap="1" wp14:anchorId="34712D73" wp14:editId="41247940">
                <wp:simplePos x="0" y="0"/>
                <wp:positionH relativeFrom="margin">
                  <wp:posOffset>4190116</wp:posOffset>
                </wp:positionH>
                <wp:positionV relativeFrom="paragraph">
                  <wp:posOffset>2476224</wp:posOffset>
                </wp:positionV>
                <wp:extent cx="953632" cy="373711"/>
                <wp:effectExtent l="0" t="0" r="0" b="0"/>
                <wp:wrapNone/>
                <wp:docPr id="195" name="Text Box 195"/>
                <wp:cNvGraphicFramePr/>
                <a:graphic xmlns:a="http://schemas.openxmlformats.org/drawingml/2006/main">
                  <a:graphicData uri="http://schemas.microsoft.com/office/word/2010/wordprocessingShape">
                    <wps:wsp>
                      <wps:cNvSpPr txBox="1"/>
                      <wps:spPr>
                        <a:xfrm>
                          <a:off x="0" y="0"/>
                          <a:ext cx="953632" cy="373711"/>
                        </a:xfrm>
                        <a:prstGeom prst="rect">
                          <a:avLst/>
                        </a:prstGeom>
                        <a:solidFill>
                          <a:schemeClr val="lt1"/>
                        </a:solidFill>
                        <a:ln w="6350">
                          <a:noFill/>
                        </a:ln>
                      </wps:spPr>
                      <wps:txbx>
                        <w:txbxContent>
                          <w:p w14:paraId="3F0FEAD1" w14:textId="77777777" w:rsidR="00A04733" w:rsidRDefault="00A04733" w:rsidP="00A04733">
                            <w:pPr>
                              <w:jc w:val="center"/>
                              <w:rPr>
                                <w:i/>
                                <w:iCs/>
                                <w:sz w:val="18"/>
                                <w:szCs w:val="18"/>
                              </w:rPr>
                            </w:pPr>
                            <w:r w:rsidRPr="00AB47D2">
                              <w:rPr>
                                <w:i/>
                                <w:iCs/>
                                <w:sz w:val="18"/>
                                <w:szCs w:val="18"/>
                              </w:rPr>
                              <w:t xml:space="preserve">Figure </w:t>
                            </w:r>
                            <w:r>
                              <w:rPr>
                                <w:i/>
                                <w:iCs/>
                                <w:sz w:val="18"/>
                                <w:szCs w:val="18"/>
                              </w:rPr>
                              <w:t>31</w:t>
                            </w:r>
                            <w:r w:rsidRPr="00AB47D2">
                              <w:rPr>
                                <w:i/>
                                <w:iCs/>
                                <w:sz w:val="18"/>
                                <w:szCs w:val="18"/>
                              </w:rPr>
                              <w:t xml:space="preserve">: </w:t>
                            </w:r>
                            <w:r>
                              <w:rPr>
                                <w:i/>
                                <w:iCs/>
                                <w:sz w:val="18"/>
                                <w:szCs w:val="18"/>
                              </w:rPr>
                              <w:t>Home</w:t>
                            </w:r>
                          </w:p>
                          <w:p w14:paraId="1EF823AC" w14:textId="25DD8A50" w:rsidR="00A04733" w:rsidRPr="00AB47D2" w:rsidRDefault="00A04733" w:rsidP="00A04733">
                            <w:pPr>
                              <w:jc w:val="center"/>
                              <w:rPr>
                                <w:i/>
                                <w:iCs/>
                                <w:sz w:val="18"/>
                                <w:szCs w:val="18"/>
                              </w:rPr>
                            </w:pPr>
                            <w:r>
                              <w:rPr>
                                <w:i/>
                                <w:iCs/>
                                <w:sz w:val="18"/>
                                <w:szCs w:val="18"/>
                              </w:rPr>
                              <w:t>Wirefram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712D73" id="Text Box 195" o:spid="_x0000_s1172" type="#_x0000_t202" style="position:absolute;margin-left:329.95pt;margin-top:195pt;width:75.1pt;height:29.45pt;z-index:251847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" fillcolor="white [3201]" stroked="f" strokeweight=".5pt">
                <v:textbox>
                  <w:txbxContent>
                    <w:p w14:paraId="3F0FEAD1" w14:textId="77777777" w:rsidR="00A04733" w:rsidRDefault="00A04733" w:rsidP="00A04733">
                      <w:pPr>
                        <w:jc w:val="center"/>
                        <w:rPr>
                          <w:i/>
                          <w:iCs/>
                          <w:sz w:val="18"/>
                          <w:szCs w:val="18"/>
                        </w:rPr>
                      </w:pPr>
                      <w:r w:rsidRPr="00AB47D2">
                        <w:rPr>
                          <w:i/>
                          <w:iCs/>
                          <w:sz w:val="18"/>
                          <w:szCs w:val="18"/>
                        </w:rPr>
                        <w:t xml:space="preserve">Figure </w:t>
                      </w:r>
                      <w:r>
                        <w:rPr>
                          <w:i/>
                          <w:iCs/>
                          <w:sz w:val="18"/>
                          <w:szCs w:val="18"/>
                        </w:rPr>
                        <w:t>31</w:t>
                      </w:r>
                      <w:r w:rsidRPr="00AB47D2">
                        <w:rPr>
                          <w:i/>
                          <w:iCs/>
                          <w:sz w:val="18"/>
                          <w:szCs w:val="18"/>
                        </w:rPr>
                        <w:t xml:space="preserve">: </w:t>
                      </w:r>
                      <w:r>
                        <w:rPr>
                          <w:i/>
                          <w:iCs/>
                          <w:sz w:val="18"/>
                          <w:szCs w:val="18"/>
                        </w:rPr>
                        <w:t>Home</w:t>
                      </w:r>
                    </w:p>
                    <w:p w14:paraId="1EF823AC" w14:textId="25DD8A50" w:rsidR="00A04733" w:rsidRPr="00AB47D2" w:rsidRDefault="00A04733" w:rsidP="00A04733">
                      <w:pPr>
                        <w:jc w:val="center"/>
                        <w:rPr>
                          <w:i/>
                          <w:iCs/>
                          <w:sz w:val="18"/>
                          <w:szCs w:val="18"/>
                        </w:rPr>
                      </w:pPr>
                      <w:r>
                        <w:rPr>
                          <w:i/>
                          <w:iCs/>
                          <w:sz w:val="18"/>
                          <w:szCs w:val="18"/>
                        </w:rPr>
                        <w:t>Wireframe 3</w:t>
                      </w:r>
                    </w:p>
                  </w:txbxContent>
                </v:textbox>
                <w10:wrap anchorx="margin"/>
              </v:shape>
            </w:pict>
          </mc:Fallback>
        </mc:AlternateContent>
      </w:r>
      <w:r>
        <w:rPr>
          <w:noProof/>
        </w:rPr>
        <mc:AlternateContent>
          <mc:Choice Requires="wps">
            <w:drawing>
              <wp:anchor distT="0" distB="0" distL="114300" distR="114300" simplePos="0" relativeHeight="251845632" behindDoc="0" locked="0" layoutInCell="1" allowOverlap="1" wp14:anchorId="54E7B763" wp14:editId="77F243BD">
                <wp:simplePos x="0" y="0"/>
                <wp:positionH relativeFrom="margin">
                  <wp:posOffset>2376805</wp:posOffset>
                </wp:positionH>
                <wp:positionV relativeFrom="paragraph">
                  <wp:posOffset>2477135</wp:posOffset>
                </wp:positionV>
                <wp:extent cx="961390" cy="373380"/>
                <wp:effectExtent l="0" t="0" r="3810" b="0"/>
                <wp:wrapNone/>
                <wp:docPr id="194" name="Text Box 194"/>
                <wp:cNvGraphicFramePr/>
                <a:graphic xmlns:a="http://schemas.openxmlformats.org/drawingml/2006/main">
                  <a:graphicData uri="http://schemas.microsoft.com/office/word/2010/wordprocessingShape">
                    <wps:wsp>
                      <wps:cNvSpPr txBox="1"/>
                      <wps:spPr>
                        <a:xfrm>
                          <a:off x="0" y="0"/>
                          <a:ext cx="961390" cy="373380"/>
                        </a:xfrm>
                        <a:prstGeom prst="rect">
                          <a:avLst/>
                        </a:prstGeom>
                        <a:solidFill>
                          <a:schemeClr val="lt1"/>
                        </a:solidFill>
                        <a:ln w="6350">
                          <a:noFill/>
                        </a:ln>
                      </wps:spPr>
                      <wps:txbx>
                        <w:txbxContent>
                          <w:p w14:paraId="3F52D802" w14:textId="77777777" w:rsidR="00A04733" w:rsidRDefault="00A04733" w:rsidP="00A04733">
                            <w:pPr>
                              <w:jc w:val="center"/>
                              <w:rPr>
                                <w:i/>
                                <w:iCs/>
                                <w:sz w:val="18"/>
                                <w:szCs w:val="18"/>
                              </w:rPr>
                            </w:pPr>
                            <w:r w:rsidRPr="00AB47D2">
                              <w:rPr>
                                <w:i/>
                                <w:iCs/>
                                <w:sz w:val="18"/>
                                <w:szCs w:val="18"/>
                              </w:rPr>
                              <w:t xml:space="preserve">Figure </w:t>
                            </w:r>
                            <w:r>
                              <w:rPr>
                                <w:i/>
                                <w:iCs/>
                                <w:sz w:val="18"/>
                                <w:szCs w:val="18"/>
                              </w:rPr>
                              <w:t>30</w:t>
                            </w:r>
                            <w:r w:rsidRPr="00AB47D2">
                              <w:rPr>
                                <w:i/>
                                <w:iCs/>
                                <w:sz w:val="18"/>
                                <w:szCs w:val="18"/>
                              </w:rPr>
                              <w:t xml:space="preserve">: </w:t>
                            </w:r>
                            <w:r>
                              <w:rPr>
                                <w:i/>
                                <w:iCs/>
                                <w:sz w:val="18"/>
                                <w:szCs w:val="18"/>
                              </w:rPr>
                              <w:t>Home</w:t>
                            </w:r>
                          </w:p>
                          <w:p w14:paraId="37D6CFD5" w14:textId="454D3E10" w:rsidR="00A04733" w:rsidRPr="00AB47D2" w:rsidRDefault="00A04733" w:rsidP="00A04733">
                            <w:pPr>
                              <w:jc w:val="center"/>
                              <w:rPr>
                                <w:i/>
                                <w:iCs/>
                                <w:sz w:val="18"/>
                                <w:szCs w:val="18"/>
                              </w:rPr>
                            </w:pPr>
                            <w:r>
                              <w:rPr>
                                <w:i/>
                                <w:iCs/>
                                <w:sz w:val="18"/>
                                <w:szCs w:val="18"/>
                              </w:rPr>
                              <w:t>Wirefram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7B763" id="Text Box 194" o:spid="_x0000_s1173" type="#_x0000_t202" style="position:absolute;margin-left:187.15pt;margin-top:195.05pt;width:75.7pt;height:29.4pt;z-index:251845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" fillcolor="white [3201]" stroked="f" strokeweight=".5pt">
                <v:textbox>
                  <w:txbxContent>
                    <w:p w14:paraId="3F52D802" w14:textId="77777777" w:rsidR="00A04733" w:rsidRDefault="00A04733" w:rsidP="00A04733">
                      <w:pPr>
                        <w:jc w:val="center"/>
                        <w:rPr>
                          <w:i/>
                          <w:iCs/>
                          <w:sz w:val="18"/>
                          <w:szCs w:val="18"/>
                        </w:rPr>
                      </w:pPr>
                      <w:r w:rsidRPr="00AB47D2">
                        <w:rPr>
                          <w:i/>
                          <w:iCs/>
                          <w:sz w:val="18"/>
                          <w:szCs w:val="18"/>
                        </w:rPr>
                        <w:t xml:space="preserve">Figure </w:t>
                      </w:r>
                      <w:r>
                        <w:rPr>
                          <w:i/>
                          <w:iCs/>
                          <w:sz w:val="18"/>
                          <w:szCs w:val="18"/>
                        </w:rPr>
                        <w:t>30</w:t>
                      </w:r>
                      <w:r w:rsidRPr="00AB47D2">
                        <w:rPr>
                          <w:i/>
                          <w:iCs/>
                          <w:sz w:val="18"/>
                          <w:szCs w:val="18"/>
                        </w:rPr>
                        <w:t xml:space="preserve">: </w:t>
                      </w:r>
                      <w:r>
                        <w:rPr>
                          <w:i/>
                          <w:iCs/>
                          <w:sz w:val="18"/>
                          <w:szCs w:val="18"/>
                        </w:rPr>
                        <w:t>Home</w:t>
                      </w:r>
                    </w:p>
                    <w:p w14:paraId="37D6CFD5" w14:textId="454D3E10" w:rsidR="00A04733" w:rsidRPr="00AB47D2" w:rsidRDefault="00A04733" w:rsidP="00A04733">
                      <w:pPr>
                        <w:jc w:val="center"/>
                        <w:rPr>
                          <w:i/>
                          <w:iCs/>
                          <w:sz w:val="18"/>
                          <w:szCs w:val="18"/>
                        </w:rPr>
                      </w:pPr>
                      <w:r>
                        <w:rPr>
                          <w:i/>
                          <w:iCs/>
                          <w:sz w:val="18"/>
                          <w:szCs w:val="18"/>
                        </w:rPr>
                        <w:t>Wireframe 2</w:t>
                      </w:r>
                    </w:p>
                  </w:txbxContent>
                </v:textbox>
                <w10:wrap anchorx="margin"/>
              </v:shape>
            </w:pict>
          </mc:Fallback>
        </mc:AlternateContent>
      </w:r>
    </w:p>
    <w:p w14:paraId="219F3EB4" w14:textId="51540A4A" w:rsidR="00977275" w:rsidRDefault="00A04733" w:rsidP="0050685A">
      <w:r>
        <w:rPr>
          <w:noProof/>
        </w:rPr>
        <mc:AlternateContent>
          <mc:Choice Requires="wps">
            <w:drawing>
              <wp:anchor distT="0" distB="0" distL="114300" distR="114300" simplePos="0" relativeHeight="251843584" behindDoc="0" locked="0" layoutInCell="1" allowOverlap="1" wp14:anchorId="51287101" wp14:editId="2B30C1F0">
                <wp:simplePos x="0" y="0"/>
                <wp:positionH relativeFrom="margin">
                  <wp:posOffset>516255</wp:posOffset>
                </wp:positionH>
                <wp:positionV relativeFrom="paragraph">
                  <wp:posOffset>2306597</wp:posOffset>
                </wp:positionV>
                <wp:extent cx="970059" cy="373711"/>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70059" cy="373711"/>
                        </a:xfrm>
                        <a:prstGeom prst="rect">
                          <a:avLst/>
                        </a:prstGeom>
                        <a:solidFill>
                          <a:schemeClr val="lt1"/>
                        </a:solidFill>
                        <a:ln w="6350">
                          <a:noFill/>
                        </a:ln>
                      </wps:spPr>
                      <wps:txbx>
                        <w:txbxContent>
                          <w:p w14:paraId="035B4A33" w14:textId="77777777" w:rsidR="00A04733" w:rsidRDefault="00A04733" w:rsidP="00A04733">
                            <w:pPr>
                              <w:jc w:val="center"/>
                              <w:rPr>
                                <w:i/>
                                <w:iCs/>
                                <w:sz w:val="18"/>
                                <w:szCs w:val="18"/>
                              </w:rPr>
                            </w:pPr>
                            <w:r w:rsidRPr="00AB47D2">
                              <w:rPr>
                                <w:i/>
                                <w:iCs/>
                                <w:sz w:val="18"/>
                                <w:szCs w:val="18"/>
                              </w:rPr>
                              <w:t xml:space="preserve">Figure </w:t>
                            </w:r>
                            <w:r>
                              <w:rPr>
                                <w:i/>
                                <w:iCs/>
                                <w:sz w:val="18"/>
                                <w:szCs w:val="18"/>
                              </w:rPr>
                              <w:t>2</w:t>
                            </w:r>
                            <w:r>
                              <w:rPr>
                                <w:i/>
                                <w:iCs/>
                                <w:sz w:val="18"/>
                                <w:szCs w:val="18"/>
                              </w:rPr>
                              <w:t>9</w:t>
                            </w:r>
                            <w:r w:rsidRPr="00AB47D2">
                              <w:rPr>
                                <w:i/>
                                <w:iCs/>
                                <w:sz w:val="18"/>
                                <w:szCs w:val="18"/>
                              </w:rPr>
                              <w:t xml:space="preserve">: </w:t>
                            </w:r>
                            <w:r>
                              <w:rPr>
                                <w:i/>
                                <w:iCs/>
                                <w:sz w:val="18"/>
                                <w:szCs w:val="18"/>
                              </w:rPr>
                              <w:t>Home</w:t>
                            </w:r>
                          </w:p>
                          <w:p w14:paraId="251B7A03" w14:textId="1F907167" w:rsidR="00A04733" w:rsidRPr="00AB47D2" w:rsidRDefault="00A04733" w:rsidP="00A04733">
                            <w:pPr>
                              <w:jc w:val="center"/>
                              <w:rPr>
                                <w:i/>
                                <w:iCs/>
                                <w:sz w:val="18"/>
                                <w:szCs w:val="18"/>
                              </w:rPr>
                            </w:pPr>
                            <w:r>
                              <w:rPr>
                                <w:i/>
                                <w:iCs/>
                                <w:sz w:val="18"/>
                                <w:szCs w:val="18"/>
                              </w:rPr>
                              <w:t>Wirefram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287101" id="Text Box 193" o:spid="_x0000_s1174" type="#_x0000_t202" style="position:absolute;margin-left:40.65pt;margin-top:181.6pt;width:76.4pt;height:29.45pt;z-index:251843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" fillcolor="white [3201]" stroked="f" strokeweight=".5pt">
                <v:textbox>
                  <w:txbxContent>
                    <w:p w14:paraId="035B4A33" w14:textId="77777777" w:rsidR="00A04733" w:rsidRDefault="00A04733" w:rsidP="00A04733">
                      <w:pPr>
                        <w:jc w:val="center"/>
                        <w:rPr>
                          <w:i/>
                          <w:iCs/>
                          <w:sz w:val="18"/>
                          <w:szCs w:val="18"/>
                        </w:rPr>
                      </w:pPr>
                      <w:r w:rsidRPr="00AB47D2">
                        <w:rPr>
                          <w:i/>
                          <w:iCs/>
                          <w:sz w:val="18"/>
                          <w:szCs w:val="18"/>
                        </w:rPr>
                        <w:t xml:space="preserve">Figure </w:t>
                      </w:r>
                      <w:r>
                        <w:rPr>
                          <w:i/>
                          <w:iCs/>
                          <w:sz w:val="18"/>
                          <w:szCs w:val="18"/>
                        </w:rPr>
                        <w:t>2</w:t>
                      </w:r>
                      <w:r>
                        <w:rPr>
                          <w:i/>
                          <w:iCs/>
                          <w:sz w:val="18"/>
                          <w:szCs w:val="18"/>
                        </w:rPr>
                        <w:t>9</w:t>
                      </w:r>
                      <w:r w:rsidRPr="00AB47D2">
                        <w:rPr>
                          <w:i/>
                          <w:iCs/>
                          <w:sz w:val="18"/>
                          <w:szCs w:val="18"/>
                        </w:rPr>
                        <w:t xml:space="preserve">: </w:t>
                      </w:r>
                      <w:r>
                        <w:rPr>
                          <w:i/>
                          <w:iCs/>
                          <w:sz w:val="18"/>
                          <w:szCs w:val="18"/>
                        </w:rPr>
                        <w:t>Home</w:t>
                      </w:r>
                    </w:p>
                    <w:p w14:paraId="251B7A03" w14:textId="1F907167" w:rsidR="00A04733" w:rsidRPr="00AB47D2" w:rsidRDefault="00A04733" w:rsidP="00A04733">
                      <w:pPr>
                        <w:jc w:val="center"/>
                        <w:rPr>
                          <w:i/>
                          <w:iCs/>
                          <w:sz w:val="18"/>
                          <w:szCs w:val="18"/>
                        </w:rPr>
                      </w:pPr>
                      <w:r>
                        <w:rPr>
                          <w:i/>
                          <w:iCs/>
                          <w:sz w:val="18"/>
                          <w:szCs w:val="18"/>
                        </w:rPr>
                        <w:t>Wireframe 1</w:t>
                      </w:r>
                    </w:p>
                  </w:txbxContent>
                </v:textbox>
                <w10:wrap anchorx="margin"/>
              </v:shape>
            </w:pict>
          </mc:Fallback>
        </mc:AlternateContent>
      </w:r>
      <w:r w:rsidR="002525B1">
        <w:rPr>
          <w:noProof/>
        </w:rPr>
        <w:drawing>
          <wp:anchor distT="0" distB="0" distL="114300" distR="114300" simplePos="0" relativeHeight="251841536" behindDoc="0" locked="0" layoutInCell="1" allowOverlap="1" wp14:anchorId="5934A1E9" wp14:editId="52555D9D">
            <wp:simplePos x="0" y="0"/>
            <wp:positionH relativeFrom="column">
              <wp:posOffset>0</wp:posOffset>
            </wp:positionH>
            <wp:positionV relativeFrom="paragraph">
              <wp:posOffset>179512</wp:posOffset>
            </wp:positionV>
            <wp:extent cx="5727383" cy="2116548"/>
            <wp:effectExtent l="0" t="0" r="0" b="0"/>
            <wp:wrapSquare wrapText="bothSides"/>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HomePageWireFrames.pdf"/>
                    <pic:cNvPicPr/>
                  </pic:nvPicPr>
                  <pic:blipFill rotWithShape="1">
                    <a:blip r:embed="rId78">
                      <a:extLst>
                        <a:ext uri="{28A0092B-C50C-407E-A947-70E740481C1C}">
                          <a14:useLocalDpi xmlns:a14="http://schemas.microsoft.com/office/drawing/2010/main" val="0"/>
                        </a:ext>
                      </a:extLst>
                    </a:blip>
                    <a:srcRect t="10585" b="37119"/>
                    <a:stretch/>
                  </pic:blipFill>
                  <pic:spPr bwMode="auto">
                    <a:xfrm>
                      <a:off x="0" y="0"/>
                      <a:ext cx="5727383" cy="21165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1DC71B" w14:textId="4D690215" w:rsidR="00977275" w:rsidRDefault="00977275" w:rsidP="0050685A"/>
    <w:p w14:paraId="0812A15A" w14:textId="21A09702" w:rsidR="00977275" w:rsidRDefault="00977275" w:rsidP="0050685A"/>
    <w:p w14:paraId="0B0C5B7E" w14:textId="4AD59FEA" w:rsidR="00977275" w:rsidRDefault="00977275" w:rsidP="0050685A"/>
    <w:p w14:paraId="0064A71C" w14:textId="77777777" w:rsidR="00EF785D" w:rsidRDefault="00EF785D" w:rsidP="0050685A"/>
    <w:p w14:paraId="315A22BF" w14:textId="0B2AD003" w:rsidR="00EF785D" w:rsidRDefault="00EF785D" w:rsidP="00EF785D">
      <w:r w:rsidRPr="00F11CE3">
        <w:rPr>
          <w:color w:val="2F5496" w:themeColor="accent1" w:themeShade="BF"/>
        </w:rPr>
        <w:t>3.2.</w:t>
      </w:r>
      <w:r>
        <w:rPr>
          <w:color w:val="2F5496" w:themeColor="accent1" w:themeShade="BF"/>
        </w:rPr>
        <w:t>3.</w:t>
      </w:r>
      <w:r>
        <w:rPr>
          <w:color w:val="2F5496" w:themeColor="accent1" w:themeShade="BF"/>
        </w:rPr>
        <w:t>2</w:t>
      </w:r>
      <w:r w:rsidRPr="00F11CE3">
        <w:rPr>
          <w:color w:val="2F5496" w:themeColor="accent1" w:themeShade="BF"/>
        </w:rPr>
        <w:t xml:space="preserve"> </w:t>
      </w:r>
      <w:r>
        <w:rPr>
          <w:color w:val="2F5496" w:themeColor="accent1" w:themeShade="BF"/>
        </w:rPr>
        <w:t>Search / Flight Data</w:t>
      </w:r>
      <w:r>
        <w:rPr>
          <w:color w:val="2F5496" w:themeColor="accent1" w:themeShade="BF"/>
        </w:rPr>
        <w:t xml:space="preserve"> </w:t>
      </w:r>
      <w:r>
        <w:rPr>
          <w:color w:val="2F5496" w:themeColor="accent1" w:themeShade="BF"/>
        </w:rPr>
        <w:t>Wireframes</w:t>
      </w:r>
    </w:p>
    <w:p w14:paraId="7505B0EE" w14:textId="047AB871" w:rsidR="00EF785D" w:rsidRDefault="00EF785D" w:rsidP="0050685A"/>
    <w:p w14:paraId="7302871D" w14:textId="430648FD" w:rsidR="00EF785D" w:rsidRDefault="00EF785D" w:rsidP="0050685A"/>
    <w:p w14:paraId="632AE9A6" w14:textId="00527A0C" w:rsidR="00EF785D" w:rsidRDefault="00EF785D" w:rsidP="0050685A"/>
    <w:p w14:paraId="7720D1AF" w14:textId="411910AD" w:rsidR="00EF785D" w:rsidRDefault="00EF785D" w:rsidP="0050685A"/>
    <w:p w14:paraId="79A18680" w14:textId="44B1CB8B" w:rsidR="00EF785D" w:rsidRDefault="00EF785D" w:rsidP="0050685A"/>
    <w:p w14:paraId="73DA74D3" w14:textId="451AB3A3" w:rsidR="00EF785D" w:rsidRDefault="00EF785D" w:rsidP="0050685A">
      <w:r>
        <w:rPr>
          <w:noProof/>
        </w:rPr>
        <w:lastRenderedPageBreak/>
        <mc:AlternateContent>
          <mc:Choice Requires="wps">
            <w:drawing>
              <wp:anchor distT="0" distB="0" distL="114300" distR="114300" simplePos="0" relativeHeight="251849728" behindDoc="0" locked="0" layoutInCell="1" allowOverlap="1" wp14:anchorId="136919D5" wp14:editId="5B0B64BC">
                <wp:simplePos x="0" y="0"/>
                <wp:positionH relativeFrom="margin">
                  <wp:posOffset>652007</wp:posOffset>
                </wp:positionH>
                <wp:positionV relativeFrom="paragraph">
                  <wp:posOffset>2511646</wp:posOffset>
                </wp:positionV>
                <wp:extent cx="1542553" cy="246491"/>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1542553" cy="246491"/>
                        </a:xfrm>
                        <a:prstGeom prst="rect">
                          <a:avLst/>
                        </a:prstGeom>
                        <a:solidFill>
                          <a:schemeClr val="lt1"/>
                        </a:solidFill>
                        <a:ln w="6350">
                          <a:noFill/>
                        </a:ln>
                      </wps:spPr>
                      <wps:txbx>
                        <w:txbxContent>
                          <w:p w14:paraId="46F02B30" w14:textId="67ACC95F" w:rsidR="00EF785D" w:rsidRPr="00AB47D2" w:rsidRDefault="00EF785D" w:rsidP="00EF785D">
                            <w:pPr>
                              <w:jc w:val="center"/>
                              <w:rPr>
                                <w:i/>
                                <w:iCs/>
                                <w:sz w:val="18"/>
                                <w:szCs w:val="18"/>
                              </w:rPr>
                            </w:pPr>
                            <w:r w:rsidRPr="00AB47D2">
                              <w:rPr>
                                <w:i/>
                                <w:iCs/>
                                <w:sz w:val="18"/>
                                <w:szCs w:val="18"/>
                              </w:rPr>
                              <w:t xml:space="preserve">Figure </w:t>
                            </w:r>
                            <w:r>
                              <w:rPr>
                                <w:i/>
                                <w:iCs/>
                                <w:sz w:val="18"/>
                                <w:szCs w:val="18"/>
                              </w:rPr>
                              <w:t>32</w:t>
                            </w:r>
                            <w:r w:rsidRPr="00AB47D2">
                              <w:rPr>
                                <w:i/>
                                <w:iCs/>
                                <w:sz w:val="18"/>
                                <w:szCs w:val="18"/>
                              </w:rPr>
                              <w:t xml:space="preserve">: </w:t>
                            </w:r>
                            <w:r>
                              <w:rPr>
                                <w:i/>
                                <w:iCs/>
                                <w:sz w:val="18"/>
                                <w:szCs w:val="18"/>
                              </w:rPr>
                              <w:t xml:space="preserve">Search </w:t>
                            </w:r>
                            <w:r>
                              <w:rPr>
                                <w:i/>
                                <w:iCs/>
                                <w:sz w:val="18"/>
                                <w:szCs w:val="18"/>
                              </w:rPr>
                              <w:t>Wirefr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6919D5" id="Text Box 197" o:spid="_x0000_s1175" type="#_x0000_t202" style="position:absolute;margin-left:51.35pt;margin-top:197.75pt;width:121.45pt;height:19.4pt;z-index:251849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" fillcolor="white [3201]" stroked="f" strokeweight=".5pt">
                <v:textbox>
                  <w:txbxContent>
                    <w:p w14:paraId="46F02B30" w14:textId="67ACC95F" w:rsidR="00EF785D" w:rsidRPr="00AB47D2" w:rsidRDefault="00EF785D" w:rsidP="00EF785D">
                      <w:pPr>
                        <w:jc w:val="center"/>
                        <w:rPr>
                          <w:i/>
                          <w:iCs/>
                          <w:sz w:val="18"/>
                          <w:szCs w:val="18"/>
                        </w:rPr>
                      </w:pPr>
                      <w:r w:rsidRPr="00AB47D2">
                        <w:rPr>
                          <w:i/>
                          <w:iCs/>
                          <w:sz w:val="18"/>
                          <w:szCs w:val="18"/>
                        </w:rPr>
                        <w:t xml:space="preserve">Figure </w:t>
                      </w:r>
                      <w:r>
                        <w:rPr>
                          <w:i/>
                          <w:iCs/>
                          <w:sz w:val="18"/>
                          <w:szCs w:val="18"/>
                        </w:rPr>
                        <w:t>32</w:t>
                      </w:r>
                      <w:r w:rsidRPr="00AB47D2">
                        <w:rPr>
                          <w:i/>
                          <w:iCs/>
                          <w:sz w:val="18"/>
                          <w:szCs w:val="18"/>
                        </w:rPr>
                        <w:t xml:space="preserve">: </w:t>
                      </w:r>
                      <w:r>
                        <w:rPr>
                          <w:i/>
                          <w:iCs/>
                          <w:sz w:val="18"/>
                          <w:szCs w:val="18"/>
                        </w:rPr>
                        <w:t xml:space="preserve">Search </w:t>
                      </w:r>
                      <w:r>
                        <w:rPr>
                          <w:i/>
                          <w:iCs/>
                          <w:sz w:val="18"/>
                          <w:szCs w:val="18"/>
                        </w:rPr>
                        <w:t>Wireframe</w:t>
                      </w:r>
                    </w:p>
                  </w:txbxContent>
                </v:textbox>
                <w10:wrap anchorx="margin"/>
              </v:shape>
            </w:pict>
          </mc:Fallback>
        </mc:AlternateContent>
      </w:r>
      <w:r>
        <w:rPr>
          <w:noProof/>
        </w:rPr>
        <w:drawing>
          <wp:inline distT="0" distB="0" distL="0" distR="0" wp14:anchorId="2E93A24D" wp14:editId="6CDC65BF">
            <wp:extent cx="5726742" cy="252851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Search-FlightData-Wireframes.pdf"/>
                    <pic:cNvPicPr/>
                  </pic:nvPicPr>
                  <pic:blipFill rotWithShape="1">
                    <a:blip r:embed="rId79">
                      <a:extLst>
                        <a:ext uri="{28A0092B-C50C-407E-A947-70E740481C1C}">
                          <a14:useLocalDpi xmlns:a14="http://schemas.microsoft.com/office/drawing/2010/main" val="0"/>
                        </a:ext>
                      </a:extLst>
                    </a:blip>
                    <a:srcRect t="14342" b="23177"/>
                    <a:stretch/>
                  </pic:blipFill>
                  <pic:spPr bwMode="auto">
                    <a:xfrm>
                      <a:off x="0" y="0"/>
                      <a:ext cx="5727700" cy="2528938"/>
                    </a:xfrm>
                    <a:prstGeom prst="rect">
                      <a:avLst/>
                    </a:prstGeom>
                    <a:ln>
                      <a:noFill/>
                    </a:ln>
                    <a:extLst>
                      <a:ext uri="{53640926-AAD7-44D8-BBD7-CCE9431645EC}">
                        <a14:shadowObscured xmlns:a14="http://schemas.microsoft.com/office/drawing/2010/main"/>
                      </a:ext>
                    </a:extLst>
                  </pic:spPr>
                </pic:pic>
              </a:graphicData>
            </a:graphic>
          </wp:inline>
        </w:drawing>
      </w:r>
    </w:p>
    <w:p w14:paraId="18C22594" w14:textId="380ED383" w:rsidR="00EF785D" w:rsidRDefault="00EF785D" w:rsidP="0050685A">
      <w:r>
        <w:rPr>
          <w:noProof/>
        </w:rPr>
        <mc:AlternateContent>
          <mc:Choice Requires="wps">
            <w:drawing>
              <wp:anchor distT="0" distB="0" distL="114300" distR="114300" simplePos="0" relativeHeight="251851776" behindDoc="0" locked="0" layoutInCell="1" allowOverlap="1" wp14:anchorId="11AD6009" wp14:editId="13D13935">
                <wp:simplePos x="0" y="0"/>
                <wp:positionH relativeFrom="margin">
                  <wp:posOffset>3323590</wp:posOffset>
                </wp:positionH>
                <wp:positionV relativeFrom="paragraph">
                  <wp:posOffset>32385</wp:posOffset>
                </wp:positionV>
                <wp:extent cx="1741336" cy="246491"/>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1741336" cy="246491"/>
                        </a:xfrm>
                        <a:prstGeom prst="rect">
                          <a:avLst/>
                        </a:prstGeom>
                        <a:solidFill>
                          <a:schemeClr val="lt1"/>
                        </a:solidFill>
                        <a:ln w="6350">
                          <a:noFill/>
                        </a:ln>
                      </wps:spPr>
                      <wps:txbx>
                        <w:txbxContent>
                          <w:p w14:paraId="55222FF6" w14:textId="56A4B301" w:rsidR="00EF785D" w:rsidRPr="00AB47D2" w:rsidRDefault="00EF785D" w:rsidP="00EF785D">
                            <w:pPr>
                              <w:jc w:val="center"/>
                              <w:rPr>
                                <w:i/>
                                <w:iCs/>
                                <w:sz w:val="18"/>
                                <w:szCs w:val="18"/>
                              </w:rPr>
                            </w:pPr>
                            <w:r w:rsidRPr="00AB47D2">
                              <w:rPr>
                                <w:i/>
                                <w:iCs/>
                                <w:sz w:val="18"/>
                                <w:szCs w:val="18"/>
                              </w:rPr>
                              <w:t xml:space="preserve">Figure </w:t>
                            </w:r>
                            <w:r>
                              <w:rPr>
                                <w:i/>
                                <w:iCs/>
                                <w:sz w:val="18"/>
                                <w:szCs w:val="18"/>
                              </w:rPr>
                              <w:t>3</w:t>
                            </w:r>
                            <w:r>
                              <w:rPr>
                                <w:i/>
                                <w:iCs/>
                                <w:sz w:val="18"/>
                                <w:szCs w:val="18"/>
                              </w:rPr>
                              <w:t>3</w:t>
                            </w:r>
                            <w:r w:rsidRPr="00AB47D2">
                              <w:rPr>
                                <w:i/>
                                <w:iCs/>
                                <w:sz w:val="18"/>
                                <w:szCs w:val="18"/>
                              </w:rPr>
                              <w:t xml:space="preserve">: </w:t>
                            </w:r>
                            <w:r>
                              <w:rPr>
                                <w:i/>
                                <w:iCs/>
                                <w:sz w:val="18"/>
                                <w:szCs w:val="18"/>
                              </w:rPr>
                              <w:t>Flight Data</w:t>
                            </w:r>
                            <w:r>
                              <w:rPr>
                                <w:i/>
                                <w:iCs/>
                                <w:sz w:val="18"/>
                                <w:szCs w:val="18"/>
                              </w:rPr>
                              <w:t xml:space="preserve"> Wirefr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AD6009" id="Text Box 198" o:spid="_x0000_s1176" type="#_x0000_t202" style="position:absolute;margin-left:261.7pt;margin-top:2.55pt;width:137.1pt;height:19.4pt;z-index:251851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" fillcolor="white [3201]" stroked="f" strokeweight=".5pt">
                <v:textbox>
                  <w:txbxContent>
                    <w:p w14:paraId="55222FF6" w14:textId="56A4B301" w:rsidR="00EF785D" w:rsidRPr="00AB47D2" w:rsidRDefault="00EF785D" w:rsidP="00EF785D">
                      <w:pPr>
                        <w:jc w:val="center"/>
                        <w:rPr>
                          <w:i/>
                          <w:iCs/>
                          <w:sz w:val="18"/>
                          <w:szCs w:val="18"/>
                        </w:rPr>
                      </w:pPr>
                      <w:r w:rsidRPr="00AB47D2">
                        <w:rPr>
                          <w:i/>
                          <w:iCs/>
                          <w:sz w:val="18"/>
                          <w:szCs w:val="18"/>
                        </w:rPr>
                        <w:t xml:space="preserve">Figure </w:t>
                      </w:r>
                      <w:r>
                        <w:rPr>
                          <w:i/>
                          <w:iCs/>
                          <w:sz w:val="18"/>
                          <w:szCs w:val="18"/>
                        </w:rPr>
                        <w:t>3</w:t>
                      </w:r>
                      <w:r>
                        <w:rPr>
                          <w:i/>
                          <w:iCs/>
                          <w:sz w:val="18"/>
                          <w:szCs w:val="18"/>
                        </w:rPr>
                        <w:t>3</w:t>
                      </w:r>
                      <w:r w:rsidRPr="00AB47D2">
                        <w:rPr>
                          <w:i/>
                          <w:iCs/>
                          <w:sz w:val="18"/>
                          <w:szCs w:val="18"/>
                        </w:rPr>
                        <w:t xml:space="preserve">: </w:t>
                      </w:r>
                      <w:r>
                        <w:rPr>
                          <w:i/>
                          <w:iCs/>
                          <w:sz w:val="18"/>
                          <w:szCs w:val="18"/>
                        </w:rPr>
                        <w:t>Flight Data</w:t>
                      </w:r>
                      <w:r>
                        <w:rPr>
                          <w:i/>
                          <w:iCs/>
                          <w:sz w:val="18"/>
                          <w:szCs w:val="18"/>
                        </w:rPr>
                        <w:t xml:space="preserve"> Wireframe</w:t>
                      </w:r>
                    </w:p>
                  </w:txbxContent>
                </v:textbox>
                <w10:wrap anchorx="margin"/>
              </v:shape>
            </w:pict>
          </mc:Fallback>
        </mc:AlternateContent>
      </w:r>
    </w:p>
    <w:p w14:paraId="09433405" w14:textId="16899B13" w:rsidR="00EF785D" w:rsidRDefault="00EF785D" w:rsidP="0050685A"/>
    <w:p w14:paraId="1F00953A" w14:textId="0E9089A4" w:rsidR="00EF785D" w:rsidRDefault="00EF785D" w:rsidP="0050685A"/>
    <w:p w14:paraId="13D56841" w14:textId="7D0D2EE5" w:rsidR="00EF785D" w:rsidRDefault="00EF785D" w:rsidP="0050685A"/>
    <w:p w14:paraId="7DCD0A9D" w14:textId="3E1D19F4" w:rsidR="00EF785D" w:rsidRDefault="00EF785D" w:rsidP="0050685A"/>
    <w:p w14:paraId="7D797549" w14:textId="379574F2" w:rsidR="00EF785D" w:rsidRDefault="00EF785D" w:rsidP="0050685A"/>
    <w:p w14:paraId="7BB43277" w14:textId="4B00F52B" w:rsidR="00EF785D" w:rsidRDefault="00EF785D" w:rsidP="0050685A"/>
    <w:p w14:paraId="7ECA48DC" w14:textId="77777777" w:rsidR="00EF785D" w:rsidRDefault="00EF785D" w:rsidP="0050685A"/>
    <w:p w14:paraId="36341191" w14:textId="1C1F0B20" w:rsidR="002A29C2" w:rsidRDefault="002A29C2" w:rsidP="002A29C2">
      <w:r w:rsidRPr="00F11CE3">
        <w:rPr>
          <w:color w:val="2F5496" w:themeColor="accent1" w:themeShade="BF"/>
        </w:rPr>
        <w:t>3.2.</w:t>
      </w:r>
      <w:r>
        <w:rPr>
          <w:color w:val="2F5496" w:themeColor="accent1" w:themeShade="BF"/>
        </w:rPr>
        <w:t>3.</w:t>
      </w:r>
      <w:r w:rsidRPr="00F11CE3">
        <w:rPr>
          <w:color w:val="2F5496" w:themeColor="accent1" w:themeShade="BF"/>
        </w:rPr>
        <w:t xml:space="preserve"> </w:t>
      </w:r>
      <w:r>
        <w:rPr>
          <w:color w:val="2F5496" w:themeColor="accent1" w:themeShade="BF"/>
        </w:rPr>
        <w:t>Navigation Structure</w:t>
      </w:r>
    </w:p>
    <w:p w14:paraId="5456D687" w14:textId="3C4B3EB7" w:rsidR="00977275" w:rsidRDefault="00977275" w:rsidP="0050685A"/>
    <w:p w14:paraId="3894A325" w14:textId="319AD661" w:rsidR="00EF785D" w:rsidRDefault="00EF785D" w:rsidP="00EF785D">
      <w:r>
        <w:t xml:space="preserve">For the purposes </w:t>
      </w:r>
      <w:r>
        <w:t xml:space="preserve">to show page flow </w:t>
      </w:r>
      <w:r>
        <w:t>the first wireframe</w:t>
      </w:r>
      <w:r>
        <w:t xml:space="preserve"> from each page</w:t>
      </w:r>
      <w:r>
        <w:t>, Figure 29</w:t>
      </w:r>
      <w:proofErr w:type="gramStart"/>
      <w:r>
        <w:t xml:space="preserve">, </w:t>
      </w:r>
      <w:r>
        <w:t>,</w:t>
      </w:r>
      <w:proofErr w:type="gramEnd"/>
      <w:r>
        <w:t xml:space="preserve"> will be used to demonstrate the proposed navigation structur</w:t>
      </w:r>
      <w:r>
        <w:t>e</w:t>
      </w:r>
      <w:r>
        <w:t>.</w:t>
      </w:r>
    </w:p>
    <w:p w14:paraId="2DB1C248" w14:textId="77777777" w:rsidR="002A29C2" w:rsidRPr="001664F1" w:rsidRDefault="002A29C2" w:rsidP="0050685A"/>
    <w:sectPr w:rsidR="002A29C2" w:rsidRPr="001664F1" w:rsidSect="006860A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igh Tower Text">
    <w:panose1 w:val="02040502050506030303"/>
    <w:charset w:val="4D"/>
    <w:family w:val="roman"/>
    <w:pitch w:val="variable"/>
    <w:sig w:usb0="00000003" w:usb1="00000000" w:usb2="00000000" w:usb3="00000000" w:csb0="00000001" w:csb1="00000000"/>
  </w:font>
  <w:font w:name="Rod">
    <w:panose1 w:val="02030509050101010101"/>
    <w:charset w:val="B1"/>
    <w:family w:val="modern"/>
    <w:pitch w:val="fixed"/>
    <w:sig w:usb0="00000803" w:usb1="00000000" w:usb2="00000000" w:usb3="00000000" w:csb0="0000002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13073"/>
    <w:multiLevelType w:val="hybridMultilevel"/>
    <w:tmpl w:val="80C0AFA8"/>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13329B5"/>
    <w:multiLevelType w:val="multilevel"/>
    <w:tmpl w:val="6F4C4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7573751"/>
    <w:multiLevelType w:val="multilevel"/>
    <w:tmpl w:val="ADC4D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D413613"/>
    <w:multiLevelType w:val="hybridMultilevel"/>
    <w:tmpl w:val="A3F2F384"/>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0D8F5E05"/>
    <w:multiLevelType w:val="multilevel"/>
    <w:tmpl w:val="56F0A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3E01D3"/>
    <w:multiLevelType w:val="multilevel"/>
    <w:tmpl w:val="ADC4D6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0845DA2"/>
    <w:multiLevelType w:val="hybridMultilevel"/>
    <w:tmpl w:val="92461A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9EA596F"/>
    <w:multiLevelType w:val="multilevel"/>
    <w:tmpl w:val="A2DAF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CF473FE"/>
    <w:multiLevelType w:val="multilevel"/>
    <w:tmpl w:val="4AFC0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234EF0"/>
    <w:multiLevelType w:val="multilevel"/>
    <w:tmpl w:val="48181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4656471"/>
    <w:multiLevelType w:val="multilevel"/>
    <w:tmpl w:val="03344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206558"/>
    <w:multiLevelType w:val="multilevel"/>
    <w:tmpl w:val="6B1A3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84F1DA0"/>
    <w:multiLevelType w:val="multilevel"/>
    <w:tmpl w:val="7130B84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0114631"/>
    <w:multiLevelType w:val="multilevel"/>
    <w:tmpl w:val="09CE6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8413BB"/>
    <w:multiLevelType w:val="hybridMultilevel"/>
    <w:tmpl w:val="415819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9745225"/>
    <w:multiLevelType w:val="hybridMultilevel"/>
    <w:tmpl w:val="2CCAC5A0"/>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9CE6175"/>
    <w:multiLevelType w:val="hybridMultilevel"/>
    <w:tmpl w:val="10FA964C"/>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3A4B129A"/>
    <w:multiLevelType w:val="multilevel"/>
    <w:tmpl w:val="C4627E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9BE3A5D"/>
    <w:multiLevelType w:val="multilevel"/>
    <w:tmpl w:val="ADC4D6D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3715148"/>
    <w:multiLevelType w:val="multilevel"/>
    <w:tmpl w:val="DF380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38E3933"/>
    <w:multiLevelType w:val="multilevel"/>
    <w:tmpl w:val="2E7E1B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62D4EAE"/>
    <w:multiLevelType w:val="hybridMultilevel"/>
    <w:tmpl w:val="C97AEDD2"/>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5A610695"/>
    <w:multiLevelType w:val="multilevel"/>
    <w:tmpl w:val="4D9605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4E743BD"/>
    <w:multiLevelType w:val="multilevel"/>
    <w:tmpl w:val="F38CE4E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B2D7402"/>
    <w:multiLevelType w:val="hybridMultilevel"/>
    <w:tmpl w:val="5DDE979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6D0D49DF"/>
    <w:multiLevelType w:val="hybridMultilevel"/>
    <w:tmpl w:val="626A0EF4"/>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6E1B5C80"/>
    <w:multiLevelType w:val="multilevel"/>
    <w:tmpl w:val="A4FCD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7018261A"/>
    <w:multiLevelType w:val="hybridMultilevel"/>
    <w:tmpl w:val="D3BC54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2"/>
  </w:num>
  <w:num w:numId="3">
    <w:abstractNumId w:val="10"/>
  </w:num>
  <w:num w:numId="4">
    <w:abstractNumId w:val="11"/>
  </w:num>
  <w:num w:numId="5">
    <w:abstractNumId w:val="26"/>
  </w:num>
  <w:num w:numId="6">
    <w:abstractNumId w:val="23"/>
  </w:num>
  <w:num w:numId="7">
    <w:abstractNumId w:val="13"/>
  </w:num>
  <w:num w:numId="8">
    <w:abstractNumId w:val="12"/>
  </w:num>
  <w:num w:numId="9">
    <w:abstractNumId w:val="7"/>
  </w:num>
  <w:num w:numId="10">
    <w:abstractNumId w:val="1"/>
  </w:num>
  <w:num w:numId="11">
    <w:abstractNumId w:val="19"/>
  </w:num>
  <w:num w:numId="12">
    <w:abstractNumId w:val="20"/>
  </w:num>
  <w:num w:numId="13">
    <w:abstractNumId w:val="9"/>
  </w:num>
  <w:num w:numId="14">
    <w:abstractNumId w:val="8"/>
  </w:num>
  <w:num w:numId="15">
    <w:abstractNumId w:val="22"/>
  </w:num>
  <w:num w:numId="16">
    <w:abstractNumId w:val="17"/>
  </w:num>
  <w:num w:numId="17">
    <w:abstractNumId w:val="4"/>
  </w:num>
  <w:num w:numId="18">
    <w:abstractNumId w:val="27"/>
  </w:num>
  <w:num w:numId="19">
    <w:abstractNumId w:val="6"/>
  </w:num>
  <w:num w:numId="20">
    <w:abstractNumId w:val="15"/>
  </w:num>
  <w:num w:numId="21">
    <w:abstractNumId w:val="3"/>
  </w:num>
  <w:num w:numId="22">
    <w:abstractNumId w:val="0"/>
  </w:num>
  <w:num w:numId="23">
    <w:abstractNumId w:val="24"/>
  </w:num>
  <w:num w:numId="24">
    <w:abstractNumId w:val="21"/>
  </w:num>
  <w:num w:numId="25">
    <w:abstractNumId w:val="16"/>
  </w:num>
  <w:num w:numId="26">
    <w:abstractNumId w:val="25"/>
  </w:num>
  <w:num w:numId="27">
    <w:abstractNumId w:val="5"/>
  </w:num>
  <w:num w:numId="2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4FFF"/>
    <w:rsid w:val="0000312E"/>
    <w:rsid w:val="00010473"/>
    <w:rsid w:val="000379E1"/>
    <w:rsid w:val="00043D40"/>
    <w:rsid w:val="001415B4"/>
    <w:rsid w:val="001664F1"/>
    <w:rsid w:val="001B0CC5"/>
    <w:rsid w:val="001B4760"/>
    <w:rsid w:val="00225BBC"/>
    <w:rsid w:val="002525B1"/>
    <w:rsid w:val="00257D21"/>
    <w:rsid w:val="002A29C2"/>
    <w:rsid w:val="002C1140"/>
    <w:rsid w:val="0030433B"/>
    <w:rsid w:val="003B01B9"/>
    <w:rsid w:val="003F748E"/>
    <w:rsid w:val="00440436"/>
    <w:rsid w:val="004B3EA0"/>
    <w:rsid w:val="004C14EF"/>
    <w:rsid w:val="004C62AD"/>
    <w:rsid w:val="004D1F91"/>
    <w:rsid w:val="0050685A"/>
    <w:rsid w:val="005277AF"/>
    <w:rsid w:val="005433DA"/>
    <w:rsid w:val="00572A53"/>
    <w:rsid w:val="00574050"/>
    <w:rsid w:val="00574FFF"/>
    <w:rsid w:val="00577E33"/>
    <w:rsid w:val="005C7F6C"/>
    <w:rsid w:val="006720AC"/>
    <w:rsid w:val="00677031"/>
    <w:rsid w:val="006860AF"/>
    <w:rsid w:val="006D3738"/>
    <w:rsid w:val="006D69A5"/>
    <w:rsid w:val="0072209E"/>
    <w:rsid w:val="007258E6"/>
    <w:rsid w:val="008326A9"/>
    <w:rsid w:val="008434B0"/>
    <w:rsid w:val="009050D3"/>
    <w:rsid w:val="00937632"/>
    <w:rsid w:val="0096678B"/>
    <w:rsid w:val="00977275"/>
    <w:rsid w:val="00990557"/>
    <w:rsid w:val="009946F5"/>
    <w:rsid w:val="009D69FF"/>
    <w:rsid w:val="009D6E4D"/>
    <w:rsid w:val="009F7719"/>
    <w:rsid w:val="009F7EEE"/>
    <w:rsid w:val="00A04733"/>
    <w:rsid w:val="00A22555"/>
    <w:rsid w:val="00AB47D2"/>
    <w:rsid w:val="00AD6A3B"/>
    <w:rsid w:val="00B14D26"/>
    <w:rsid w:val="00B32DD9"/>
    <w:rsid w:val="00BA50EA"/>
    <w:rsid w:val="00BA71FC"/>
    <w:rsid w:val="00BE1097"/>
    <w:rsid w:val="00C031D5"/>
    <w:rsid w:val="00C26F8A"/>
    <w:rsid w:val="00CD7AF8"/>
    <w:rsid w:val="00CF54CD"/>
    <w:rsid w:val="00D63A30"/>
    <w:rsid w:val="00DC1750"/>
    <w:rsid w:val="00DF6D37"/>
    <w:rsid w:val="00E16376"/>
    <w:rsid w:val="00EA4C02"/>
    <w:rsid w:val="00EA5532"/>
    <w:rsid w:val="00ED134F"/>
    <w:rsid w:val="00EF785D"/>
    <w:rsid w:val="00F11CE3"/>
    <w:rsid w:val="00FC3D55"/>
    <w:rsid w:val="00FE7A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4F2881"/>
  <w15:chartTrackingRefBased/>
  <w15:docId w15:val="{DE6F8EB7-5380-D544-A3BC-107C9AD8D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64F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664F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64F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1664F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64F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664F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664F1"/>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1664F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0104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664F1"/>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1664F1"/>
    <w:pPr>
      <w:spacing w:before="120"/>
      <w:ind w:left="240"/>
    </w:pPr>
    <w:rPr>
      <w:rFonts w:cstheme="minorHAnsi"/>
      <w:b/>
      <w:bCs/>
      <w:sz w:val="22"/>
      <w:szCs w:val="22"/>
    </w:rPr>
  </w:style>
  <w:style w:type="character" w:styleId="Hyperlink">
    <w:name w:val="Hyperlink"/>
    <w:basedOn w:val="DefaultParagraphFont"/>
    <w:uiPriority w:val="99"/>
    <w:unhideWhenUsed/>
    <w:rsid w:val="001664F1"/>
    <w:rPr>
      <w:color w:val="0563C1" w:themeColor="hyperlink"/>
      <w:u w:val="single"/>
    </w:rPr>
  </w:style>
  <w:style w:type="paragraph" w:styleId="TOC1">
    <w:name w:val="toc 1"/>
    <w:basedOn w:val="Normal"/>
    <w:next w:val="Normal"/>
    <w:autoRedefine/>
    <w:uiPriority w:val="39"/>
    <w:semiHidden/>
    <w:unhideWhenUsed/>
    <w:rsid w:val="001664F1"/>
    <w:pPr>
      <w:spacing w:before="120"/>
    </w:pPr>
    <w:rPr>
      <w:rFonts w:cstheme="minorHAnsi"/>
      <w:b/>
      <w:bCs/>
      <w:i/>
      <w:iCs/>
    </w:rPr>
  </w:style>
  <w:style w:type="paragraph" w:styleId="TOC3">
    <w:name w:val="toc 3"/>
    <w:basedOn w:val="Normal"/>
    <w:next w:val="Normal"/>
    <w:autoRedefine/>
    <w:uiPriority w:val="39"/>
    <w:semiHidden/>
    <w:unhideWhenUsed/>
    <w:rsid w:val="001664F1"/>
    <w:pPr>
      <w:ind w:left="480"/>
    </w:pPr>
    <w:rPr>
      <w:rFonts w:cstheme="minorHAnsi"/>
      <w:sz w:val="20"/>
      <w:szCs w:val="20"/>
    </w:rPr>
  </w:style>
  <w:style w:type="paragraph" w:styleId="TOC4">
    <w:name w:val="toc 4"/>
    <w:basedOn w:val="Normal"/>
    <w:next w:val="Normal"/>
    <w:autoRedefine/>
    <w:uiPriority w:val="39"/>
    <w:semiHidden/>
    <w:unhideWhenUsed/>
    <w:rsid w:val="001664F1"/>
    <w:pPr>
      <w:ind w:left="720"/>
    </w:pPr>
    <w:rPr>
      <w:rFonts w:cstheme="minorHAnsi"/>
      <w:sz w:val="20"/>
      <w:szCs w:val="20"/>
    </w:rPr>
  </w:style>
  <w:style w:type="paragraph" w:styleId="TOC5">
    <w:name w:val="toc 5"/>
    <w:basedOn w:val="Normal"/>
    <w:next w:val="Normal"/>
    <w:autoRedefine/>
    <w:uiPriority w:val="39"/>
    <w:semiHidden/>
    <w:unhideWhenUsed/>
    <w:rsid w:val="001664F1"/>
    <w:pPr>
      <w:ind w:left="960"/>
    </w:pPr>
    <w:rPr>
      <w:rFonts w:cstheme="minorHAnsi"/>
      <w:sz w:val="20"/>
      <w:szCs w:val="20"/>
    </w:rPr>
  </w:style>
  <w:style w:type="paragraph" w:styleId="TOC6">
    <w:name w:val="toc 6"/>
    <w:basedOn w:val="Normal"/>
    <w:next w:val="Normal"/>
    <w:autoRedefine/>
    <w:uiPriority w:val="39"/>
    <w:semiHidden/>
    <w:unhideWhenUsed/>
    <w:rsid w:val="001664F1"/>
    <w:pPr>
      <w:ind w:left="1200"/>
    </w:pPr>
    <w:rPr>
      <w:rFonts w:cstheme="minorHAnsi"/>
      <w:sz w:val="20"/>
      <w:szCs w:val="20"/>
    </w:rPr>
  </w:style>
  <w:style w:type="paragraph" w:styleId="TOC7">
    <w:name w:val="toc 7"/>
    <w:basedOn w:val="Normal"/>
    <w:next w:val="Normal"/>
    <w:autoRedefine/>
    <w:uiPriority w:val="39"/>
    <w:semiHidden/>
    <w:unhideWhenUsed/>
    <w:rsid w:val="001664F1"/>
    <w:pPr>
      <w:ind w:left="1440"/>
    </w:pPr>
    <w:rPr>
      <w:rFonts w:cstheme="minorHAnsi"/>
      <w:sz w:val="20"/>
      <w:szCs w:val="20"/>
    </w:rPr>
  </w:style>
  <w:style w:type="paragraph" w:styleId="TOC8">
    <w:name w:val="toc 8"/>
    <w:basedOn w:val="Normal"/>
    <w:next w:val="Normal"/>
    <w:autoRedefine/>
    <w:uiPriority w:val="39"/>
    <w:semiHidden/>
    <w:unhideWhenUsed/>
    <w:rsid w:val="001664F1"/>
    <w:pPr>
      <w:ind w:left="1680"/>
    </w:pPr>
    <w:rPr>
      <w:rFonts w:cstheme="minorHAnsi"/>
      <w:sz w:val="20"/>
      <w:szCs w:val="20"/>
    </w:rPr>
  </w:style>
  <w:style w:type="paragraph" w:styleId="TOC9">
    <w:name w:val="toc 9"/>
    <w:basedOn w:val="Normal"/>
    <w:next w:val="Normal"/>
    <w:autoRedefine/>
    <w:uiPriority w:val="39"/>
    <w:semiHidden/>
    <w:unhideWhenUsed/>
    <w:rsid w:val="001664F1"/>
    <w:pPr>
      <w:ind w:left="1920"/>
    </w:pPr>
    <w:rPr>
      <w:rFonts w:cstheme="minorHAnsi"/>
      <w:sz w:val="20"/>
      <w:szCs w:val="20"/>
    </w:rPr>
  </w:style>
  <w:style w:type="paragraph" w:styleId="ListParagraph">
    <w:name w:val="List Paragraph"/>
    <w:basedOn w:val="Normal"/>
    <w:uiPriority w:val="34"/>
    <w:qFormat/>
    <w:rsid w:val="001664F1"/>
    <w:pPr>
      <w:ind w:left="720"/>
      <w:contextualSpacing/>
    </w:pPr>
    <w:rPr>
      <w:rFonts w:ascii="Times New Roman" w:eastAsia="Times New Roman" w:hAnsi="Times New Roman" w:cs="Times New Roman"/>
      <w:lang w:eastAsia="en-GB"/>
    </w:rPr>
  </w:style>
  <w:style w:type="character" w:styleId="Emphasis">
    <w:name w:val="Emphasis"/>
    <w:basedOn w:val="DefaultParagraphFont"/>
    <w:uiPriority w:val="20"/>
    <w:qFormat/>
    <w:rsid w:val="001664F1"/>
    <w:rPr>
      <w:i/>
      <w:iCs/>
    </w:rPr>
  </w:style>
  <w:style w:type="paragraph" w:styleId="Header">
    <w:name w:val="header"/>
    <w:basedOn w:val="Normal"/>
    <w:link w:val="HeaderChar"/>
    <w:uiPriority w:val="99"/>
    <w:unhideWhenUsed/>
    <w:rsid w:val="001664F1"/>
    <w:pPr>
      <w:tabs>
        <w:tab w:val="center" w:pos="4513"/>
        <w:tab w:val="right" w:pos="9026"/>
      </w:tabs>
    </w:pPr>
    <w:rPr>
      <w:rFonts w:ascii="Times New Roman" w:eastAsia="Times New Roman" w:hAnsi="Times New Roman" w:cs="Times New Roman"/>
      <w:lang w:eastAsia="en-GB"/>
    </w:rPr>
  </w:style>
  <w:style w:type="character" w:customStyle="1" w:styleId="HeaderChar">
    <w:name w:val="Header Char"/>
    <w:basedOn w:val="DefaultParagraphFont"/>
    <w:link w:val="Header"/>
    <w:uiPriority w:val="99"/>
    <w:rsid w:val="001664F1"/>
    <w:rPr>
      <w:rFonts w:ascii="Times New Roman" w:eastAsia="Times New Roman" w:hAnsi="Times New Roman" w:cs="Times New Roman"/>
      <w:lang w:eastAsia="en-GB"/>
    </w:rPr>
  </w:style>
  <w:style w:type="paragraph" w:styleId="Footer">
    <w:name w:val="footer"/>
    <w:basedOn w:val="Normal"/>
    <w:link w:val="FooterChar"/>
    <w:uiPriority w:val="99"/>
    <w:unhideWhenUsed/>
    <w:rsid w:val="001664F1"/>
    <w:pPr>
      <w:tabs>
        <w:tab w:val="center" w:pos="4513"/>
        <w:tab w:val="right" w:pos="9026"/>
      </w:tabs>
    </w:pPr>
    <w:rPr>
      <w:rFonts w:ascii="Times New Roman" w:eastAsia="Times New Roman" w:hAnsi="Times New Roman" w:cs="Times New Roman"/>
      <w:lang w:eastAsia="en-GB"/>
    </w:rPr>
  </w:style>
  <w:style w:type="character" w:customStyle="1" w:styleId="FooterChar">
    <w:name w:val="Footer Char"/>
    <w:basedOn w:val="DefaultParagraphFont"/>
    <w:link w:val="Footer"/>
    <w:uiPriority w:val="99"/>
    <w:rsid w:val="001664F1"/>
    <w:rPr>
      <w:rFonts w:ascii="Times New Roman" w:eastAsia="Times New Roman" w:hAnsi="Times New Roman" w:cs="Times New Roman"/>
      <w:lang w:eastAsia="en-GB"/>
    </w:rPr>
  </w:style>
  <w:style w:type="paragraph" w:styleId="NormalWeb">
    <w:name w:val="Normal (Web)"/>
    <w:basedOn w:val="Normal"/>
    <w:uiPriority w:val="99"/>
    <w:unhideWhenUsed/>
    <w:rsid w:val="001664F1"/>
    <w:pPr>
      <w:spacing w:before="100" w:beforeAutospacing="1" w:after="100" w:afterAutospacing="1"/>
    </w:pPr>
    <w:rPr>
      <w:rFonts w:ascii="Times New Roman" w:eastAsia="Times New Roman" w:hAnsi="Times New Roman" w:cs="Times New Roman"/>
      <w:lang w:eastAsia="en-GB"/>
    </w:rPr>
  </w:style>
  <w:style w:type="character" w:customStyle="1" w:styleId="pre">
    <w:name w:val="pre"/>
    <w:basedOn w:val="DefaultParagraphFont"/>
    <w:rsid w:val="001664F1"/>
  </w:style>
  <w:style w:type="character" w:styleId="Strong">
    <w:name w:val="Strong"/>
    <w:basedOn w:val="DefaultParagraphFont"/>
    <w:uiPriority w:val="22"/>
    <w:qFormat/>
    <w:rsid w:val="001664F1"/>
    <w:rPr>
      <w:b/>
      <w:bCs/>
    </w:rPr>
  </w:style>
  <w:style w:type="character" w:customStyle="1" w:styleId="HTMLPreformattedChar">
    <w:name w:val="HTML Preformatted Char"/>
    <w:basedOn w:val="DefaultParagraphFont"/>
    <w:link w:val="HTMLPreformatted"/>
    <w:uiPriority w:val="99"/>
    <w:semiHidden/>
    <w:rsid w:val="001664F1"/>
    <w:rPr>
      <w:rFonts w:ascii="Courier New" w:eastAsia="Times New Roman" w:hAnsi="Courier New" w:cs="Courier New"/>
      <w:sz w:val="20"/>
      <w:szCs w:val="20"/>
      <w:lang w:eastAsia="en-GB"/>
    </w:rPr>
  </w:style>
  <w:style w:type="paragraph" w:styleId="HTMLPreformatted">
    <w:name w:val="HTML Preformatted"/>
    <w:basedOn w:val="Normal"/>
    <w:link w:val="HTMLPreformattedChar"/>
    <w:uiPriority w:val="99"/>
    <w:semiHidden/>
    <w:unhideWhenUsed/>
    <w:rsid w:val="001664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n">
    <w:name w:val="n"/>
    <w:basedOn w:val="DefaultParagraphFont"/>
    <w:rsid w:val="001664F1"/>
  </w:style>
  <w:style w:type="character" w:customStyle="1" w:styleId="p">
    <w:name w:val="p"/>
    <w:basedOn w:val="DefaultParagraphFont"/>
    <w:rsid w:val="001664F1"/>
  </w:style>
  <w:style w:type="character" w:customStyle="1" w:styleId="o">
    <w:name w:val="o"/>
    <w:basedOn w:val="DefaultParagraphFont"/>
    <w:rsid w:val="001664F1"/>
  </w:style>
  <w:style w:type="character" w:customStyle="1" w:styleId="std">
    <w:name w:val="std"/>
    <w:basedOn w:val="DefaultParagraphFont"/>
    <w:rsid w:val="001664F1"/>
  </w:style>
  <w:style w:type="character" w:customStyle="1" w:styleId="mo">
    <w:name w:val="mo"/>
    <w:basedOn w:val="DefaultParagraphFont"/>
    <w:rsid w:val="001664F1"/>
  </w:style>
  <w:style w:type="character" w:customStyle="1" w:styleId="mi">
    <w:name w:val="mi"/>
    <w:basedOn w:val="DefaultParagraphFont"/>
    <w:rsid w:val="001664F1"/>
  </w:style>
  <w:style w:type="character" w:customStyle="1" w:styleId="mn">
    <w:name w:val="mn"/>
    <w:basedOn w:val="DefaultParagraphFont"/>
    <w:rsid w:val="001664F1"/>
  </w:style>
  <w:style w:type="character" w:customStyle="1" w:styleId="mjxassistivemathml">
    <w:name w:val="mjx_assistive_mathml"/>
    <w:basedOn w:val="DefaultParagraphFont"/>
    <w:rsid w:val="001664F1"/>
  </w:style>
  <w:style w:type="character" w:customStyle="1" w:styleId="mtext">
    <w:name w:val="mtext"/>
    <w:basedOn w:val="DefaultParagraphFont"/>
    <w:rsid w:val="001664F1"/>
  </w:style>
  <w:style w:type="paragraph" w:customStyle="1" w:styleId="fs">
    <w:name w:val="fs"/>
    <w:basedOn w:val="Normal"/>
    <w:rsid w:val="001664F1"/>
    <w:pPr>
      <w:spacing w:before="100" w:beforeAutospacing="1" w:after="100" w:afterAutospacing="1"/>
    </w:pPr>
    <w:rPr>
      <w:rFonts w:ascii="Times New Roman" w:eastAsia="Times New Roman" w:hAnsi="Times New Roman" w:cs="Times New Roman"/>
      <w:lang w:eastAsia="en-GB"/>
    </w:rPr>
  </w:style>
  <w:style w:type="paragraph" w:customStyle="1" w:styleId="gl">
    <w:name w:val="gl"/>
    <w:basedOn w:val="Normal"/>
    <w:rsid w:val="001664F1"/>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398439">
      <w:bodyDiv w:val="1"/>
      <w:marLeft w:val="0"/>
      <w:marRight w:val="0"/>
      <w:marTop w:val="0"/>
      <w:marBottom w:val="0"/>
      <w:divBdr>
        <w:top w:val="none" w:sz="0" w:space="0" w:color="auto"/>
        <w:left w:val="none" w:sz="0" w:space="0" w:color="auto"/>
        <w:bottom w:val="none" w:sz="0" w:space="0" w:color="auto"/>
        <w:right w:val="none" w:sz="0" w:space="0" w:color="auto"/>
      </w:divBdr>
    </w:div>
    <w:div w:id="177014711">
      <w:bodyDiv w:val="1"/>
      <w:marLeft w:val="0"/>
      <w:marRight w:val="0"/>
      <w:marTop w:val="0"/>
      <w:marBottom w:val="0"/>
      <w:divBdr>
        <w:top w:val="none" w:sz="0" w:space="0" w:color="auto"/>
        <w:left w:val="none" w:sz="0" w:space="0" w:color="auto"/>
        <w:bottom w:val="none" w:sz="0" w:space="0" w:color="auto"/>
        <w:right w:val="none" w:sz="0" w:space="0" w:color="auto"/>
      </w:divBdr>
    </w:div>
    <w:div w:id="210505323">
      <w:bodyDiv w:val="1"/>
      <w:marLeft w:val="0"/>
      <w:marRight w:val="0"/>
      <w:marTop w:val="0"/>
      <w:marBottom w:val="0"/>
      <w:divBdr>
        <w:top w:val="none" w:sz="0" w:space="0" w:color="auto"/>
        <w:left w:val="none" w:sz="0" w:space="0" w:color="auto"/>
        <w:bottom w:val="none" w:sz="0" w:space="0" w:color="auto"/>
        <w:right w:val="none" w:sz="0" w:space="0" w:color="auto"/>
      </w:divBdr>
    </w:div>
    <w:div w:id="305282030">
      <w:bodyDiv w:val="1"/>
      <w:marLeft w:val="0"/>
      <w:marRight w:val="0"/>
      <w:marTop w:val="0"/>
      <w:marBottom w:val="0"/>
      <w:divBdr>
        <w:top w:val="none" w:sz="0" w:space="0" w:color="auto"/>
        <w:left w:val="none" w:sz="0" w:space="0" w:color="auto"/>
        <w:bottom w:val="none" w:sz="0" w:space="0" w:color="auto"/>
        <w:right w:val="none" w:sz="0" w:space="0" w:color="auto"/>
      </w:divBdr>
    </w:div>
    <w:div w:id="730813888">
      <w:bodyDiv w:val="1"/>
      <w:marLeft w:val="0"/>
      <w:marRight w:val="0"/>
      <w:marTop w:val="0"/>
      <w:marBottom w:val="0"/>
      <w:divBdr>
        <w:top w:val="none" w:sz="0" w:space="0" w:color="auto"/>
        <w:left w:val="none" w:sz="0" w:space="0" w:color="auto"/>
        <w:bottom w:val="none" w:sz="0" w:space="0" w:color="auto"/>
        <w:right w:val="none" w:sz="0" w:space="0" w:color="auto"/>
      </w:divBdr>
    </w:div>
    <w:div w:id="863057823">
      <w:bodyDiv w:val="1"/>
      <w:marLeft w:val="0"/>
      <w:marRight w:val="0"/>
      <w:marTop w:val="0"/>
      <w:marBottom w:val="0"/>
      <w:divBdr>
        <w:top w:val="none" w:sz="0" w:space="0" w:color="auto"/>
        <w:left w:val="none" w:sz="0" w:space="0" w:color="auto"/>
        <w:bottom w:val="none" w:sz="0" w:space="0" w:color="auto"/>
        <w:right w:val="none" w:sz="0" w:space="0" w:color="auto"/>
      </w:divBdr>
    </w:div>
    <w:div w:id="1103920656">
      <w:bodyDiv w:val="1"/>
      <w:marLeft w:val="0"/>
      <w:marRight w:val="0"/>
      <w:marTop w:val="0"/>
      <w:marBottom w:val="0"/>
      <w:divBdr>
        <w:top w:val="none" w:sz="0" w:space="0" w:color="auto"/>
        <w:left w:val="none" w:sz="0" w:space="0" w:color="auto"/>
        <w:bottom w:val="none" w:sz="0" w:space="0" w:color="auto"/>
        <w:right w:val="none" w:sz="0" w:space="0" w:color="auto"/>
      </w:divBdr>
    </w:div>
    <w:div w:id="1766877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7.jpg"/><Relationship Id="rId68" Type="http://schemas.openxmlformats.org/officeDocument/2006/relationships/image" Target="media/image62.jpeg"/><Relationship Id="rId16" Type="http://schemas.openxmlformats.org/officeDocument/2006/relationships/image" Target="media/image11.jp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47.PNG"/><Relationship Id="rId58" Type="http://schemas.openxmlformats.org/officeDocument/2006/relationships/image" Target="media/image52.jpg"/><Relationship Id="rId74" Type="http://schemas.openxmlformats.org/officeDocument/2006/relationships/image" Target="media/image68.jpeg"/><Relationship Id="rId79" Type="http://schemas.openxmlformats.org/officeDocument/2006/relationships/image" Target="media/image72.emf"/><Relationship Id="rId5" Type="http://schemas.openxmlformats.org/officeDocument/2006/relationships/webSettings" Target="webSettings.xml"/><Relationship Id="rId61" Type="http://schemas.openxmlformats.org/officeDocument/2006/relationships/image" Target="media/image55.jpe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emf"/><Relationship Id="rId56" Type="http://schemas.openxmlformats.org/officeDocument/2006/relationships/image" Target="media/image50.png"/><Relationship Id="rId64" Type="http://schemas.openxmlformats.org/officeDocument/2006/relationships/image" Target="media/image58.jpeg"/><Relationship Id="rId69" Type="http://schemas.openxmlformats.org/officeDocument/2006/relationships/image" Target="media/image63.jpeg"/><Relationship Id="rId77" Type="http://schemas.openxmlformats.org/officeDocument/2006/relationships/chart" Target="charts/chart2.xml"/><Relationship Id="rId8" Type="http://schemas.openxmlformats.org/officeDocument/2006/relationships/image" Target="media/image3.png"/><Relationship Id="rId51" Type="http://schemas.openxmlformats.org/officeDocument/2006/relationships/image" Target="media/image45.PNG"/><Relationship Id="rId72" Type="http://schemas.openxmlformats.org/officeDocument/2006/relationships/image" Target="media/image66.jp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jp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3.jpg"/><Relationship Id="rId67" Type="http://schemas.openxmlformats.org/officeDocument/2006/relationships/image" Target="media/image61.jp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8.png"/><Relationship Id="rId62" Type="http://schemas.openxmlformats.org/officeDocument/2006/relationships/image" Target="media/image56.jpg"/><Relationship Id="rId70" Type="http://schemas.openxmlformats.org/officeDocument/2006/relationships/image" Target="media/image64.jpg"/><Relationship Id="rId75" Type="http://schemas.openxmlformats.org/officeDocument/2006/relationships/image" Target="media/image69.jpeg"/><Relationship Id="rId1" Type="http://schemas.openxmlformats.org/officeDocument/2006/relationships/customXml" Target="../customXml/item1.xml"/><Relationship Id="rId6" Type="http://schemas.openxmlformats.org/officeDocument/2006/relationships/image" Target="media/image1.jpeg"/><Relationship Id="rId15" Type="http://schemas.openxmlformats.org/officeDocument/2006/relationships/image" Target="media/image10.jpe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chart" Target="charts/chart1.xml"/><Relationship Id="rId57" Type="http://schemas.openxmlformats.org/officeDocument/2006/relationships/image" Target="media/image51.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6.PNG"/><Relationship Id="rId60" Type="http://schemas.openxmlformats.org/officeDocument/2006/relationships/image" Target="media/image54.jpeg"/><Relationship Id="rId65" Type="http://schemas.openxmlformats.org/officeDocument/2006/relationships/image" Target="media/image59.jpeg"/><Relationship Id="rId73" Type="http://schemas.openxmlformats.org/officeDocument/2006/relationships/image" Target="media/image67.jpg"/><Relationship Id="rId78" Type="http://schemas.openxmlformats.org/officeDocument/2006/relationships/image" Target="media/image71.emf"/><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jpg"/><Relationship Id="rId7" Type="http://schemas.openxmlformats.org/officeDocument/2006/relationships/image" Target="media/image2.png"/><Relationship Id="rId71" Type="http://schemas.openxmlformats.org/officeDocument/2006/relationships/image" Target="media/image65.jpg"/><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60.jp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8CB-414C-90D7-FCED496D114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8CB-414C-90D7-FCED496D114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8CB-414C-90D7-FCED496D1141}"/>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8CB-414C-90D7-FCED496D1141}"/>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E8CB-414C-90D7-FCED496D1141}"/>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E8CB-414C-90D7-FCED496D1141}"/>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E8CB-414C-90D7-FCED496D1141}"/>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E8CB-414C-90D7-FCED496D114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bg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A$8</c:f>
              <c:strCache>
                <c:ptCount val="8"/>
                <c:pt idx="0">
                  <c:v>Cloud Scanner</c:v>
                </c:pt>
                <c:pt idx="1">
                  <c:v>Flight Mapper</c:v>
                </c:pt>
                <c:pt idx="2">
                  <c:v>Plane Mapper</c:v>
                </c:pt>
                <c:pt idx="3">
                  <c:v>Air Detection</c:v>
                </c:pt>
                <c:pt idx="4">
                  <c:v>Flight Detector</c:v>
                </c:pt>
                <c:pt idx="5">
                  <c:v>AirTracker</c:v>
                </c:pt>
                <c:pt idx="6">
                  <c:v>AirRadar</c:v>
                </c:pt>
                <c:pt idx="7">
                  <c:v>Planedar</c:v>
                </c:pt>
              </c:strCache>
            </c:strRef>
          </c:cat>
          <c:val>
            <c:numRef>
              <c:f>Sheet1!$B$1:$B$8</c:f>
              <c:numCache>
                <c:formatCode>General</c:formatCode>
                <c:ptCount val="8"/>
                <c:pt idx="0">
                  <c:v>1</c:v>
                </c:pt>
                <c:pt idx="1">
                  <c:v>2</c:v>
                </c:pt>
                <c:pt idx="2">
                  <c:v>1</c:v>
                </c:pt>
                <c:pt idx="3">
                  <c:v>3</c:v>
                </c:pt>
                <c:pt idx="4">
                  <c:v>5</c:v>
                </c:pt>
                <c:pt idx="5">
                  <c:v>1</c:v>
                </c:pt>
                <c:pt idx="6">
                  <c:v>1</c:v>
                </c:pt>
                <c:pt idx="7">
                  <c:v>2</c:v>
                </c:pt>
              </c:numCache>
            </c:numRef>
          </c:val>
          <c:extLst>
            <c:ext xmlns:c16="http://schemas.microsoft.com/office/drawing/2014/chart" uri="{C3380CC4-5D6E-409C-BE32-E72D297353CC}">
              <c16:uniqueId val="{00000010-E8CB-414C-90D7-FCED496D1141}"/>
            </c:ext>
          </c:extLst>
        </c:ser>
        <c:dLbls>
          <c:showLegendKey val="0"/>
          <c:showVal val="1"/>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76005008748906389"/>
          <c:y val="0.1874978127734033"/>
          <c:w val="0.19550546806649169"/>
          <c:h val="0.6250043744531933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52122798380437"/>
          <c:y val="7.1759259259259259E-2"/>
          <c:w val="0.50552486187845302"/>
          <c:h val="0.84722222222222221"/>
        </c:manualLayout>
      </c:layout>
      <c:doughnut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590-D04C-AC25-A4F71CF9BCA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590-D04C-AC25-A4F71CF9BCA4}"/>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590-D04C-AC25-A4F71CF9BCA4}"/>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590-D04C-AC25-A4F71CF9BCA4}"/>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590-D04C-AC25-A4F71CF9BCA4}"/>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5590-D04C-AC25-A4F71CF9BCA4}"/>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5590-D04C-AC25-A4F71CF9BCA4}"/>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5590-D04C-AC25-A4F71CF9BCA4}"/>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5590-D04C-AC25-A4F71CF9BCA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A$9</c:f>
              <c:strCache>
                <c:ptCount val="9"/>
                <c:pt idx="0">
                  <c:v>Logo Mockup 1</c:v>
                </c:pt>
                <c:pt idx="1">
                  <c:v>Logo Mockup 2</c:v>
                </c:pt>
                <c:pt idx="2">
                  <c:v>Logo Mockup 3</c:v>
                </c:pt>
                <c:pt idx="3">
                  <c:v>Logo Mockup 4</c:v>
                </c:pt>
                <c:pt idx="4">
                  <c:v>Logo Mockup 7</c:v>
                </c:pt>
                <c:pt idx="5">
                  <c:v>Logo Mockup 8</c:v>
                </c:pt>
                <c:pt idx="6">
                  <c:v>Logo Mockup 9</c:v>
                </c:pt>
                <c:pt idx="7">
                  <c:v>Logo Mockup 10</c:v>
                </c:pt>
                <c:pt idx="8">
                  <c:v>Logo Mockup 11</c:v>
                </c:pt>
              </c:strCache>
            </c:strRef>
          </c:cat>
          <c:val>
            <c:numRef>
              <c:f>Sheet1!$B$1:$B$9</c:f>
              <c:numCache>
                <c:formatCode>General</c:formatCode>
                <c:ptCount val="9"/>
                <c:pt idx="0">
                  <c:v>11</c:v>
                </c:pt>
                <c:pt idx="1">
                  <c:v>3</c:v>
                </c:pt>
                <c:pt idx="2">
                  <c:v>2</c:v>
                </c:pt>
                <c:pt idx="3">
                  <c:v>1</c:v>
                </c:pt>
                <c:pt idx="4">
                  <c:v>5</c:v>
                </c:pt>
                <c:pt idx="5">
                  <c:v>2</c:v>
                </c:pt>
                <c:pt idx="6">
                  <c:v>2</c:v>
                </c:pt>
                <c:pt idx="7">
                  <c:v>3</c:v>
                </c:pt>
                <c:pt idx="8">
                  <c:v>13</c:v>
                </c:pt>
              </c:numCache>
            </c:numRef>
          </c:val>
          <c:extLst>
            <c:ext xmlns:c16="http://schemas.microsoft.com/office/drawing/2014/chart" uri="{C3380CC4-5D6E-409C-BE32-E72D297353CC}">
              <c16:uniqueId val="{00000012-5590-D04C-AC25-A4F71CF9BCA4}"/>
            </c:ext>
          </c:extLst>
        </c:ser>
        <c:dLbls>
          <c:showLegendKey val="0"/>
          <c:showVal val="1"/>
          <c:showCatName val="0"/>
          <c:showSerName val="0"/>
          <c:showPercent val="0"/>
          <c:showBubbleSize val="0"/>
          <c:showLeaderLines val="1"/>
        </c:dLbls>
        <c:firstSliceAng val="0"/>
        <c:holeSize val="75"/>
      </c:doughnutChart>
      <c:spPr>
        <a:noFill/>
        <a:ln>
          <a:noFill/>
        </a:ln>
        <a:effectLst/>
      </c:spPr>
    </c:plotArea>
    <c:legend>
      <c:legendPos val="r"/>
      <c:layout>
        <c:manualLayout>
          <c:xMode val="edge"/>
          <c:yMode val="edge"/>
          <c:x val="0.72189621979825569"/>
          <c:y val="0.13975393700787403"/>
          <c:w val="0.21070870718625187"/>
          <c:h val="0.7031299212598424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9A9C719-73F2-C347-BB93-2C883A9F0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TotalTime>
  <Pages>36</Pages>
  <Words>30519</Words>
  <Characters>173959</Characters>
  <Application>Microsoft Office Word</Application>
  <DocSecurity>0</DocSecurity>
  <Lines>1449</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8</cp:revision>
  <dcterms:created xsi:type="dcterms:W3CDTF">2020-04-01T19:32:00Z</dcterms:created>
  <dcterms:modified xsi:type="dcterms:W3CDTF">2020-04-03T20:39:00Z</dcterms:modified>
</cp:coreProperties>
</file>